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3FA354" w14:textId="77777777" w:rsidR="00171F4E" w:rsidRPr="00BE31D2" w:rsidRDefault="00171F4E" w:rsidP="00EB2FEE">
      <w:pPr>
        <w:spacing w:line="480" w:lineRule="auto"/>
        <w:rPr>
          <w:b/>
          <w:lang w:val="en-US"/>
        </w:rPr>
      </w:pPr>
    </w:p>
    <w:p w14:paraId="3169C1A8" w14:textId="4431AC11" w:rsidR="00171F4E" w:rsidRPr="00BE31D2" w:rsidRDefault="00B00838" w:rsidP="002C3819">
      <w:pPr>
        <w:spacing w:line="480" w:lineRule="auto"/>
        <w:jc w:val="center"/>
        <w:rPr>
          <w:b/>
          <w:lang w:val="en-US"/>
        </w:rPr>
      </w:pPr>
      <w:r>
        <w:rPr>
          <w:b/>
          <w:lang w:val="en-US"/>
        </w:rPr>
        <w:t xml:space="preserve">Systematic Review and </w:t>
      </w:r>
      <w:r w:rsidR="00171F4E" w:rsidRPr="00BE31D2">
        <w:rPr>
          <w:b/>
          <w:lang w:val="en-US"/>
        </w:rPr>
        <w:t xml:space="preserve">Meta-Analysis </w:t>
      </w:r>
    </w:p>
    <w:p w14:paraId="4137127D" w14:textId="77777777" w:rsidR="00171F4E" w:rsidRPr="00BE31D2" w:rsidRDefault="00171F4E" w:rsidP="002C3819">
      <w:pPr>
        <w:spacing w:line="480" w:lineRule="auto"/>
        <w:jc w:val="center"/>
        <w:rPr>
          <w:b/>
          <w:lang w:val="en-US"/>
        </w:rPr>
      </w:pPr>
      <w:proofErr w:type="gramStart"/>
      <w:r w:rsidRPr="00BE31D2">
        <w:rPr>
          <w:b/>
          <w:lang w:val="en-US"/>
        </w:rPr>
        <w:t>of</w:t>
      </w:r>
      <w:proofErr w:type="gramEnd"/>
      <w:r w:rsidRPr="00BE31D2">
        <w:rPr>
          <w:b/>
          <w:lang w:val="en-US"/>
        </w:rPr>
        <w:t xml:space="preserve"> Fuss/Cry Durations and Colic Prevalence </w:t>
      </w:r>
      <w:r w:rsidR="00C056DD">
        <w:rPr>
          <w:b/>
          <w:lang w:val="en-US"/>
        </w:rPr>
        <w:t xml:space="preserve">in Infants </w:t>
      </w:r>
      <w:r w:rsidRPr="00BE31D2">
        <w:rPr>
          <w:b/>
          <w:lang w:val="en-US"/>
        </w:rPr>
        <w:t xml:space="preserve">across Countries </w:t>
      </w:r>
    </w:p>
    <w:p w14:paraId="6E2C6354" w14:textId="34278985" w:rsidR="00171F4E" w:rsidRPr="00B874EB" w:rsidRDefault="00344E55" w:rsidP="002C3819">
      <w:pPr>
        <w:spacing w:line="480" w:lineRule="auto"/>
        <w:jc w:val="center"/>
        <w:rPr>
          <w:vertAlign w:val="superscript"/>
          <w:lang w:val="en-US"/>
        </w:rPr>
      </w:pPr>
      <w:r>
        <w:rPr>
          <w:lang w:val="en-US"/>
        </w:rPr>
        <w:t xml:space="preserve">Dieter </w:t>
      </w:r>
      <w:proofErr w:type="spellStart"/>
      <w:r>
        <w:rPr>
          <w:lang w:val="en-US"/>
        </w:rPr>
        <w:t>Wolke</w:t>
      </w:r>
      <w:proofErr w:type="spellEnd"/>
      <w:r>
        <w:rPr>
          <w:lang w:val="en-US"/>
        </w:rPr>
        <w:t xml:space="preserve">, </w:t>
      </w:r>
      <w:proofErr w:type="spellStart"/>
      <w:r>
        <w:rPr>
          <w:lang w:val="en-US"/>
        </w:rPr>
        <w:t>Ph.D</w:t>
      </w:r>
      <w:proofErr w:type="spellEnd"/>
      <w:r>
        <w:rPr>
          <w:lang w:val="en-US"/>
        </w:rPr>
        <w:t xml:space="preserve">, </w:t>
      </w:r>
      <w:proofErr w:type="spellStart"/>
      <w:r>
        <w:rPr>
          <w:lang w:val="de-DE"/>
        </w:rPr>
        <w:t>Dr</w:t>
      </w:r>
      <w:proofErr w:type="spellEnd"/>
      <w:r>
        <w:rPr>
          <w:lang w:val="de-DE"/>
        </w:rPr>
        <w:t xml:space="preserve"> </w:t>
      </w:r>
      <w:proofErr w:type="spellStart"/>
      <w:r>
        <w:rPr>
          <w:lang w:val="de-DE"/>
        </w:rPr>
        <w:t>rer</w:t>
      </w:r>
      <w:proofErr w:type="spellEnd"/>
      <w:r>
        <w:rPr>
          <w:lang w:val="de-DE"/>
        </w:rPr>
        <w:t xml:space="preserve"> </w:t>
      </w:r>
      <w:proofErr w:type="spellStart"/>
      <w:r>
        <w:rPr>
          <w:lang w:val="de-DE"/>
        </w:rPr>
        <w:t>nat</w:t>
      </w:r>
      <w:proofErr w:type="spellEnd"/>
      <w:r>
        <w:rPr>
          <w:lang w:val="de-DE"/>
        </w:rPr>
        <w:t xml:space="preserve"> </w:t>
      </w:r>
      <w:proofErr w:type="spellStart"/>
      <w:r>
        <w:rPr>
          <w:lang w:val="de-DE"/>
        </w:rPr>
        <w:t>h.c</w:t>
      </w:r>
      <w:proofErr w:type="spellEnd"/>
      <w:r w:rsidR="00B874EB">
        <w:rPr>
          <w:vertAlign w:val="superscript"/>
          <w:lang w:val="en-US"/>
        </w:rPr>
        <w:t>1, 2</w:t>
      </w:r>
    </w:p>
    <w:p w14:paraId="37EB77FD" w14:textId="1784D339" w:rsidR="00171F4E" w:rsidRPr="00B874EB" w:rsidRDefault="00AF2A1F" w:rsidP="002C3819">
      <w:pPr>
        <w:spacing w:line="480" w:lineRule="auto"/>
        <w:jc w:val="center"/>
        <w:rPr>
          <w:vertAlign w:val="superscript"/>
          <w:lang w:val="en-US"/>
        </w:rPr>
      </w:pPr>
      <w:r>
        <w:rPr>
          <w:lang w:val="en-US"/>
        </w:rPr>
        <w:t>Ayten Bilgin, MSc</w:t>
      </w:r>
      <w:r w:rsidR="00B874EB">
        <w:rPr>
          <w:vertAlign w:val="superscript"/>
          <w:lang w:val="en-US"/>
        </w:rPr>
        <w:t>1</w:t>
      </w:r>
    </w:p>
    <w:p w14:paraId="07291378" w14:textId="7354AAA4" w:rsidR="008616AC" w:rsidRPr="00B874EB" w:rsidRDefault="00B874EB" w:rsidP="002C3819">
      <w:pPr>
        <w:spacing w:line="480" w:lineRule="auto"/>
        <w:jc w:val="center"/>
        <w:rPr>
          <w:vertAlign w:val="superscript"/>
          <w:lang w:val="en-US"/>
        </w:rPr>
      </w:pPr>
      <w:proofErr w:type="spellStart"/>
      <w:r>
        <w:rPr>
          <w:lang w:val="en-US"/>
        </w:rPr>
        <w:t>Muthanna</w:t>
      </w:r>
      <w:proofErr w:type="spellEnd"/>
      <w:r>
        <w:rPr>
          <w:lang w:val="en-US"/>
        </w:rPr>
        <w:t xml:space="preserve"> Samara, Ph.D</w:t>
      </w:r>
      <w:r w:rsidR="00C10565">
        <w:rPr>
          <w:vertAlign w:val="superscript"/>
          <w:lang w:val="en-US"/>
        </w:rPr>
        <w:t>3</w:t>
      </w:r>
    </w:p>
    <w:p w14:paraId="32623D41" w14:textId="398A7664" w:rsidR="001D5532" w:rsidRPr="00193A80" w:rsidRDefault="001D5532" w:rsidP="001D5532">
      <w:r w:rsidRPr="005C197D">
        <w:rPr>
          <w:b/>
          <w:bCs/>
        </w:rPr>
        <w:t xml:space="preserve">Affiliations: </w:t>
      </w:r>
      <w:r w:rsidRPr="005C197D">
        <w:rPr>
          <w:b/>
          <w:bCs/>
          <w:vertAlign w:val="superscript"/>
        </w:rPr>
        <w:t>1</w:t>
      </w:r>
      <w:r w:rsidRPr="005C197D">
        <w:t xml:space="preserve">Department of Psychology, University of Warwick; </w:t>
      </w:r>
      <w:r w:rsidRPr="005C197D">
        <w:rPr>
          <w:vertAlign w:val="superscript"/>
        </w:rPr>
        <w:t>2</w:t>
      </w:r>
      <w:r w:rsidRPr="005C197D">
        <w:t>Division of Mental Health and Wellbeing, Warwick Medical School, University of Warwick, Coventry, UK</w:t>
      </w:r>
      <w:r>
        <w:t xml:space="preserve">; </w:t>
      </w:r>
      <w:r>
        <w:rPr>
          <w:vertAlign w:val="superscript"/>
        </w:rPr>
        <w:t>3</w:t>
      </w:r>
      <w:r>
        <w:t>Department of Psychology, Kingston University London, Kingston</w:t>
      </w:r>
      <w:r w:rsidR="00713842">
        <w:t xml:space="preserve"> u</w:t>
      </w:r>
      <w:r>
        <w:t>pon</w:t>
      </w:r>
      <w:r w:rsidR="00FD19CE">
        <w:t xml:space="preserve"> </w:t>
      </w:r>
      <w:r>
        <w:t>Thames, London, UK</w:t>
      </w:r>
    </w:p>
    <w:p w14:paraId="59CA8A66" w14:textId="46CF574F" w:rsidR="001D5532" w:rsidRPr="005C197D" w:rsidRDefault="001D5532" w:rsidP="001D5532"/>
    <w:p w14:paraId="4A2C5AEC" w14:textId="77777777" w:rsidR="001D5532" w:rsidRPr="005C197D" w:rsidRDefault="001D5532" w:rsidP="001D5532">
      <w:r w:rsidRPr="005C197D">
        <w:rPr>
          <w:b/>
          <w:bCs/>
        </w:rPr>
        <w:t>Address correspondence to</w:t>
      </w:r>
      <w:r w:rsidRPr="005C197D">
        <w:rPr>
          <w:b/>
        </w:rPr>
        <w:t>:</w:t>
      </w:r>
      <w:r w:rsidRPr="005C197D">
        <w:t xml:space="preserve"> </w:t>
      </w:r>
      <w:r>
        <w:t xml:space="preserve">Dieter </w:t>
      </w:r>
      <w:proofErr w:type="spellStart"/>
      <w:r>
        <w:t>Wolke</w:t>
      </w:r>
      <w:proofErr w:type="spellEnd"/>
      <w:r w:rsidRPr="005C197D">
        <w:t>; University of Warwick, Department of Psychology, Coventry CV4 7AL, United Kingdom;</w:t>
      </w:r>
      <w:r w:rsidRPr="005C197D">
        <w:rPr>
          <w:bCs/>
        </w:rPr>
        <w:t xml:space="preserve"> email: </w:t>
      </w:r>
      <w:hyperlink r:id="rId9" w:history="1">
        <w:r w:rsidRPr="00894DC3">
          <w:rPr>
            <w:rStyle w:val="Hyperlink"/>
          </w:rPr>
          <w:t>D.Wolke@warwick.ac.uk</w:t>
        </w:r>
      </w:hyperlink>
    </w:p>
    <w:p w14:paraId="15635EA5" w14:textId="77777777" w:rsidR="001D5532" w:rsidRDefault="001D5532" w:rsidP="001D5532">
      <w:pPr>
        <w:rPr>
          <w:b/>
        </w:rPr>
      </w:pPr>
    </w:p>
    <w:p w14:paraId="22A8F0D8" w14:textId="7CFFC634" w:rsidR="001D5532" w:rsidRDefault="001D5532" w:rsidP="001D5532">
      <w:pPr>
        <w:rPr>
          <w:b/>
          <w:bCs/>
        </w:rPr>
      </w:pPr>
      <w:r w:rsidRPr="005C197D">
        <w:rPr>
          <w:b/>
        </w:rPr>
        <w:t>Short Title</w:t>
      </w:r>
      <w:r w:rsidRPr="005C197D">
        <w:t xml:space="preserve">: </w:t>
      </w:r>
      <w:r w:rsidR="00D02B23">
        <w:t>Meta- Analysis of Fuss/Cry Duration</w:t>
      </w:r>
      <w:r w:rsidRPr="005C197D">
        <w:rPr>
          <w:b/>
          <w:bCs/>
        </w:rPr>
        <w:t xml:space="preserve"> </w:t>
      </w:r>
    </w:p>
    <w:p w14:paraId="4F082C2D" w14:textId="77777777" w:rsidR="001D5532" w:rsidRDefault="001D5532" w:rsidP="001D5532">
      <w:pPr>
        <w:rPr>
          <w:b/>
          <w:bCs/>
        </w:rPr>
      </w:pPr>
    </w:p>
    <w:p w14:paraId="0DDE2789" w14:textId="6553DC16" w:rsidR="001D5532" w:rsidRDefault="001D5532" w:rsidP="002B152C">
      <w:pPr>
        <w:autoSpaceDE w:val="0"/>
        <w:autoSpaceDN w:val="0"/>
        <w:adjustRightInd w:val="0"/>
        <w:rPr>
          <w:lang w:val="en-US"/>
        </w:rPr>
      </w:pPr>
      <w:r w:rsidRPr="005440F3">
        <w:rPr>
          <w:b/>
          <w:bCs/>
        </w:rPr>
        <w:t>Abbreviations:</w:t>
      </w:r>
      <w:r w:rsidRPr="005C197D">
        <w:rPr>
          <w:b/>
          <w:bCs/>
        </w:rPr>
        <w:t xml:space="preserve"> </w:t>
      </w:r>
      <w:r w:rsidRPr="00BE31D2">
        <w:rPr>
          <w:lang w:eastAsia="en-GB"/>
        </w:rPr>
        <w:t>CM</w:t>
      </w:r>
      <w:r>
        <w:rPr>
          <w:lang w:eastAsia="en-GB"/>
        </w:rPr>
        <w:t xml:space="preserve">A – Comprehensive Meta-Analysis; </w:t>
      </w:r>
      <w:r w:rsidRPr="00BE31D2">
        <w:rPr>
          <w:lang w:val="en-US"/>
        </w:rPr>
        <w:t>SD – Standard Deviation</w:t>
      </w:r>
      <w:r>
        <w:rPr>
          <w:lang w:eastAsia="en-GB"/>
        </w:rPr>
        <w:t xml:space="preserve">; </w:t>
      </w:r>
      <w:r w:rsidRPr="00BE31D2">
        <w:rPr>
          <w:lang w:val="en-US"/>
        </w:rPr>
        <w:t>CI - Confidence Interval</w:t>
      </w:r>
    </w:p>
    <w:p w14:paraId="49E3B6C0" w14:textId="77777777" w:rsidR="002B152C" w:rsidRPr="001D5532" w:rsidRDefault="002B152C" w:rsidP="002B152C">
      <w:pPr>
        <w:autoSpaceDE w:val="0"/>
        <w:autoSpaceDN w:val="0"/>
        <w:adjustRightInd w:val="0"/>
        <w:rPr>
          <w:lang w:eastAsia="en-GB"/>
        </w:rPr>
      </w:pPr>
    </w:p>
    <w:p w14:paraId="24E26368" w14:textId="531B676F" w:rsidR="002B152C" w:rsidRDefault="001D5532" w:rsidP="002B152C">
      <w:pPr>
        <w:autoSpaceDE w:val="0"/>
        <w:autoSpaceDN w:val="0"/>
        <w:adjustRightInd w:val="0"/>
        <w:rPr>
          <w:lang w:val="en-US"/>
        </w:rPr>
      </w:pPr>
      <w:r w:rsidRPr="005C197D">
        <w:rPr>
          <w:b/>
        </w:rPr>
        <w:t xml:space="preserve">Keywords: </w:t>
      </w:r>
      <w:r w:rsidRPr="00BE31D2">
        <w:rPr>
          <w:lang w:val="en-US"/>
        </w:rPr>
        <w:t xml:space="preserve">Fuss/cry duration, colic, country, feeding type, diary, </w:t>
      </w:r>
      <w:r w:rsidR="00550FB6">
        <w:rPr>
          <w:lang w:val="en-US"/>
        </w:rPr>
        <w:t>modified-</w:t>
      </w:r>
      <w:r w:rsidRPr="00BE31D2">
        <w:rPr>
          <w:lang w:val="en-US"/>
        </w:rPr>
        <w:t>Wess</w:t>
      </w:r>
      <w:r w:rsidR="002B152C">
        <w:rPr>
          <w:lang w:val="en-US"/>
        </w:rPr>
        <w:t>el criteria</w:t>
      </w:r>
    </w:p>
    <w:p w14:paraId="19C3CCFC" w14:textId="77777777" w:rsidR="002B152C" w:rsidRDefault="002B152C" w:rsidP="002B152C">
      <w:pPr>
        <w:autoSpaceDE w:val="0"/>
        <w:autoSpaceDN w:val="0"/>
        <w:adjustRightInd w:val="0"/>
        <w:rPr>
          <w:lang w:val="en-US"/>
        </w:rPr>
      </w:pPr>
    </w:p>
    <w:p w14:paraId="22080724" w14:textId="1C0C5DDB" w:rsidR="001D5532" w:rsidRPr="002B152C" w:rsidRDefault="001D5532" w:rsidP="002B152C">
      <w:pPr>
        <w:autoSpaceDE w:val="0"/>
        <w:autoSpaceDN w:val="0"/>
        <w:adjustRightInd w:val="0"/>
        <w:rPr>
          <w:lang w:val="en-US"/>
        </w:rPr>
      </w:pPr>
      <w:r>
        <w:rPr>
          <w:b/>
          <w:bCs/>
        </w:rPr>
        <w:t xml:space="preserve">Funding Source: </w:t>
      </w:r>
      <w:r w:rsidRPr="000B6857">
        <w:t xml:space="preserve">Ayten Bilgin </w:t>
      </w:r>
      <w:r>
        <w:t>is supported by a PhD scholarship</w:t>
      </w:r>
      <w:r w:rsidRPr="000B6857">
        <w:t xml:space="preserve"> from the Republic of Turkey Ministry of Education</w:t>
      </w:r>
      <w:r>
        <w:t xml:space="preserve">. Dieter </w:t>
      </w:r>
      <w:proofErr w:type="spellStart"/>
      <w:r>
        <w:t>Wolke</w:t>
      </w:r>
      <w:proofErr w:type="spellEnd"/>
      <w:r>
        <w:t xml:space="preserve"> and </w:t>
      </w:r>
      <w:proofErr w:type="spellStart"/>
      <w:r>
        <w:t>Muthanna</w:t>
      </w:r>
      <w:proofErr w:type="spellEnd"/>
      <w:r>
        <w:t xml:space="preserve"> Samara have no funding related to this study.</w:t>
      </w:r>
    </w:p>
    <w:p w14:paraId="2906BF81" w14:textId="77777777" w:rsidR="001D5532" w:rsidRDefault="001D5532" w:rsidP="001D5532">
      <w:pPr>
        <w:autoSpaceDE w:val="0"/>
        <w:autoSpaceDN w:val="0"/>
        <w:adjustRightInd w:val="0"/>
        <w:rPr>
          <w:b/>
          <w:bCs/>
        </w:rPr>
      </w:pPr>
    </w:p>
    <w:p w14:paraId="02ED8006" w14:textId="4F68CB9D" w:rsidR="001D5532" w:rsidRDefault="001D5532" w:rsidP="001D5532">
      <w:pPr>
        <w:autoSpaceDE w:val="0"/>
        <w:autoSpaceDN w:val="0"/>
        <w:adjustRightInd w:val="0"/>
      </w:pPr>
      <w:r>
        <w:rPr>
          <w:b/>
          <w:bCs/>
        </w:rPr>
        <w:t xml:space="preserve">Financial Disclosure: </w:t>
      </w:r>
      <w:r w:rsidRPr="006A595B">
        <w:rPr>
          <w:bCs/>
        </w:rPr>
        <w:t xml:space="preserve">Dieter </w:t>
      </w:r>
      <w:proofErr w:type="spellStart"/>
      <w:r w:rsidRPr="006A595B">
        <w:rPr>
          <w:bCs/>
        </w:rPr>
        <w:t>Wolke</w:t>
      </w:r>
      <w:proofErr w:type="spellEnd"/>
      <w:r>
        <w:rPr>
          <w:bCs/>
        </w:rPr>
        <w:t xml:space="preserve">, Ayten Bilgin and </w:t>
      </w:r>
      <w:proofErr w:type="spellStart"/>
      <w:r>
        <w:rPr>
          <w:bCs/>
        </w:rPr>
        <w:t>Muthanna</w:t>
      </w:r>
      <w:proofErr w:type="spellEnd"/>
      <w:r>
        <w:rPr>
          <w:bCs/>
        </w:rPr>
        <w:t xml:space="preserve"> Samara</w:t>
      </w:r>
      <w:r>
        <w:rPr>
          <w:b/>
          <w:bCs/>
        </w:rPr>
        <w:t xml:space="preserve"> </w:t>
      </w:r>
      <w:r w:rsidRPr="006A595B">
        <w:rPr>
          <w:bCs/>
        </w:rPr>
        <w:t>have</w:t>
      </w:r>
      <w:r>
        <w:rPr>
          <w:b/>
          <w:bCs/>
        </w:rPr>
        <w:t xml:space="preserve"> </w:t>
      </w:r>
      <w:r>
        <w:t>no financial relationships relevant to this article to disclose.</w:t>
      </w:r>
    </w:p>
    <w:p w14:paraId="6C551695" w14:textId="77777777" w:rsidR="001D5532" w:rsidRDefault="001D5532" w:rsidP="001D5532">
      <w:pPr>
        <w:autoSpaceDE w:val="0"/>
        <w:autoSpaceDN w:val="0"/>
        <w:adjustRightInd w:val="0"/>
        <w:rPr>
          <w:b/>
          <w:bCs/>
        </w:rPr>
      </w:pPr>
    </w:p>
    <w:p w14:paraId="17503903" w14:textId="746188B0" w:rsidR="001D5532" w:rsidRPr="006826EC" w:rsidRDefault="001D5532" w:rsidP="001D5532">
      <w:pPr>
        <w:autoSpaceDE w:val="0"/>
        <w:autoSpaceDN w:val="0"/>
        <w:adjustRightInd w:val="0"/>
      </w:pPr>
      <w:r>
        <w:rPr>
          <w:b/>
          <w:bCs/>
        </w:rPr>
        <w:t xml:space="preserve">Conflict of Interest: </w:t>
      </w:r>
      <w:r w:rsidRPr="006A595B">
        <w:rPr>
          <w:bCs/>
        </w:rPr>
        <w:t xml:space="preserve">Dieter </w:t>
      </w:r>
      <w:proofErr w:type="spellStart"/>
      <w:r w:rsidRPr="006A595B">
        <w:rPr>
          <w:bCs/>
        </w:rPr>
        <w:t>Wolke</w:t>
      </w:r>
      <w:proofErr w:type="spellEnd"/>
      <w:r>
        <w:rPr>
          <w:bCs/>
        </w:rPr>
        <w:t xml:space="preserve">, Ayten Bilgin and </w:t>
      </w:r>
      <w:proofErr w:type="spellStart"/>
      <w:r>
        <w:rPr>
          <w:bCs/>
        </w:rPr>
        <w:t>Muthanna</w:t>
      </w:r>
      <w:proofErr w:type="spellEnd"/>
      <w:r>
        <w:rPr>
          <w:bCs/>
        </w:rPr>
        <w:t xml:space="preserve"> Samara</w:t>
      </w:r>
      <w:r>
        <w:rPr>
          <w:b/>
          <w:bCs/>
        </w:rPr>
        <w:t xml:space="preserve"> </w:t>
      </w:r>
      <w:r w:rsidRPr="0017661D">
        <w:rPr>
          <w:bCs/>
        </w:rPr>
        <w:t>have n</w:t>
      </w:r>
      <w:r>
        <w:t>o conflicts of interest to disclose.</w:t>
      </w:r>
    </w:p>
    <w:p w14:paraId="7BA7DB43" w14:textId="77777777" w:rsidR="001D5532" w:rsidRDefault="001D5532" w:rsidP="001D5532"/>
    <w:p w14:paraId="32AAB410" w14:textId="37F4671B" w:rsidR="001D5532" w:rsidRPr="00724554" w:rsidRDefault="001D5532" w:rsidP="00724554">
      <w:r w:rsidRPr="00F734C7">
        <w:rPr>
          <w:b/>
        </w:rPr>
        <w:t>Acknowledgement:</w:t>
      </w:r>
      <w:r>
        <w:t xml:space="preserve"> We would like to thank Marissa Alvarez, PhD for </w:t>
      </w:r>
      <w:r w:rsidR="00724554">
        <w:t>her contributions to the study.</w:t>
      </w:r>
    </w:p>
    <w:p w14:paraId="71720509" w14:textId="77777777" w:rsidR="003F2F40" w:rsidRPr="00BE31D2" w:rsidRDefault="003F2F40" w:rsidP="003F2F40">
      <w:pPr>
        <w:pStyle w:val="Default"/>
      </w:pPr>
    </w:p>
    <w:p w14:paraId="2F1EED29" w14:textId="77777777" w:rsidR="001D5532" w:rsidRDefault="001D5532" w:rsidP="003F2F40">
      <w:pPr>
        <w:pStyle w:val="Default"/>
      </w:pPr>
    </w:p>
    <w:p w14:paraId="792EE1C1" w14:textId="77777777" w:rsidR="00103CF3" w:rsidRDefault="00103CF3" w:rsidP="003F2F40">
      <w:pPr>
        <w:pStyle w:val="Default"/>
      </w:pPr>
    </w:p>
    <w:p w14:paraId="16979C95" w14:textId="77777777" w:rsidR="00103CF3" w:rsidRDefault="00103CF3" w:rsidP="003F2F40">
      <w:pPr>
        <w:pStyle w:val="Default"/>
      </w:pPr>
    </w:p>
    <w:p w14:paraId="079BA156" w14:textId="77777777" w:rsidR="002B152C" w:rsidRDefault="002B152C" w:rsidP="003F2F40">
      <w:pPr>
        <w:pStyle w:val="Default"/>
        <w:rPr>
          <w:b/>
          <w:bCs/>
        </w:rPr>
      </w:pPr>
    </w:p>
    <w:p w14:paraId="7B63BC03" w14:textId="77777777" w:rsidR="00D02B23" w:rsidRDefault="00D02B23" w:rsidP="003F2F40">
      <w:pPr>
        <w:pStyle w:val="Default"/>
        <w:rPr>
          <w:b/>
          <w:bCs/>
        </w:rPr>
      </w:pPr>
    </w:p>
    <w:p w14:paraId="3C30C8BC" w14:textId="77777777" w:rsidR="00D02B23" w:rsidRDefault="00D02B23" w:rsidP="003F2F40">
      <w:pPr>
        <w:pStyle w:val="Default"/>
        <w:rPr>
          <w:b/>
          <w:bCs/>
        </w:rPr>
      </w:pPr>
    </w:p>
    <w:p w14:paraId="78892626" w14:textId="77777777" w:rsidR="002B152C" w:rsidRDefault="002B152C" w:rsidP="003F2F40">
      <w:pPr>
        <w:pStyle w:val="Default"/>
        <w:rPr>
          <w:b/>
          <w:bCs/>
        </w:rPr>
      </w:pPr>
    </w:p>
    <w:p w14:paraId="7CDC804A" w14:textId="77777777" w:rsidR="00EB2FEE" w:rsidRDefault="00EB2FEE" w:rsidP="003F2F40">
      <w:pPr>
        <w:pStyle w:val="Default"/>
        <w:rPr>
          <w:b/>
          <w:bCs/>
        </w:rPr>
      </w:pPr>
    </w:p>
    <w:p w14:paraId="40896BB4" w14:textId="77777777" w:rsidR="002B152C" w:rsidRDefault="002B152C" w:rsidP="003F2F40">
      <w:pPr>
        <w:pStyle w:val="Default"/>
        <w:rPr>
          <w:b/>
          <w:bCs/>
        </w:rPr>
      </w:pPr>
    </w:p>
    <w:p w14:paraId="36244842" w14:textId="77777777" w:rsidR="00724554" w:rsidRDefault="00724554" w:rsidP="000832A5">
      <w:pPr>
        <w:rPr>
          <w:b/>
          <w:bCs/>
          <w:color w:val="000000"/>
          <w:lang w:eastAsia="en-GB"/>
        </w:rPr>
      </w:pPr>
    </w:p>
    <w:p w14:paraId="4EC23BD3" w14:textId="1C78959E" w:rsidR="001C0973" w:rsidRDefault="001C0973" w:rsidP="000832A5">
      <w:pPr>
        <w:rPr>
          <w:b/>
          <w:lang w:val="en-US"/>
        </w:rPr>
      </w:pPr>
      <w:r w:rsidRPr="001C0973">
        <w:rPr>
          <w:b/>
          <w:lang w:val="en-US"/>
        </w:rPr>
        <w:t>Contributor’s Statements:</w:t>
      </w:r>
    </w:p>
    <w:p w14:paraId="3455FCB2" w14:textId="77777777" w:rsidR="000832A5" w:rsidRPr="001C0973" w:rsidRDefault="000832A5" w:rsidP="000832A5">
      <w:pPr>
        <w:rPr>
          <w:b/>
          <w:lang w:val="en-US"/>
        </w:rPr>
      </w:pPr>
    </w:p>
    <w:p w14:paraId="74B3455A" w14:textId="07713EDD" w:rsidR="001C0973" w:rsidRDefault="001C0973" w:rsidP="000832A5">
      <w:pPr>
        <w:rPr>
          <w:lang w:val="en-US"/>
        </w:rPr>
      </w:pPr>
      <w:r>
        <w:rPr>
          <w:lang w:val="en-US"/>
        </w:rPr>
        <w:t xml:space="preserve">Dieter </w:t>
      </w:r>
      <w:proofErr w:type="spellStart"/>
      <w:r>
        <w:rPr>
          <w:lang w:val="en-US"/>
        </w:rPr>
        <w:t>Wolke</w:t>
      </w:r>
      <w:proofErr w:type="spellEnd"/>
      <w:r>
        <w:rPr>
          <w:lang w:val="en-US"/>
        </w:rPr>
        <w:t xml:space="preserve">: </w:t>
      </w:r>
      <w:r w:rsidR="00D30CF4">
        <w:rPr>
          <w:lang w:val="en-US"/>
        </w:rPr>
        <w:t xml:space="preserve">Prof. </w:t>
      </w:r>
      <w:proofErr w:type="spellStart"/>
      <w:r w:rsidR="00D30CF4">
        <w:rPr>
          <w:lang w:val="en-US"/>
        </w:rPr>
        <w:t>Wolke</w:t>
      </w:r>
      <w:proofErr w:type="spellEnd"/>
      <w:r w:rsidR="00D30CF4">
        <w:rPr>
          <w:lang w:val="en-US"/>
        </w:rPr>
        <w:t xml:space="preserve"> conceptualized and designed the study, drafted the manuscript, supervised the study, reviewed and revised the manuscript, and approved the final manuscript as submitted.</w:t>
      </w:r>
    </w:p>
    <w:p w14:paraId="61CC174C" w14:textId="77777777" w:rsidR="000832A5" w:rsidRDefault="000832A5" w:rsidP="000832A5">
      <w:pPr>
        <w:rPr>
          <w:lang w:val="en-US"/>
        </w:rPr>
      </w:pPr>
    </w:p>
    <w:p w14:paraId="2B664D45" w14:textId="41740FB2" w:rsidR="00D30CF4" w:rsidRDefault="00D30CF4" w:rsidP="000832A5">
      <w:pPr>
        <w:rPr>
          <w:lang w:val="en-US"/>
        </w:rPr>
      </w:pPr>
      <w:r>
        <w:rPr>
          <w:lang w:val="en-US"/>
        </w:rPr>
        <w:t>Ayten Bilgin: Miss Bilgin conducted the data collection, carried out the analyses, reviewed and revised the manuscript, and approved the final manuscript as submitted.</w:t>
      </w:r>
    </w:p>
    <w:p w14:paraId="6DA6A841" w14:textId="77777777" w:rsidR="000832A5" w:rsidRDefault="000832A5" w:rsidP="000832A5">
      <w:pPr>
        <w:rPr>
          <w:lang w:val="en-US"/>
        </w:rPr>
      </w:pPr>
    </w:p>
    <w:p w14:paraId="527ACE98" w14:textId="77777777" w:rsidR="00D30CF4" w:rsidRDefault="00D30CF4" w:rsidP="000832A5">
      <w:pPr>
        <w:rPr>
          <w:lang w:val="en-US"/>
        </w:rPr>
      </w:pPr>
      <w:proofErr w:type="spellStart"/>
      <w:r>
        <w:rPr>
          <w:lang w:val="en-US"/>
        </w:rPr>
        <w:t>Muthanna</w:t>
      </w:r>
      <w:proofErr w:type="spellEnd"/>
      <w:r>
        <w:rPr>
          <w:lang w:val="en-US"/>
        </w:rPr>
        <w:t xml:space="preserve"> Samara: Dr. Samara carried out the initial data collection and analyses, drafted the initial manuscript, reviewed and revised the manuscript, and approved the final manuscript as submitted.</w:t>
      </w:r>
    </w:p>
    <w:p w14:paraId="5173A884" w14:textId="77777777" w:rsidR="00025A31" w:rsidRDefault="00025A31" w:rsidP="000832A5"/>
    <w:p w14:paraId="1C8B093E" w14:textId="22BD4102" w:rsidR="00D30CF4" w:rsidRPr="00BE31D2" w:rsidRDefault="00025A31" w:rsidP="000832A5">
      <w:pPr>
        <w:rPr>
          <w:lang w:val="en-US"/>
        </w:rPr>
      </w:pPr>
      <w:r>
        <w:t>All authors approved the final manuscript as submitted and agree to be accountable for all aspects of the work.</w:t>
      </w:r>
    </w:p>
    <w:p w14:paraId="36927692" w14:textId="095A6C62" w:rsidR="00171F4E" w:rsidRPr="00BE31D2" w:rsidRDefault="00171F4E" w:rsidP="00171F4E">
      <w:pPr>
        <w:spacing w:line="360" w:lineRule="auto"/>
        <w:jc w:val="center"/>
        <w:rPr>
          <w:b/>
          <w:lang w:val="en-US"/>
        </w:rPr>
      </w:pPr>
      <w:r w:rsidRPr="00BE31D2">
        <w:rPr>
          <w:b/>
          <w:lang w:val="en-US"/>
        </w:rPr>
        <w:br w:type="page"/>
      </w:r>
      <w:r w:rsidRPr="00BE31D2">
        <w:rPr>
          <w:b/>
          <w:lang w:val="en-US"/>
        </w:rPr>
        <w:lastRenderedPageBreak/>
        <w:t>Abstract</w:t>
      </w:r>
      <w:r w:rsidR="004341C4" w:rsidRPr="00BE31D2">
        <w:rPr>
          <w:b/>
          <w:lang w:val="en-US"/>
        </w:rPr>
        <w:t xml:space="preserve"> </w:t>
      </w:r>
    </w:p>
    <w:p w14:paraId="6E529CF6" w14:textId="13549A6C" w:rsidR="009953A3" w:rsidRDefault="00D67CAB" w:rsidP="004102EC">
      <w:pPr>
        <w:spacing w:line="480" w:lineRule="auto"/>
        <w:rPr>
          <w:lang w:val="en-US"/>
        </w:rPr>
      </w:pPr>
      <w:r w:rsidRPr="00D67CAB">
        <w:rPr>
          <w:b/>
          <w:lang w:val="en-US"/>
        </w:rPr>
        <w:t>Objective</w:t>
      </w:r>
      <w:r>
        <w:rPr>
          <w:lang w:val="en-US"/>
        </w:rPr>
        <w:t>:</w:t>
      </w:r>
      <w:r w:rsidR="00234091">
        <w:rPr>
          <w:lang w:val="en-US"/>
        </w:rPr>
        <w:t xml:space="preserve"> </w:t>
      </w:r>
      <w:r w:rsidR="004B69CC">
        <w:rPr>
          <w:lang w:val="en-US"/>
        </w:rPr>
        <w:t>T</w:t>
      </w:r>
      <w:r w:rsidR="0062273A">
        <w:rPr>
          <w:lang w:val="en-US"/>
        </w:rPr>
        <w:t xml:space="preserve">o determine the mean duration of fussing and crying and prevalence of colic using </w:t>
      </w:r>
      <w:r w:rsidR="004E2CBB">
        <w:rPr>
          <w:lang w:val="en-US"/>
        </w:rPr>
        <w:t xml:space="preserve">modified </w:t>
      </w:r>
      <w:r w:rsidR="0062273A">
        <w:rPr>
          <w:lang w:val="en-US"/>
        </w:rPr>
        <w:t xml:space="preserve">Wessel criteria in infants in the first 3 months of life. Is there a universal </w:t>
      </w:r>
      <w:proofErr w:type="gramStart"/>
      <w:r w:rsidR="0062273A">
        <w:rPr>
          <w:lang w:val="en-US"/>
        </w:rPr>
        <w:t>6 week</w:t>
      </w:r>
      <w:proofErr w:type="gramEnd"/>
      <w:r w:rsidR="0062273A">
        <w:rPr>
          <w:lang w:val="en-US"/>
        </w:rPr>
        <w:t xml:space="preserve"> crying peak and </w:t>
      </w:r>
      <w:r w:rsidR="004B69CC">
        <w:rPr>
          <w:lang w:val="en-US"/>
        </w:rPr>
        <w:t xml:space="preserve">what </w:t>
      </w:r>
      <w:r w:rsidR="0062273A">
        <w:rPr>
          <w:lang w:val="en-US"/>
        </w:rPr>
        <w:t xml:space="preserve">is the </w:t>
      </w:r>
      <w:r w:rsidR="00F07DCE" w:rsidRPr="00BE31D2">
        <w:rPr>
          <w:lang w:val="en-US"/>
        </w:rPr>
        <w:t>prevalence of colic</w:t>
      </w:r>
      <w:r w:rsidR="00234091" w:rsidRPr="00BE31D2">
        <w:rPr>
          <w:lang w:val="en-US"/>
        </w:rPr>
        <w:t xml:space="preserve"> </w:t>
      </w:r>
      <w:r w:rsidR="004B69CC">
        <w:rPr>
          <w:lang w:val="en-US"/>
        </w:rPr>
        <w:t>according to age and country</w:t>
      </w:r>
      <w:r w:rsidR="0062273A">
        <w:rPr>
          <w:lang w:val="en-US"/>
        </w:rPr>
        <w:t>?</w:t>
      </w:r>
      <w:r w:rsidR="00234091">
        <w:rPr>
          <w:lang w:val="en-US"/>
        </w:rPr>
        <w:t xml:space="preserve"> </w:t>
      </w:r>
    </w:p>
    <w:p w14:paraId="78383C1C" w14:textId="2FA3D437" w:rsidR="009953A3" w:rsidRPr="009072D5" w:rsidRDefault="002948C9" w:rsidP="004102EC">
      <w:pPr>
        <w:spacing w:line="480" w:lineRule="auto"/>
        <w:rPr>
          <w:lang w:val="en-US"/>
        </w:rPr>
      </w:pPr>
      <w:r>
        <w:rPr>
          <w:b/>
          <w:lang w:val="en-US"/>
        </w:rPr>
        <w:t>Study Design</w:t>
      </w:r>
      <w:r w:rsidR="00D67CAB">
        <w:rPr>
          <w:lang w:val="en-US"/>
        </w:rPr>
        <w:t>:</w:t>
      </w:r>
      <w:r w:rsidR="00D664AC">
        <w:rPr>
          <w:lang w:val="en-US"/>
        </w:rPr>
        <w:t xml:space="preserve"> </w:t>
      </w:r>
      <w:r w:rsidR="0062273A">
        <w:rPr>
          <w:lang w:val="en-US"/>
        </w:rPr>
        <w:t>A systematic literature search was performed using t</w:t>
      </w:r>
      <w:r w:rsidR="00D664AC" w:rsidRPr="00BE31D2">
        <w:rPr>
          <w:lang w:val="en-US"/>
        </w:rPr>
        <w:t xml:space="preserve">he databases Medline, </w:t>
      </w:r>
      <w:proofErr w:type="spellStart"/>
      <w:r w:rsidR="00D664AC" w:rsidRPr="00BE31D2">
        <w:rPr>
          <w:lang w:val="en-US"/>
        </w:rPr>
        <w:t>PsycINFO</w:t>
      </w:r>
      <w:proofErr w:type="spellEnd"/>
      <w:r w:rsidR="00D664AC" w:rsidRPr="00BE31D2">
        <w:rPr>
          <w:lang w:val="en-US"/>
        </w:rPr>
        <w:t xml:space="preserve"> and </w:t>
      </w:r>
      <w:proofErr w:type="spellStart"/>
      <w:r w:rsidR="00D664AC" w:rsidRPr="00BE31D2">
        <w:rPr>
          <w:lang w:val="en-US"/>
        </w:rPr>
        <w:t>Embase</w:t>
      </w:r>
      <w:proofErr w:type="spellEnd"/>
      <w:r w:rsidR="009E4505">
        <w:rPr>
          <w:lang w:val="en-US"/>
        </w:rPr>
        <w:t xml:space="preserve">. </w:t>
      </w:r>
      <w:bookmarkStart w:id="0" w:name="_GoBack"/>
      <w:bookmarkEnd w:id="0"/>
      <w:r w:rsidR="00D664AC" w:rsidRPr="00BE31D2">
        <w:rPr>
          <w:lang w:val="en-US"/>
        </w:rPr>
        <w:t xml:space="preserve">The major outcome measure was mean total fuss/cry duration during 24 hours at 1-2 weeks (11 </w:t>
      </w:r>
      <w:r w:rsidR="00DA46C7" w:rsidRPr="009072D5">
        <w:rPr>
          <w:lang w:val="en-US"/>
        </w:rPr>
        <w:t>samples</w:t>
      </w:r>
      <w:r w:rsidR="00D664AC" w:rsidRPr="009072D5">
        <w:rPr>
          <w:lang w:val="en-US"/>
        </w:rPr>
        <w:t xml:space="preserve">), 3-4 weeks (6 </w:t>
      </w:r>
      <w:r w:rsidR="00DA46C7" w:rsidRPr="009072D5">
        <w:rPr>
          <w:lang w:val="en-US"/>
        </w:rPr>
        <w:t>samples</w:t>
      </w:r>
      <w:r w:rsidR="00D664AC" w:rsidRPr="009072D5">
        <w:rPr>
          <w:lang w:val="en-US"/>
        </w:rPr>
        <w:t>)</w:t>
      </w:r>
      <w:proofErr w:type="gramStart"/>
      <w:r w:rsidR="00D664AC" w:rsidRPr="009072D5">
        <w:rPr>
          <w:lang w:val="en-US"/>
        </w:rPr>
        <w:t>;</w:t>
      </w:r>
      <w:proofErr w:type="gramEnd"/>
      <w:r w:rsidR="00D664AC" w:rsidRPr="009072D5">
        <w:rPr>
          <w:lang w:val="en-US"/>
        </w:rPr>
        <w:t xml:space="preserve"> 5-6 weeks (28 </w:t>
      </w:r>
      <w:r w:rsidR="00DA46C7" w:rsidRPr="009072D5">
        <w:rPr>
          <w:lang w:val="en-US"/>
        </w:rPr>
        <w:t>samples</w:t>
      </w:r>
      <w:r w:rsidR="00D664AC" w:rsidRPr="009072D5">
        <w:rPr>
          <w:lang w:val="en-US"/>
        </w:rPr>
        <w:t>), 8-9 weeks (</w:t>
      </w:r>
      <w:r w:rsidR="007B0ADA" w:rsidRPr="009072D5">
        <w:rPr>
          <w:lang w:val="en-US"/>
        </w:rPr>
        <w:t>9</w:t>
      </w:r>
      <w:r w:rsidR="00D664AC" w:rsidRPr="009072D5">
        <w:rPr>
          <w:lang w:val="en-US"/>
        </w:rPr>
        <w:t xml:space="preserve"> </w:t>
      </w:r>
      <w:r w:rsidR="00DA46C7" w:rsidRPr="009072D5">
        <w:rPr>
          <w:lang w:val="en-US"/>
        </w:rPr>
        <w:t>samples</w:t>
      </w:r>
      <w:r w:rsidR="00D664AC" w:rsidRPr="009072D5">
        <w:rPr>
          <w:lang w:val="en-US"/>
        </w:rPr>
        <w:t xml:space="preserve">) and 10-12 weeks (12 </w:t>
      </w:r>
      <w:r w:rsidR="00DA46C7" w:rsidRPr="009072D5">
        <w:rPr>
          <w:lang w:val="en-US"/>
        </w:rPr>
        <w:t>samples</w:t>
      </w:r>
      <w:r w:rsidR="00D664AC" w:rsidRPr="009072D5">
        <w:rPr>
          <w:lang w:val="en-US"/>
        </w:rPr>
        <w:t xml:space="preserve">). </w:t>
      </w:r>
    </w:p>
    <w:p w14:paraId="2066FA68" w14:textId="67CF1108" w:rsidR="009953A3" w:rsidRPr="004102EC" w:rsidRDefault="00D67CAB" w:rsidP="004102EC">
      <w:pPr>
        <w:spacing w:line="480" w:lineRule="auto"/>
        <w:rPr>
          <w:lang w:val="en-US"/>
        </w:rPr>
      </w:pPr>
      <w:r w:rsidRPr="00D41456">
        <w:rPr>
          <w:b/>
          <w:lang w:val="en-US"/>
        </w:rPr>
        <w:t>Results:</w:t>
      </w:r>
      <w:r w:rsidR="00234091" w:rsidRPr="00D41456">
        <w:rPr>
          <w:b/>
          <w:lang w:val="en-US"/>
        </w:rPr>
        <w:t xml:space="preserve"> </w:t>
      </w:r>
      <w:r w:rsidR="008B3C76" w:rsidRPr="00D41456">
        <w:rPr>
          <w:lang w:val="en-US"/>
        </w:rPr>
        <w:t xml:space="preserve">Of 5687 articles reviewed, 28 diary studies (33 samples) were suitable for inclusion in meta-analysis. The studies included 8690 infants. </w:t>
      </w:r>
      <w:r w:rsidR="00234091" w:rsidRPr="00D41456">
        <w:rPr>
          <w:lang w:val="en-US"/>
        </w:rPr>
        <w:t>No</w:t>
      </w:r>
      <w:r w:rsidR="00234091" w:rsidRPr="009072D5">
        <w:rPr>
          <w:lang w:val="en-US"/>
        </w:rPr>
        <w:t xml:space="preserve"> </w:t>
      </w:r>
      <w:r w:rsidR="00BE5989" w:rsidRPr="00FD19CE">
        <w:rPr>
          <w:lang w:val="en-US"/>
        </w:rPr>
        <w:t>statistical</w:t>
      </w:r>
      <w:r w:rsidR="00BE5989">
        <w:rPr>
          <w:lang w:val="en-US"/>
        </w:rPr>
        <w:t xml:space="preserve"> </w:t>
      </w:r>
      <w:r w:rsidR="00234091" w:rsidRPr="009072D5">
        <w:rPr>
          <w:lang w:val="en-US"/>
        </w:rPr>
        <w:t>evidence for a universal crying peak</w:t>
      </w:r>
      <w:r w:rsidR="004B69CC" w:rsidRPr="009072D5">
        <w:rPr>
          <w:lang w:val="en-US"/>
        </w:rPr>
        <w:t xml:space="preserve"> at 6 weeks</w:t>
      </w:r>
      <w:r w:rsidR="00234091" w:rsidRPr="009072D5">
        <w:rPr>
          <w:lang w:val="en-US"/>
        </w:rPr>
        <w:t xml:space="preserve"> across studies was found. Rather, the mean fuss/cry duration across studies was stable at around 117-133 minutes (SDs: 66-70) in the first 6 weeks and dropped to</w:t>
      </w:r>
      <w:r w:rsidR="00DD6766">
        <w:rPr>
          <w:lang w:val="en-US"/>
        </w:rPr>
        <w:t xml:space="preserve"> a mean of</w:t>
      </w:r>
      <w:r w:rsidR="00234091" w:rsidRPr="009072D5">
        <w:rPr>
          <w:lang w:val="en-US"/>
        </w:rPr>
        <w:t xml:space="preserve"> around 68 minutes (SD: 46.2) by 10-12 weeks. Colic was much more frequent in the first 6 weeks (17-25%) than thereafter (1</w:t>
      </w:r>
      <w:r w:rsidR="00CA1F8D" w:rsidRPr="009072D5">
        <w:rPr>
          <w:lang w:val="en-US"/>
        </w:rPr>
        <w:t>1</w:t>
      </w:r>
      <w:r w:rsidR="00234091" w:rsidRPr="009072D5">
        <w:rPr>
          <w:lang w:val="en-US"/>
        </w:rPr>
        <w:t>% by 8-9 weeks and 0.6% by 10-12 weeks)</w:t>
      </w:r>
      <w:r w:rsidR="00D46A5B" w:rsidRPr="009072D5">
        <w:rPr>
          <w:lang w:val="en-US"/>
        </w:rPr>
        <w:t xml:space="preserve"> according to modified Wessel criteria</w:t>
      </w:r>
      <w:r w:rsidR="00234091" w:rsidRPr="009072D5">
        <w:rPr>
          <w:lang w:val="en-US"/>
        </w:rPr>
        <w:t xml:space="preserve"> and lowest in Denmark</w:t>
      </w:r>
      <w:r w:rsidR="00234091">
        <w:rPr>
          <w:lang w:val="en-US"/>
        </w:rPr>
        <w:t xml:space="preserve"> and Japan</w:t>
      </w:r>
      <w:r w:rsidR="00D46A5B">
        <w:rPr>
          <w:lang w:val="en-US"/>
        </w:rPr>
        <w:t>.</w:t>
      </w:r>
    </w:p>
    <w:p w14:paraId="53022C93" w14:textId="76E79A1A" w:rsidR="00234091" w:rsidRPr="00BE31D2" w:rsidRDefault="00D67CAB" w:rsidP="004102EC">
      <w:pPr>
        <w:autoSpaceDE w:val="0"/>
        <w:autoSpaceDN w:val="0"/>
        <w:adjustRightInd w:val="0"/>
        <w:spacing w:line="480" w:lineRule="auto"/>
        <w:rPr>
          <w:lang w:val="en-US"/>
        </w:rPr>
      </w:pPr>
      <w:r w:rsidRPr="00D67CAB">
        <w:rPr>
          <w:b/>
          <w:lang w:val="en-US"/>
        </w:rPr>
        <w:t>Conclusions:</w:t>
      </w:r>
      <w:r w:rsidR="00234091">
        <w:rPr>
          <w:b/>
          <w:lang w:val="en-US"/>
        </w:rPr>
        <w:t xml:space="preserve"> </w:t>
      </w:r>
      <w:r w:rsidR="004B69CC">
        <w:rPr>
          <w:lang w:val="en-US"/>
        </w:rPr>
        <w:t xml:space="preserve">Fuss/cry duration drops significantly after 8-9 weeks of age with colic </w:t>
      </w:r>
      <w:r w:rsidR="00D46A5B">
        <w:rPr>
          <w:lang w:val="en-US"/>
        </w:rPr>
        <w:t xml:space="preserve">as defined by modified Wessel criteria </w:t>
      </w:r>
      <w:r w:rsidR="004B69CC">
        <w:rPr>
          <w:lang w:val="en-US"/>
        </w:rPr>
        <w:t xml:space="preserve">being rare in infants older than 9 weeks. </w:t>
      </w:r>
      <w:r w:rsidR="00D46A5B">
        <w:rPr>
          <w:lang w:val="en-US"/>
        </w:rPr>
        <w:t>Colic or excessive fuss/cry may be m</w:t>
      </w:r>
      <w:r w:rsidR="008F7805">
        <w:rPr>
          <w:lang w:val="en-US"/>
        </w:rPr>
        <w:t>ore accurately identified by defining fuss/cry above the 90</w:t>
      </w:r>
      <w:r w:rsidR="008F7805" w:rsidRPr="009675EF">
        <w:rPr>
          <w:vertAlign w:val="superscript"/>
          <w:lang w:val="en-US"/>
        </w:rPr>
        <w:t>th</w:t>
      </w:r>
      <w:r w:rsidR="008F7805">
        <w:rPr>
          <w:lang w:val="en-US"/>
        </w:rPr>
        <w:t xml:space="preserve"> percentile in the chart provided based on the review. </w:t>
      </w:r>
    </w:p>
    <w:p w14:paraId="6E9EF9CC" w14:textId="77777777" w:rsidR="009675EF" w:rsidRDefault="009675EF" w:rsidP="004102EC">
      <w:pPr>
        <w:spacing w:line="480" w:lineRule="auto"/>
        <w:rPr>
          <w:b/>
          <w:lang w:val="en-US"/>
        </w:rPr>
      </w:pPr>
    </w:p>
    <w:p w14:paraId="20EA566F" w14:textId="77777777" w:rsidR="004102EC" w:rsidRDefault="004102EC" w:rsidP="004102EC">
      <w:pPr>
        <w:spacing w:line="480" w:lineRule="auto"/>
        <w:rPr>
          <w:b/>
          <w:lang w:val="en-US"/>
        </w:rPr>
      </w:pPr>
    </w:p>
    <w:p w14:paraId="59029D3D" w14:textId="77777777" w:rsidR="004102EC" w:rsidRDefault="004102EC" w:rsidP="004102EC">
      <w:pPr>
        <w:spacing w:line="480" w:lineRule="auto"/>
        <w:rPr>
          <w:b/>
          <w:lang w:val="en-US"/>
        </w:rPr>
      </w:pPr>
    </w:p>
    <w:p w14:paraId="545720D9" w14:textId="77777777" w:rsidR="004102EC" w:rsidRDefault="004102EC" w:rsidP="004102EC">
      <w:pPr>
        <w:spacing w:line="480" w:lineRule="auto"/>
        <w:rPr>
          <w:b/>
          <w:lang w:val="en-US"/>
        </w:rPr>
      </w:pPr>
    </w:p>
    <w:p w14:paraId="3C07E5CC" w14:textId="1DB8AFA1" w:rsidR="00864BC8" w:rsidRPr="00864BC8" w:rsidRDefault="00864BC8" w:rsidP="00864BC8">
      <w:pPr>
        <w:spacing w:line="480" w:lineRule="auto"/>
        <w:jc w:val="center"/>
        <w:rPr>
          <w:b/>
          <w:lang w:val="en-US"/>
        </w:rPr>
      </w:pPr>
      <w:r w:rsidRPr="00864BC8">
        <w:rPr>
          <w:b/>
          <w:lang w:val="en-US"/>
        </w:rPr>
        <w:lastRenderedPageBreak/>
        <w:t>I</w:t>
      </w:r>
      <w:r>
        <w:rPr>
          <w:b/>
          <w:lang w:val="en-US"/>
        </w:rPr>
        <w:t>ntroduction</w:t>
      </w:r>
    </w:p>
    <w:p w14:paraId="7A1EBD52" w14:textId="026EB8CA" w:rsidR="00171F4E" w:rsidRPr="008053E0" w:rsidRDefault="00171F4E" w:rsidP="00D408F0">
      <w:pPr>
        <w:spacing w:line="480" w:lineRule="auto"/>
        <w:ind w:firstLine="720"/>
        <w:rPr>
          <w:b/>
          <w:lang w:val="en-US"/>
        </w:rPr>
      </w:pPr>
      <w:r w:rsidRPr="00BE31D2">
        <w:rPr>
          <w:lang w:val="en-US"/>
        </w:rPr>
        <w:t xml:space="preserve">Colic is a common source of concern for parents, a frequent reason for seeking help and advice from health care professionals </w:t>
      </w:r>
      <w:r w:rsidRPr="00BE31D2">
        <w:rPr>
          <w:lang w:val="en-US"/>
        </w:rPr>
        <w:fldChar w:fldCharType="begin">
          <w:fldData xml:space="preserve">PEVuZE5vdGU+PENpdGU+PEF1dGhvcj5TdCBKYW1lcy1Sb2JlcnRzPC9BdXRob3I+PFllYXI+MTk5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</w:fldData>
        </w:fldChar>
      </w:r>
      <w:r w:rsidR="004102EC">
        <w:rPr>
          <w:lang w:val="en-US"/>
        </w:rPr>
        <w:instrText xml:space="preserve"> ADDIN EN.CITE </w:instrText>
      </w:r>
      <w:r w:rsidR="004102EC">
        <w:rPr>
          <w:lang w:val="en-US"/>
        </w:rPr>
        <w:fldChar w:fldCharType="begin">
          <w:fldData xml:space="preserve">PEVuZE5vdGU+PENpdGU+PEF1dGhvcj5TdCBKYW1lcy1Sb2JlcnRzPC9BdXRob3I+PFllYXI+MTk5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</w:fldData>
        </w:fldChar>
      </w:r>
      <w:r w:rsidR="004102EC">
        <w:rPr>
          <w:lang w:val="en-US"/>
        </w:rPr>
        <w:instrText xml:space="preserve"> ADDIN EN.CITE.DATA </w:instrText>
      </w:r>
      <w:r w:rsidR="004102EC">
        <w:rPr>
          <w:lang w:val="en-US"/>
        </w:rPr>
      </w:r>
      <w:r w:rsidR="004102EC">
        <w:rPr>
          <w:lang w:val="en-US"/>
        </w:rPr>
        <w:fldChar w:fldCharType="end"/>
      </w:r>
      <w:r w:rsidRPr="00BE31D2">
        <w:rPr>
          <w:lang w:val="en-US"/>
        </w:rPr>
      </w:r>
      <w:r w:rsidRPr="00BE31D2">
        <w:rPr>
          <w:lang w:val="en-US"/>
        </w:rPr>
        <w:fldChar w:fldCharType="separate"/>
      </w:r>
      <w:hyperlink w:anchor="_ENREF_1" w:tooltip="St James-Roberts, 1991 #63" w:history="1">
        <w:r w:rsidR="00986E04" w:rsidRPr="004102EC">
          <w:rPr>
            <w:noProof/>
            <w:vertAlign w:val="superscript"/>
            <w:lang w:val="en-US"/>
          </w:rPr>
          <w:t>1</w:t>
        </w:r>
      </w:hyperlink>
      <w:r w:rsidR="004102EC" w:rsidRPr="004102EC">
        <w:rPr>
          <w:noProof/>
          <w:vertAlign w:val="superscript"/>
          <w:lang w:val="en-US"/>
        </w:rPr>
        <w:t>,</w:t>
      </w:r>
      <w:hyperlink w:anchor="_ENREF_2" w:tooltip="Forsyth, 1985 #69" w:history="1">
        <w:r w:rsidR="00986E04" w:rsidRPr="004102EC">
          <w:rPr>
            <w:noProof/>
            <w:vertAlign w:val="superscript"/>
            <w:lang w:val="en-US"/>
          </w:rPr>
          <w:t>2</w:t>
        </w:r>
      </w:hyperlink>
      <w:r w:rsidRPr="00BE31D2">
        <w:rPr>
          <w:lang w:val="en-US"/>
        </w:rPr>
        <w:fldChar w:fldCharType="end"/>
      </w:r>
      <w:r w:rsidRPr="00BE31D2">
        <w:rPr>
          <w:lang w:val="en-US"/>
        </w:rPr>
        <w:t xml:space="preserve"> and a trigger for </w:t>
      </w:r>
      <w:r w:rsidR="00260138">
        <w:rPr>
          <w:lang w:val="en-US"/>
        </w:rPr>
        <w:t xml:space="preserve">abusive head trauma (previously </w:t>
      </w:r>
      <w:r w:rsidRPr="00BE31D2">
        <w:rPr>
          <w:lang w:val="en-US"/>
        </w:rPr>
        <w:t>shaken baby syndrome</w:t>
      </w:r>
      <w:r w:rsidR="00260138">
        <w:rPr>
          <w:lang w:val="en-US"/>
        </w:rPr>
        <w:t>)</w:t>
      </w:r>
      <w:r w:rsidR="004341C4" w:rsidRPr="00BE31D2">
        <w:rPr>
          <w:lang w:val="en-US"/>
        </w:rPr>
        <w:t>.</w:t>
      </w:r>
      <w:hyperlink w:anchor="_ENREF_3" w:tooltip="Talvik, 2008 #70" w:history="1">
        <w:r w:rsidR="00986E04" w:rsidRPr="00BE31D2">
          <w:rPr>
            <w:lang w:val="en-US"/>
          </w:rPr>
          <w:fldChar w:fldCharType="begin"/>
        </w:r>
        <w:r w:rsidR="00986E04">
          <w:rPr>
            <w:lang w:val="en-US"/>
          </w:rPr>
          <w:instrText xml:space="preserve"> ADDIN EN.CITE &lt;EndNote&gt;&lt;Cite&gt;&lt;Author&gt;Talvik&lt;/Author&gt;&lt;Year&gt;2008&lt;/Year&gt;&lt;RecNum&gt;70&lt;/RecNum&gt;&lt;DisplayText&gt;&lt;style face="superscript"&gt;3&lt;/style&gt;&lt;/DisplayText&gt;&lt;record&gt;&lt;rec-number&gt;70&lt;/rec-number&gt;&lt;foreign-keys&gt;&lt;key app="EN" db-id="ext00rdpa9e928efvw4vr5e802esw5rvf0x9"&gt;70&lt;/key&gt;&lt;/foreign-keys&gt;&lt;ref-type name="Journal Article"&gt;17&lt;/ref-type&gt;&lt;contributors&gt;&lt;authors&gt;&lt;author&gt;Talvik, I., &lt;/author&gt;&lt;author&gt;Alexander, R. C., &lt;/author&gt;&lt;author&gt;Talvik, T.&lt;/author&gt;&lt;/authors&gt;&lt;/contributors&gt;&lt;titles&gt;&lt;title&gt;Shaken baby syndrome and a baby&amp;apos;s cry&lt;/title&gt;&lt;secondary-title&gt;Acta Pædiatrica&lt;/secondary-title&gt;&lt;/titles&gt;&lt;periodical&gt;&lt;full-title&gt;Acta Pædiatrica&lt;/full-title&gt;&lt;/periodical&gt;&lt;pages&gt;782-785&lt;/pages&gt;&lt;volume&gt;97&lt;/volume&gt;&lt;number&gt;6&lt;/number&gt;&lt;dates&gt;&lt;year&gt;2008&lt;/year&gt;&lt;/dates&gt;&lt;urls&gt;&lt;/urls&gt;&lt;/record&gt;&lt;/Cite&gt;&lt;/EndNote&gt;</w:instrText>
        </w:r>
        <w:r w:rsidR="00986E04" w:rsidRPr="00BE31D2">
          <w:rPr>
            <w:lang w:val="en-US"/>
          </w:rPr>
          <w:fldChar w:fldCharType="separate"/>
        </w:r>
        <w:r w:rsidR="00986E04" w:rsidRPr="004102EC">
          <w:rPr>
            <w:noProof/>
            <w:vertAlign w:val="superscript"/>
            <w:lang w:val="en-US"/>
          </w:rPr>
          <w:t>3</w:t>
        </w:r>
        <w:r w:rsidR="00986E04" w:rsidRPr="00BE31D2">
          <w:rPr>
            <w:lang w:val="en-US"/>
          </w:rPr>
          <w:fldChar w:fldCharType="end"/>
        </w:r>
      </w:hyperlink>
      <w:r w:rsidRPr="00BE31D2">
        <w:rPr>
          <w:lang w:val="en-US"/>
        </w:rPr>
        <w:t xml:space="preserve"> However, definitions for colic vary widely</w:t>
      </w:r>
      <w:r w:rsidR="000F596A">
        <w:rPr>
          <w:lang w:val="en-US"/>
        </w:rPr>
        <w:t xml:space="preserve"> </w:t>
      </w:r>
      <w:r w:rsidR="008F7805">
        <w:rPr>
          <w:lang w:val="en-US"/>
        </w:rPr>
        <w:t xml:space="preserve">ranging from gastrointestinal symptoms </w:t>
      </w:r>
      <w:r w:rsidR="008F7805" w:rsidRPr="00BE31D2">
        <w:rPr>
          <w:lang w:val="en-US"/>
        </w:rPr>
        <w:fldChar w:fldCharType="begin"/>
      </w:r>
      <w:r w:rsidR="004102EC">
        <w:rPr>
          <w:lang w:val="en-US"/>
        </w:rPr>
        <w:instrText xml:space="preserve"> ADDIN EN.CITE &lt;EndNote&gt;&lt;Cite&gt;&lt;Author&gt;Lehtonen&lt;/Author&gt;&lt;Year&gt;1996&lt;/Year&gt;&lt;RecNum&gt;52&lt;/RecNum&gt;&lt;DisplayText&gt;&lt;style face="superscript"&gt;4,5&lt;/style&gt;&lt;/DisplayText&gt;&lt;record&gt;&lt;rec-number&gt;52&lt;/rec-number&gt;&lt;foreign-keys&gt;&lt;key app="EN" db-id="ext00rdpa9e928efvw4vr5e802esw5rvf0x9" timestamp="0"&gt;52&lt;/key&gt;&lt;/foreign-keys&gt;&lt;ref-type name="Journal Article"&gt;17&lt;/ref-type&gt;&lt;contributors&gt;&lt;authors&gt;&lt;author&gt;Lehtonen, L. A., &lt;/author&gt;&lt;author&gt;Rautava, P. T.&lt;/author&gt;&lt;/authors&gt;&lt;/contributors&gt;&lt;titles&gt;&lt;title&gt;Infantile colic: natural history and treatment&lt;/title&gt;&lt;secondary-title&gt;Curr Probl Pediatr&lt;/secondary-title&gt;&lt;/titles&gt;&lt;periodical&gt;&lt;full-title&gt;Curr Probl Pediatr&lt;/full-title&gt;&lt;/periodical&gt;&lt;pages&gt;79-85&lt;/pages&gt;&lt;volume&gt;26&lt;/volume&gt;&lt;dates&gt;&lt;year&gt;1996&lt;/year&gt;&lt;/dates&gt;&lt;urls&gt;&lt;/urls&gt;&lt;/record&gt;&lt;/Cite&gt;&lt;Cite&gt;&lt;Author&gt;Crowcroft&lt;/Author&gt;&lt;Year&gt;1998&lt;/Year&gt;&lt;RecNum&gt;51&lt;/RecNum&gt;&lt;record&gt;&lt;rec-number&gt;51&lt;/rec-number&gt;&lt;foreign-keys&gt;&lt;key app="EN" db-id="ext00rdpa9e928efvw4vr5e802esw5rvf0x9" timestamp="0"&gt;51&lt;/key&gt;&lt;/foreign-keys&gt;&lt;ref-type name="Journal Article"&gt;17&lt;/ref-type&gt;&lt;contributors&gt;&lt;authors&gt;&lt;author&gt;Crowcroft, N.&lt;/author&gt;&lt;/authors&gt;&lt;/contributors&gt;&lt;titles&gt;&lt;title&gt;Effectiveness of treatment for infatile colic. Findings apply only to the most severely affected infants&lt;/title&gt;&lt;secondary-title&gt;Brit Med J&lt;/secondary-title&gt;&lt;/titles&gt;&lt;periodical&gt;&lt;full-title&gt;Brit Med J&lt;/full-title&gt;&lt;/periodical&gt;&lt;pages&gt;1451-1452&lt;/pages&gt;&lt;volume&gt;317&lt;/volume&gt;&lt;dates&gt;&lt;year&gt;1998&lt;/year&gt;&lt;/dates&gt;&lt;urls&gt;&lt;/urls&gt;&lt;/record&gt;&lt;/Cite&gt;&lt;/EndNote&gt;</w:instrText>
      </w:r>
      <w:r w:rsidR="008F7805" w:rsidRPr="00BE31D2">
        <w:rPr>
          <w:lang w:val="en-US"/>
        </w:rPr>
        <w:fldChar w:fldCharType="separate"/>
      </w:r>
      <w:hyperlink w:anchor="_ENREF_4" w:tooltip="Lehtonen, 1996 #52" w:history="1">
        <w:r w:rsidR="00986E04" w:rsidRPr="004102EC">
          <w:rPr>
            <w:noProof/>
            <w:vertAlign w:val="superscript"/>
            <w:lang w:val="en-US"/>
          </w:rPr>
          <w:t>4</w:t>
        </w:r>
      </w:hyperlink>
      <w:r w:rsidR="004102EC" w:rsidRPr="004102EC">
        <w:rPr>
          <w:noProof/>
          <w:vertAlign w:val="superscript"/>
          <w:lang w:val="en-US"/>
        </w:rPr>
        <w:t>,</w:t>
      </w:r>
      <w:hyperlink w:anchor="_ENREF_5" w:tooltip="Crowcroft, 1998 #51" w:history="1">
        <w:r w:rsidR="00986E04" w:rsidRPr="004102EC">
          <w:rPr>
            <w:noProof/>
            <w:vertAlign w:val="superscript"/>
            <w:lang w:val="en-US"/>
          </w:rPr>
          <w:t>5</w:t>
        </w:r>
      </w:hyperlink>
      <w:r w:rsidR="008F7805" w:rsidRPr="00BE31D2">
        <w:rPr>
          <w:lang w:val="en-US"/>
        </w:rPr>
        <w:fldChar w:fldCharType="end"/>
      </w:r>
      <w:r w:rsidR="00F32056">
        <w:rPr>
          <w:lang w:val="en-US"/>
        </w:rPr>
        <w:t xml:space="preserve"> to inconsolable crying</w:t>
      </w:r>
      <w:r w:rsidR="006603D7">
        <w:rPr>
          <w:lang w:val="en-US"/>
        </w:rPr>
        <w:t>,</w:t>
      </w:r>
      <w:hyperlink w:anchor="_ENREF_6" w:tooltip="Clifford, 2002 #216" w:history="1">
        <w:r w:rsidR="00986E04">
          <w:rPr>
            <w:lang w:val="en-US"/>
          </w:rPr>
          <w:fldChar w:fldCharType="begin">
            <w:fldData xml:space="preserve">PEVuZE5vdGU+PENpdGU+PEF1dGhvcj5DbGlmZm9yZDwvQXV0aG9yPjxZZWFyPjIwMDI8L1llYXI+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</w:fldData>
          </w:fldChar>
        </w:r>
        <w:r w:rsidR="00986E04">
          <w:rPr>
            <w:lang w:val="en-US"/>
          </w:rPr>
          <w:instrText xml:space="preserve"> ADDIN EN.CITE </w:instrText>
        </w:r>
        <w:r w:rsidR="00986E04">
          <w:rPr>
            <w:lang w:val="en-US"/>
          </w:rPr>
          <w:fldChar w:fldCharType="begin">
            <w:fldData xml:space="preserve">PEVuZE5vdGU+PENpdGU+PEF1dGhvcj5DbGlmZm9yZDwvQXV0aG9yPjxZZWFyPjIwMDI8L1llYXI+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</w:fldData>
          </w:fldChar>
        </w:r>
        <w:r w:rsidR="00986E04">
          <w:rPr>
            <w:lang w:val="en-US"/>
          </w:rPr>
          <w:instrText xml:space="preserve"> ADDIN EN.CITE.DATA </w:instrText>
        </w:r>
        <w:r w:rsidR="00986E04">
          <w:rPr>
            <w:lang w:val="en-US"/>
          </w:rPr>
        </w:r>
        <w:r w:rsidR="00986E04">
          <w:rPr>
            <w:lang w:val="en-US"/>
          </w:rPr>
          <w:fldChar w:fldCharType="end"/>
        </w:r>
        <w:r w:rsidR="00986E04">
          <w:rPr>
            <w:lang w:val="en-US"/>
          </w:rPr>
        </w:r>
        <w:r w:rsidR="00986E04">
          <w:rPr>
            <w:lang w:val="en-US"/>
          </w:rPr>
          <w:fldChar w:fldCharType="separate"/>
        </w:r>
        <w:r w:rsidR="00986E04" w:rsidRPr="004102EC">
          <w:rPr>
            <w:noProof/>
            <w:vertAlign w:val="superscript"/>
            <w:lang w:val="en-US"/>
          </w:rPr>
          <w:t>6</w:t>
        </w:r>
        <w:r w:rsidR="00986E04">
          <w:rPr>
            <w:lang w:val="en-US"/>
          </w:rPr>
          <w:fldChar w:fldCharType="end"/>
        </w:r>
      </w:hyperlink>
      <w:r w:rsidR="008F7805">
        <w:rPr>
          <w:lang w:val="en-US"/>
        </w:rPr>
        <w:t xml:space="preserve"> </w:t>
      </w:r>
      <w:r w:rsidR="000F596A" w:rsidRPr="00F32056">
        <w:rPr>
          <w:lang w:val="en-US"/>
        </w:rPr>
        <w:t xml:space="preserve">which </w:t>
      </w:r>
      <w:r w:rsidR="008F7805" w:rsidRPr="00F32056">
        <w:rPr>
          <w:lang w:val="en-US"/>
        </w:rPr>
        <w:t xml:space="preserve">has resulted </w:t>
      </w:r>
      <w:r w:rsidR="000F596A" w:rsidRPr="00F32056">
        <w:rPr>
          <w:lang w:val="en-US"/>
        </w:rPr>
        <w:t>in variations of the prevalence rate from 1.5% to 11.9%</w:t>
      </w:r>
      <w:r w:rsidR="00DC2CB2" w:rsidRPr="00F32056">
        <w:rPr>
          <w:lang w:val="en-US"/>
        </w:rPr>
        <w:t>.</w:t>
      </w:r>
      <w:hyperlink w:anchor="_ENREF_7" w:tooltip="Reijneveld, 2001 #141" w:history="1">
        <w:r w:rsidR="00986E04">
          <w:rPr>
            <w:lang w:val="en-US"/>
          </w:rPr>
          <w:fldChar w:fldCharType="begin"/>
        </w:r>
        <w:r w:rsidR="00986E04">
          <w:rPr>
            <w:lang w:val="en-US"/>
          </w:rPr>
          <w:instrText xml:space="preserve"> ADDIN EN.CITE &lt;EndNote&gt;&lt;Cite&gt;&lt;Author&gt;Reijneveld&lt;/Author&gt;&lt;Year&gt;2001&lt;/Year&gt;&lt;RecNum&gt;141&lt;/RecNum&gt;&lt;DisplayText&gt;&lt;style face="superscript"&gt;7&lt;/style&gt;&lt;/DisplayText&gt;&lt;record&gt;&lt;rec-number&gt;141&lt;/rec-number&gt;&lt;foreign-keys&gt;&lt;key app="EN" db-id="vtvr5spp69p9zbeaftopttsp52rfrsss9ftz" timestamp="1445346057"&gt;141&lt;/key&gt;&lt;/foreign-keys&gt;&lt;ref-type name="Journal Article"&gt;17&lt;/ref-type&gt;&lt;contributors&gt;&lt;authors&gt;&lt;author&gt;Reijneveld, S. A.&lt;/author&gt;&lt;author&gt;Brugman, E.&lt;/author&gt;&lt;author&gt;Hirasing, R. A.&lt;/author&gt;&lt;/authors&gt;&lt;/contributors&gt;&lt;auth-address&gt;Netherlands Organisation of Applied Scientific Research (TNO) Prevention and Health; Leiden, Faculty of Medicine, Department of Social Medicine, Amsterdam, The Netherlands. sa.reijneveld@pg.tno.nl&lt;/auth-address&gt;&lt;titles&gt;&lt;title&gt;Excessive infant crying: the impact of varying definitions&lt;/title&gt;&lt;secondary-title&gt;Pediatrics&lt;/secondary-title&gt;&lt;alt-title&gt;Pediatrics&lt;/alt-title&gt;&lt;/titles&gt;&lt;periodical&gt;&lt;full-title&gt;Pediatrics&lt;/full-title&gt;&lt;/periodical&gt;&lt;alt-periodical&gt;&lt;full-title&gt;Pediatrics&lt;/full-title&gt;&lt;/alt-periodical&gt;&lt;pages&gt;893-7&lt;/pages&gt;&lt;volume&gt;108&lt;/volume&gt;&lt;number&gt;4&lt;/number&gt;&lt;edition&gt;2001/10/03&lt;/edition&gt;&lt;keywords&gt;&lt;keyword&gt;Colic/*diagnosis/epidemiology/psychology&lt;/keyword&gt;&lt;keyword&gt;Cross-Sectional Studies&lt;/keyword&gt;&lt;keyword&gt;Crying/*psychology&lt;/keyword&gt;&lt;keyword&gt;Humans&lt;/keyword&gt;&lt;keyword&gt;Infant&lt;/keyword&gt;&lt;keyword&gt;Infant Behavior/*classification/psychology&lt;/keyword&gt;&lt;keyword&gt;Infant, Newborn&lt;/keyword&gt;&lt;keyword&gt;Netherlands/epidemiology&lt;/keyword&gt;&lt;keyword&gt;Parents/psychology&lt;/keyword&gt;&lt;keyword&gt;Population Surveillance&lt;/keyword&gt;&lt;keyword&gt;Prevalence&lt;/keyword&gt;&lt;keyword&gt;Sampling Studies&lt;/keyword&gt;&lt;keyword&gt;Terminology as Topic&lt;/keyword&gt;&lt;keyword&gt;Time Factors&lt;/keyword&gt;&lt;/keywords&gt;&lt;dates&gt;&lt;year&gt;2001&lt;/year&gt;&lt;pub-dates&gt;&lt;date&gt;Oct&lt;/date&gt;&lt;/pub-dates&gt;&lt;/dates&gt;&lt;isbn&gt;0031-4005&lt;/isbn&gt;&lt;accession-num&gt;11581441&lt;/accession-num&gt;&lt;urls&gt;&lt;/urls&gt;&lt;remote-database-provider&gt;Nlm&lt;/remote-database-provider&gt;&lt;language&gt;eng&lt;/language&gt;&lt;/record&gt;&lt;/Cite&gt;&lt;/EndNote&gt;</w:instrText>
        </w:r>
        <w:r w:rsidR="00986E04">
          <w:rPr>
            <w:lang w:val="en-US"/>
          </w:rPr>
          <w:fldChar w:fldCharType="separate"/>
        </w:r>
        <w:r w:rsidR="00986E04" w:rsidRPr="004102EC">
          <w:rPr>
            <w:noProof/>
            <w:vertAlign w:val="superscript"/>
            <w:lang w:val="en-US"/>
          </w:rPr>
          <w:t>7</w:t>
        </w:r>
        <w:r w:rsidR="00986E04">
          <w:rPr>
            <w:lang w:val="en-US"/>
          </w:rPr>
          <w:fldChar w:fldCharType="end"/>
        </w:r>
      </w:hyperlink>
      <w:r w:rsidR="00DC2CB2">
        <w:rPr>
          <w:lang w:val="en-US"/>
        </w:rPr>
        <w:t xml:space="preserve"> </w:t>
      </w:r>
      <w:r w:rsidRPr="00BE31D2">
        <w:rPr>
          <w:lang w:val="en-US"/>
        </w:rPr>
        <w:t>Increasingly colic is defined in terms of total daily duration of fussing and crying</w:t>
      </w:r>
      <w:r w:rsidR="006D62B9">
        <w:rPr>
          <w:lang w:val="en-US"/>
        </w:rPr>
        <w:t>.</w:t>
      </w:r>
      <w:r w:rsidRPr="00BE31D2">
        <w:rPr>
          <w:lang w:val="en-US"/>
        </w:rPr>
        <w:t xml:space="preserve"> </w:t>
      </w:r>
      <w:hyperlink w:anchor="_ENREF_8" w:tooltip="Barr, 2005 #14" w:history="1">
        <w:r w:rsidR="00986E04" w:rsidRPr="00BE31D2">
          <w:rPr>
            <w:lang w:val="en-US"/>
          </w:rPr>
          <w:fldChar w:fldCharType="begin">
            <w:fldData xml:space="preserve">PEVuZE5vdGU+PENpdGU+PEF1dGhvcj5CYXJyPC9BdXRob3I+PFllYXI+MjAwNTwvWWVhcj48UmVj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</w:fldData>
          </w:fldChar>
        </w:r>
        <w:r w:rsidR="00986E04">
          <w:rPr>
            <w:lang w:val="en-US"/>
          </w:rPr>
          <w:instrText xml:space="preserve"> ADDIN EN.CITE </w:instrText>
        </w:r>
        <w:r w:rsidR="00986E04">
          <w:rPr>
            <w:lang w:val="en-US"/>
          </w:rPr>
          <w:fldChar w:fldCharType="begin">
            <w:fldData xml:space="preserve">PEVuZE5vdGU+PENpdGU+PEF1dGhvcj5CYXJyPC9BdXRob3I+PFllYXI+MjAwNTwvWWVhcj48UmVj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</w:fldData>
          </w:fldChar>
        </w:r>
        <w:r w:rsidR="00986E04">
          <w:rPr>
            <w:lang w:val="en-US"/>
          </w:rPr>
          <w:instrText xml:space="preserve"> ADDIN EN.CITE.DATA </w:instrText>
        </w:r>
        <w:r w:rsidR="00986E04">
          <w:rPr>
            <w:lang w:val="en-US"/>
          </w:rPr>
        </w:r>
        <w:r w:rsidR="00986E04">
          <w:rPr>
            <w:lang w:val="en-US"/>
          </w:rPr>
          <w:fldChar w:fldCharType="end"/>
        </w:r>
        <w:r w:rsidR="00986E04" w:rsidRPr="00BE31D2">
          <w:rPr>
            <w:lang w:val="en-US"/>
          </w:rPr>
        </w:r>
        <w:r w:rsidR="00986E04" w:rsidRPr="00BE31D2">
          <w:rPr>
            <w:lang w:val="en-US"/>
          </w:rPr>
          <w:fldChar w:fldCharType="separate"/>
        </w:r>
        <w:r w:rsidR="00986E04" w:rsidRPr="004102EC">
          <w:rPr>
            <w:noProof/>
            <w:vertAlign w:val="superscript"/>
            <w:lang w:val="en-US"/>
          </w:rPr>
          <w:t>8-11</w:t>
        </w:r>
        <w:r w:rsidR="00986E04" w:rsidRPr="00BE31D2">
          <w:rPr>
            <w:lang w:val="en-US"/>
          </w:rPr>
          <w:fldChar w:fldCharType="end"/>
        </w:r>
      </w:hyperlink>
      <w:r w:rsidRPr="00BE31D2">
        <w:rPr>
          <w:lang w:val="en-US"/>
        </w:rPr>
        <w:t xml:space="preserve"> </w:t>
      </w:r>
      <w:r w:rsidRPr="008053E0">
        <w:rPr>
          <w:lang w:val="en-US"/>
        </w:rPr>
        <w:t>The most widely used definition for colic is the “Rule of Three’s”</w:t>
      </w:r>
      <w:hyperlink w:anchor="_ENREF_12" w:tooltip="Wessel, 1954 #45" w:history="1">
        <w:r w:rsidR="00986E04" w:rsidRPr="008053E0">
          <w:rPr>
            <w:lang w:val="en-US"/>
          </w:rPr>
          <w:fldChar w:fldCharType="begin"/>
        </w:r>
        <w:r w:rsidR="00986E04">
          <w:rPr>
            <w:lang w:val="en-US"/>
          </w:rPr>
          <w:instrText xml:space="preserve"> ADDIN EN.CITE &lt;EndNote&gt;&lt;Cite&gt;&lt;Author&gt;Wessel&lt;/Author&gt;&lt;Year&gt;1954&lt;/Year&gt;&lt;RecNum&gt;45&lt;/RecNum&gt;&lt;DisplayText&gt;&lt;style face="superscript"&gt;12&lt;/style&gt;&lt;/DisplayText&gt;&lt;record&gt;&lt;rec-number&gt;45&lt;/rec-number&gt;&lt;foreign-keys&gt;&lt;key app="EN" db-id="ext00rdpa9e928efvw4vr5e802esw5rvf0x9" timestamp="0"&gt;45&lt;/key&gt;&lt;/foreign-keys&gt;&lt;ref-type name="Journal Article"&gt;17&lt;/ref-type&gt;&lt;contributors&gt;&lt;authors&gt;&lt;author&gt;Wessel, M. A.,&lt;/author&gt;&lt;author&gt;Cobb, J. C., &lt;/author&gt;&lt;author&gt;Jackson, E. B.,&lt;/author&gt;&lt;author&gt;Harris, G. S., &lt;/author&gt;&lt;author&gt;Detwiler, A. C.&lt;/author&gt;&lt;/authors&gt;&lt;/contributors&gt;&lt;titles&gt;&lt;title&gt;Paroxysmal fussing in infancy: sometimes called &amp;quot;colic&amp;quot;&lt;/title&gt;&lt;secondary-title&gt;Pediatrics&lt;/secondary-title&gt;&lt;/titles&gt;&lt;periodical&gt;&lt;full-title&gt;Pediatrics&lt;/full-title&gt;&lt;abbr-1&gt;Pediatrics&lt;/abbr-1&gt;&lt;/periodical&gt;&lt;pages&gt;421-434&lt;/pages&gt;&lt;volume&gt;14&lt;/volume&gt;&lt;dates&gt;&lt;year&gt;1954&lt;/year&gt;&lt;/dates&gt;&lt;urls&gt;&lt;/urls&gt;&lt;/record&gt;&lt;/Cite&gt;&lt;/EndNote&gt;</w:instrText>
        </w:r>
        <w:r w:rsidR="00986E04" w:rsidRPr="008053E0">
          <w:rPr>
            <w:lang w:val="en-US"/>
          </w:rPr>
          <w:fldChar w:fldCharType="separate"/>
        </w:r>
        <w:r w:rsidR="00986E04" w:rsidRPr="004102EC">
          <w:rPr>
            <w:noProof/>
            <w:vertAlign w:val="superscript"/>
            <w:lang w:val="en-US"/>
          </w:rPr>
          <w:t>12</w:t>
        </w:r>
        <w:r w:rsidR="00986E04" w:rsidRPr="008053E0">
          <w:rPr>
            <w:lang w:val="en-US"/>
          </w:rPr>
          <w:fldChar w:fldCharType="end"/>
        </w:r>
      </w:hyperlink>
      <w:r w:rsidR="006D62B9" w:rsidRPr="008053E0">
        <w:rPr>
          <w:lang w:val="en-US"/>
        </w:rPr>
        <w:t xml:space="preserve">: </w:t>
      </w:r>
      <w:r w:rsidRPr="008053E0">
        <w:rPr>
          <w:lang w:val="en-US"/>
        </w:rPr>
        <w:t xml:space="preserve">an infant is considered to have colic if the infant </w:t>
      </w:r>
      <w:r w:rsidR="004341C4" w:rsidRPr="008053E0">
        <w:rPr>
          <w:lang w:val="en-US"/>
        </w:rPr>
        <w:t xml:space="preserve">fusses or </w:t>
      </w:r>
      <w:r w:rsidRPr="00F32056">
        <w:rPr>
          <w:lang w:val="en-US"/>
        </w:rPr>
        <w:t xml:space="preserve">cries for </w:t>
      </w:r>
      <w:r w:rsidR="008053E0" w:rsidRPr="00F32056">
        <w:rPr>
          <w:lang w:val="en-US"/>
        </w:rPr>
        <w:t>&gt;</w:t>
      </w:r>
      <w:r w:rsidRPr="00F32056">
        <w:rPr>
          <w:lang w:val="en-US"/>
        </w:rPr>
        <w:t xml:space="preserve">3 hours, </w:t>
      </w:r>
      <w:r w:rsidR="008053E0" w:rsidRPr="00F32056">
        <w:rPr>
          <w:lang w:val="en-US"/>
        </w:rPr>
        <w:t>&gt;</w:t>
      </w:r>
      <w:r w:rsidRPr="00F32056">
        <w:rPr>
          <w:lang w:val="en-US"/>
        </w:rPr>
        <w:t xml:space="preserve">3 days per week, for </w:t>
      </w:r>
      <w:r w:rsidR="008053E0" w:rsidRPr="00F32056">
        <w:rPr>
          <w:lang w:val="en-US"/>
        </w:rPr>
        <w:t>&gt;</w:t>
      </w:r>
      <w:r w:rsidRPr="00F32056">
        <w:rPr>
          <w:lang w:val="en-US"/>
        </w:rPr>
        <w:t>3 weeks. However</w:t>
      </w:r>
      <w:r w:rsidRPr="008053E0">
        <w:rPr>
          <w:lang w:val="en-US"/>
        </w:rPr>
        <w:t>, it is impracticable for parents to assess and document fuss/cry duration for a 3-week period using detailed diaries</w:t>
      </w:r>
      <w:r w:rsidR="00226277" w:rsidRPr="008053E0">
        <w:rPr>
          <w:lang w:val="en-US"/>
        </w:rPr>
        <w:t>.</w:t>
      </w:r>
      <w:r w:rsidRPr="008053E0">
        <w:rPr>
          <w:lang w:val="en-US"/>
        </w:rPr>
        <w:t xml:space="preserve"> </w:t>
      </w:r>
      <w:hyperlink w:anchor="_ENREF_13" w:tooltip="Lucassen, 2001 #44" w:history="1">
        <w:r w:rsidR="00986E04" w:rsidRPr="008053E0">
          <w:rPr>
            <w:lang w:val="en-US"/>
          </w:rPr>
          <w:fldChar w:fldCharType="begin"/>
        </w:r>
        <w:r w:rsidR="00986E04">
          <w:rPr>
            <w:lang w:val="en-US"/>
          </w:rPr>
          <w:instrText xml:space="preserve"> ADDIN EN.CITE &lt;EndNote&gt;&lt;Cite&gt;&lt;Author&gt;Lucassen&lt;/Author&gt;&lt;Year&gt;2001&lt;/Year&gt;&lt;RecNum&gt;44&lt;/RecNum&gt;&lt;DisplayText&gt;&lt;style face="superscript"&gt;13&lt;/style&gt;&lt;/DisplayText&gt;&lt;record&gt;&lt;rec-number&gt;44&lt;/rec-number&gt;&lt;foreign-keys&gt;&lt;key app="EN" db-id="ext00rdpa9e928efvw4vr5e802esw5rvf0x9" timestamp="0"&gt;44&lt;/key&gt;&lt;/foreign-keys&gt;&lt;ref-type name="Journal Article"&gt;17&lt;/ref-type&gt;&lt;contributors&gt;&lt;authors&gt;&lt;author&gt;Lucassen, P. L.&lt;/author&gt;&lt;author&gt;Assendelft, W. J.&lt;/author&gt;&lt;author&gt;van Eijk, J. T.&lt;/author&gt;&lt;author&gt;Gubbels, J. W.&lt;/author&gt;&lt;author&gt;Douwes, A. C.&lt;/author&gt;&lt;author&gt;van Geldrop, W. J.&lt;/author&gt;&lt;/authors&gt;&lt;/contributors&gt;&lt;auth-address&gt;Institute for Research in Extramural Medicine, Vrije Universiteit, Amsterdam, Netherlands. p.lucassen1@chello.nl&lt;/auth-address&gt;&lt;titles&gt;&lt;title&gt;Systematic review of the occurrence of infantile colic in the community&lt;/title&gt;&lt;secondary-title&gt;Arch Dis Child&lt;/secondary-title&gt;&lt;alt-title&gt;Arch Dis Child&lt;/alt-title&gt;&lt;/titles&gt;&lt;periodical&gt;&lt;full-title&gt;Archives of Disease in Childhood&lt;/full-title&gt;&lt;abbr-1&gt;Arch Dis Child&lt;/abbr-1&gt;&lt;/periodical&gt;&lt;alt-periodical&gt;&lt;full-title&gt;Archives of Disease in Childhood&lt;/full-title&gt;&lt;abbr-1&gt;Arch Dis Child&lt;/abbr-1&gt;&lt;/alt-periodical&gt;&lt;pages&gt;398-403&lt;/pages&gt;&lt;volume&gt;84&lt;/volume&gt;&lt;number&gt;5&lt;/number&gt;&lt;keywords&gt;&lt;keyword&gt;*Colic/ep [Epidemiology]&lt;/keyword&gt;&lt;keyword&gt;Crying&lt;/keyword&gt;&lt;keyword&gt;Female&lt;/keyword&gt;&lt;keyword&gt;Humans&lt;/keyword&gt;&lt;keyword&gt;Incidence&lt;/keyword&gt;&lt;keyword&gt;Infant&lt;/keyword&gt;&lt;keyword&gt;Male&lt;/keyword&gt;&lt;keyword&gt;Prevalence&lt;/keyword&gt;&lt;keyword&gt;Prospective Studies&lt;/keyword&gt;&lt;keyword&gt;Referral and Consultation/sn [Statistics &amp;amp; Numerical Data]&lt;/keyword&gt;&lt;keyword&gt;Retrospective Studies&lt;/keyword&gt;&lt;keyword&gt;Sex Distribution&lt;/keyword&gt;&lt;/keywords&gt;&lt;dates&gt;&lt;year&gt;2001&lt;/year&gt;&lt;/dates&gt;&lt;accession-num&gt;11316682&lt;/accession-num&gt;&lt;urls&gt;&lt;/urls&gt;&lt;remote-database-provider&gt;Medline&lt;/remote-database-provider&gt;&lt;research-notes&gt;Look at paper&lt;/research-notes&gt;&lt;/record&gt;&lt;/Cite&gt;&lt;/EndNote&gt;</w:instrText>
        </w:r>
        <w:r w:rsidR="00986E04" w:rsidRPr="008053E0">
          <w:rPr>
            <w:lang w:val="en-US"/>
          </w:rPr>
          <w:fldChar w:fldCharType="separate"/>
        </w:r>
        <w:r w:rsidR="00986E04" w:rsidRPr="004102EC">
          <w:rPr>
            <w:noProof/>
            <w:vertAlign w:val="superscript"/>
            <w:lang w:val="en-US"/>
          </w:rPr>
          <w:t>13</w:t>
        </w:r>
        <w:r w:rsidR="00986E04" w:rsidRPr="008053E0">
          <w:rPr>
            <w:lang w:val="en-US"/>
          </w:rPr>
          <w:fldChar w:fldCharType="end"/>
        </w:r>
      </w:hyperlink>
      <w:r w:rsidR="00226277" w:rsidRPr="008053E0">
        <w:rPr>
          <w:lang w:val="en-US"/>
        </w:rPr>
        <w:t xml:space="preserve"> </w:t>
      </w:r>
      <w:r w:rsidR="00A67C6F">
        <w:rPr>
          <w:lang w:val="en-US"/>
        </w:rPr>
        <w:t xml:space="preserve">Thus, “modified </w:t>
      </w:r>
      <w:r w:rsidRPr="008053E0">
        <w:rPr>
          <w:lang w:val="en-US"/>
        </w:rPr>
        <w:t>Wessel criteria</w:t>
      </w:r>
      <w:r w:rsidR="002A6CF7" w:rsidRPr="008053E0">
        <w:rPr>
          <w:lang w:val="en-US"/>
        </w:rPr>
        <w:t>“</w:t>
      </w:r>
      <w:r w:rsidR="002A6CF7">
        <w:rPr>
          <w:lang w:val="en-US"/>
        </w:rPr>
        <w:t xml:space="preserve"> </w:t>
      </w:r>
      <w:r w:rsidR="002A6CF7" w:rsidRPr="008053E0">
        <w:rPr>
          <w:lang w:val="en-US"/>
        </w:rPr>
        <w:t>are</w:t>
      </w:r>
      <w:r w:rsidRPr="008053E0">
        <w:rPr>
          <w:lang w:val="en-US"/>
        </w:rPr>
        <w:t xml:space="preserve"> most often used, requiring the infant to have fussed/cried for </w:t>
      </w:r>
      <w:r w:rsidR="00ED1C65" w:rsidRPr="008053E0">
        <w:rPr>
          <w:lang w:val="en-US"/>
        </w:rPr>
        <w:t>more than</w:t>
      </w:r>
      <w:r w:rsidRPr="008053E0">
        <w:rPr>
          <w:lang w:val="en-US"/>
        </w:rPr>
        <w:t xml:space="preserve"> three hours a day, on at least three days in any one week</w:t>
      </w:r>
      <w:r w:rsidR="00226277" w:rsidRPr="008053E0">
        <w:rPr>
          <w:lang w:val="en-US"/>
        </w:rPr>
        <w:t>.</w:t>
      </w:r>
      <w:r w:rsidRPr="008053E0">
        <w:rPr>
          <w:lang w:val="en-US"/>
        </w:rPr>
        <w:t xml:space="preserve"> </w:t>
      </w:r>
      <w:r w:rsidRPr="008053E0">
        <w:rPr>
          <w:lang w:val="en-US"/>
        </w:rPr>
        <w:fldChar w:fldCharType="begin">
          <w:fldData xml:space="preserve">PEVuZE5vdGU+PENpdGU+PEF1dGhvcj5XZXNzZWw8L0F1dGhvcj48WWVhcj4xOTU0PC9ZZWFyPjxS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</w:fldData>
        </w:fldChar>
      </w:r>
      <w:r w:rsidR="00986E04">
        <w:rPr>
          <w:lang w:val="en-US"/>
        </w:rPr>
        <w:instrText xml:space="preserve"> ADDIN EN.CITE </w:instrText>
      </w:r>
      <w:r w:rsidR="00986E04">
        <w:rPr>
          <w:lang w:val="en-US"/>
        </w:rPr>
        <w:fldChar w:fldCharType="begin">
          <w:fldData xml:space="preserve">PEVuZE5vdGU+PENpdGU+PEF1dGhvcj5XZXNzZWw8L0F1dGhvcj48WWVhcj4xOTU0PC9ZZWFyPjxS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</w:fldData>
        </w:fldChar>
      </w:r>
      <w:r w:rsidR="00986E04">
        <w:rPr>
          <w:lang w:val="en-US"/>
        </w:rPr>
        <w:instrText xml:space="preserve"> ADDIN EN.CITE.DATA </w:instrText>
      </w:r>
      <w:r w:rsidR="00986E04">
        <w:rPr>
          <w:lang w:val="en-US"/>
        </w:rPr>
      </w:r>
      <w:r w:rsidR="00986E04">
        <w:rPr>
          <w:lang w:val="en-US"/>
        </w:rPr>
        <w:fldChar w:fldCharType="end"/>
      </w:r>
      <w:r w:rsidRPr="008053E0">
        <w:rPr>
          <w:lang w:val="en-US"/>
        </w:rPr>
      </w:r>
      <w:r w:rsidRPr="008053E0">
        <w:rPr>
          <w:lang w:val="en-US"/>
        </w:rPr>
        <w:fldChar w:fldCharType="separate"/>
      </w:r>
      <w:hyperlink w:anchor="_ENREF_12" w:tooltip="Wessel, 1954 #45" w:history="1">
        <w:r w:rsidR="00986E04" w:rsidRPr="004102EC">
          <w:rPr>
            <w:noProof/>
            <w:vertAlign w:val="superscript"/>
            <w:lang w:val="en-US"/>
          </w:rPr>
          <w:t>12</w:t>
        </w:r>
      </w:hyperlink>
      <w:r w:rsidR="004102EC" w:rsidRPr="004102EC">
        <w:rPr>
          <w:noProof/>
          <w:vertAlign w:val="superscript"/>
          <w:lang w:val="en-US"/>
        </w:rPr>
        <w:t>,</w:t>
      </w:r>
      <w:hyperlink w:anchor="_ENREF_14" w:tooltip="St. James-Roberts, 1993 #42" w:history="1">
        <w:r w:rsidR="00986E04" w:rsidRPr="004102EC">
          <w:rPr>
            <w:noProof/>
            <w:vertAlign w:val="superscript"/>
            <w:lang w:val="en-US"/>
          </w:rPr>
          <w:t>14</w:t>
        </w:r>
      </w:hyperlink>
      <w:r w:rsidR="004102EC" w:rsidRPr="004102EC">
        <w:rPr>
          <w:noProof/>
          <w:vertAlign w:val="superscript"/>
          <w:lang w:val="en-US"/>
        </w:rPr>
        <w:t>,</w:t>
      </w:r>
      <w:hyperlink w:anchor="_ENREF_15" w:tooltip="Barr, 1992 #1036" w:history="1">
        <w:r w:rsidR="00986E04" w:rsidRPr="004102EC">
          <w:rPr>
            <w:noProof/>
            <w:vertAlign w:val="superscript"/>
            <w:lang w:val="en-US"/>
          </w:rPr>
          <w:t>15</w:t>
        </w:r>
      </w:hyperlink>
      <w:r w:rsidRPr="008053E0">
        <w:rPr>
          <w:lang w:val="en-US"/>
        </w:rPr>
        <w:fldChar w:fldCharType="end"/>
      </w:r>
    </w:p>
    <w:p w14:paraId="0851EDFA" w14:textId="63D6BA35" w:rsidR="00171F4E" w:rsidRPr="00CF3142" w:rsidRDefault="00EC0B45" w:rsidP="00CF3142">
      <w:pPr>
        <w:spacing w:line="480" w:lineRule="auto"/>
        <w:ind w:firstLine="720"/>
        <w:rPr>
          <w:highlight w:val="magenta"/>
          <w:lang w:val="en-US"/>
        </w:rPr>
      </w:pPr>
      <w:r>
        <w:rPr>
          <w:lang w:val="en-US"/>
        </w:rPr>
        <w:t xml:space="preserve">Although the modified </w:t>
      </w:r>
      <w:r w:rsidR="00171F4E" w:rsidRPr="00BE31D2">
        <w:rPr>
          <w:lang w:val="en-US"/>
        </w:rPr>
        <w:t xml:space="preserve">Wessel </w:t>
      </w:r>
      <w:r w:rsidR="00C42746">
        <w:rPr>
          <w:lang w:val="en-US"/>
        </w:rPr>
        <w:t>criteria are</w:t>
      </w:r>
      <w:r w:rsidR="00171F4E" w:rsidRPr="00BE31D2">
        <w:rPr>
          <w:lang w:val="en-US"/>
        </w:rPr>
        <w:t xml:space="preserve"> widely used, firstly, normative studies in the general infant population are lacking</w:t>
      </w:r>
      <w:r w:rsidR="002B2BB1">
        <w:rPr>
          <w:lang w:val="en-US"/>
        </w:rPr>
        <w:t>.</w:t>
      </w:r>
      <w:r w:rsidR="00171F4E" w:rsidRPr="00BE31D2">
        <w:rPr>
          <w:lang w:val="en-US"/>
        </w:rPr>
        <w:t xml:space="preserve"> </w:t>
      </w:r>
      <w:hyperlink w:anchor="_ENREF_15" w:tooltip="Barr, 1992 #1036" w:history="1">
        <w:r w:rsidR="00986E04" w:rsidRPr="00BE31D2">
          <w:rPr>
            <w:lang w:val="en-US"/>
          </w:rPr>
          <w:fldChar w:fldCharType="begin"/>
        </w:r>
        <w:r w:rsidR="00986E04">
          <w:rPr>
            <w:lang w:val="en-US"/>
          </w:rPr>
          <w:instrText xml:space="preserve"> ADDIN EN.CITE &lt;EndNote&gt;&lt;Cite&gt;&lt;Author&gt;Barr&lt;/Author&gt;&lt;Year&gt;1992&lt;/Year&gt;&lt;RecNum&gt;1036&lt;/RecNum&gt;&lt;DisplayText&gt;&lt;style face="superscript"&gt;15&lt;/style&gt;&lt;/DisplayText&gt;&lt;record&gt;&lt;rec-number&gt;1036&lt;/rec-number&gt;&lt;foreign-keys&gt;&lt;key app="EN" db-id="vtvr5spp69p9zbeaftopttsp52rfrsss9ftz" timestamp="1464173677"&gt;1036&lt;/key&gt;&lt;/foreign-keys&gt;&lt;ref-type name="Journal Article"&gt;17&lt;/ref-type&gt;&lt;contributors&gt;&lt;authors&gt;&lt;author&gt;Barr, R G&lt;/author&gt;&lt;author&gt;Rotman, A&lt;/author&gt;&lt;author&gt;Yaremko, J&lt;/author&gt;&lt;author&gt;Leduc, D&lt;/author&gt;&lt;author&gt;Francoeur, T. E&lt;/author&gt;&lt;/authors&gt;&lt;/contributors&gt;&lt;auth-address&gt;Department of Pediatrics, McGill University, Montreal, Quebec, Canada.&lt;/auth-address&gt;&lt;titles&gt;&lt;title&gt;The crying of infants with colic: a controlled empirical description&lt;/title&gt;&lt;secondary-title&gt;Pediatrics&lt;/secondary-title&gt;&lt;alt-title&gt;Pediatrics&lt;/alt-title&gt;&lt;/titles&gt;&lt;periodical&gt;&lt;full-title&gt;Pediatrics&lt;/full-title&gt;&lt;/periodical&gt;&lt;alt-periodical&gt;&lt;full-title&gt;Pediatrics&lt;/full-title&gt;&lt;/alt-periodical&gt;&lt;pages&gt;14-21&lt;/pages&gt;&lt;volume&gt;90&lt;/volume&gt;&lt;number&gt;1 Pt 1&lt;/number&gt;&lt;edition&gt;1992/07/01&lt;/edition&gt;&lt;keywords&gt;&lt;keyword&gt;*Colic/diagnosis&lt;/keyword&gt;&lt;keyword&gt;*Crying&lt;/keyword&gt;&lt;keyword&gt;Female&lt;/keyword&gt;&lt;keyword&gt;*Gastrointestinal Diseases/diagnosis&lt;/keyword&gt;&lt;keyword&gt;Humans&lt;/keyword&gt;&lt;keyword&gt;Infant&lt;/keyword&gt;&lt;keyword&gt;Infant, Newborn&lt;/keyword&gt;&lt;keyword&gt;Male&lt;/keyword&gt;&lt;keyword&gt;Temperament&lt;/keyword&gt;&lt;/keywords&gt;&lt;dates&gt;&lt;year&gt;1992&lt;/year&gt;&lt;pub-dates&gt;&lt;date&gt;Jul&lt;/date&gt;&lt;/pub-dates&gt;&lt;/dates&gt;&lt;isbn&gt;0031-4005 (Print)&amp;#xD;0031-4005&lt;/isbn&gt;&lt;accession-num&gt;1614771&lt;/accession-num&gt;&lt;urls&gt;&lt;/urls&gt;&lt;remote-database-provider&gt;Nlm&lt;/remote-database-provider&gt;&lt;language&gt;eng&lt;/language&gt;&lt;/record&gt;&lt;/Cite&gt;&lt;/EndNote&gt;</w:instrText>
        </w:r>
        <w:r w:rsidR="00986E04" w:rsidRPr="00BE31D2">
          <w:rPr>
            <w:lang w:val="en-US"/>
          </w:rPr>
          <w:fldChar w:fldCharType="separate"/>
        </w:r>
        <w:r w:rsidR="00986E04" w:rsidRPr="004102EC">
          <w:rPr>
            <w:noProof/>
            <w:vertAlign w:val="superscript"/>
            <w:lang w:val="en-US"/>
          </w:rPr>
          <w:t>15</w:t>
        </w:r>
        <w:r w:rsidR="00986E04" w:rsidRPr="00BE31D2">
          <w:rPr>
            <w:lang w:val="en-US"/>
          </w:rPr>
          <w:fldChar w:fldCharType="end"/>
        </w:r>
      </w:hyperlink>
      <w:r w:rsidR="00226277">
        <w:rPr>
          <w:lang w:val="en-US"/>
        </w:rPr>
        <w:t xml:space="preserve"> </w:t>
      </w:r>
      <w:r w:rsidR="00171F4E" w:rsidRPr="00BE31D2">
        <w:rPr>
          <w:lang w:val="en-US"/>
        </w:rPr>
        <w:t xml:space="preserve">Secondly, considerable changes in infant care have occurred over the last </w:t>
      </w:r>
      <w:r w:rsidR="00260138">
        <w:rPr>
          <w:lang w:val="en-US"/>
        </w:rPr>
        <w:t xml:space="preserve">60 </w:t>
      </w:r>
      <w:r w:rsidR="00171F4E" w:rsidRPr="00BE31D2">
        <w:rPr>
          <w:lang w:val="en-US"/>
        </w:rPr>
        <w:t xml:space="preserve">years since the </w:t>
      </w:r>
      <w:r w:rsidR="00713171">
        <w:rPr>
          <w:lang w:val="en-US"/>
        </w:rPr>
        <w:t>Wessel criteria were published</w:t>
      </w:r>
      <w:r w:rsidR="00033954">
        <w:rPr>
          <w:lang w:val="en-US"/>
        </w:rPr>
        <w:t>,</w:t>
      </w:r>
      <w:r w:rsidR="00171F4E" w:rsidRPr="00713171">
        <w:rPr>
          <w:lang w:val="en-US"/>
        </w:rPr>
        <w:fldChar w:fldCharType="begin"/>
      </w:r>
      <w:r w:rsidR="004102EC">
        <w:rPr>
          <w:lang w:val="en-US"/>
        </w:rPr>
        <w:instrText xml:space="preserve"> ADDIN EN.CITE &lt;EndNote&gt;&lt;Cite&gt;&lt;Author&gt;Lynn&lt;/Author&gt;&lt;Year&gt;2009&lt;/Year&gt;&lt;RecNum&gt;71&lt;/RecNum&gt;&lt;DisplayText&gt;&lt;style face="superscript"&gt;16,17&lt;/style&gt;&lt;/DisplayText&gt;&lt;record&gt;&lt;rec-number&gt;71&lt;/rec-number&gt;&lt;foreign-keys&gt;&lt;key app="EN" db-id="ext00rdpa9e928efvw4vr5e802esw5rvf0x9"&gt;71&lt;/key&gt;&lt;/foreign-keys&gt;&lt;ref-type name="Journal Article"&gt;17&lt;/ref-type&gt;&lt;contributors&gt;&lt;authors&gt;&lt;author&gt;Lynn, R.&lt;/author&gt;&lt;/authors&gt;&lt;/contributors&gt;&lt;titles&gt;&lt;title&gt;What has caused the Flynn effect? Secular increases in the Development Quotients of infants [Review]&lt;/title&gt;&lt;secondary-title&gt;Intelligence&lt;/secondary-title&gt;&lt;/titles&gt;&lt;periodical&gt;&lt;full-title&gt;Intelligence&lt;/full-title&gt;&lt;/periodical&gt;&lt;pages&gt;16-24&lt;/pages&gt;&lt;volume&gt;37&lt;/volume&gt;&lt;number&gt;1&lt;/number&gt;&lt;dates&gt;&lt;year&gt;2009&lt;/year&gt;&lt;/dates&gt;&lt;urls&gt;&lt;/urls&gt;&lt;/record&gt;&lt;/Cite&gt;&lt;Cite&gt;&lt;Author&gt;Collishaw&lt;/Author&gt;&lt;Year&gt;2010&lt;/Year&gt;&lt;RecNum&gt;72&lt;/RecNum&gt;&lt;record&gt;&lt;rec-number&gt;72&lt;/rec-number&gt;&lt;foreign-keys&gt;&lt;key app="EN" db-id="ext00rdpa9e928efvw4vr5e802esw5rvf0x9"&gt;72&lt;/key&gt;&lt;/foreign-keys&gt;&lt;ref-type name="Journal Article"&gt;17&lt;/ref-type&gt;&lt;contributors&gt;&lt;authors&gt;&lt;author&gt;Collishaw, S., &lt;/author&gt;&lt;author&gt;Maughan, B., &lt;/author&gt;&lt;author&gt;Natarajan, L., &lt;/author&gt;&lt;author&gt;Pickles, A.&lt;/author&gt;&lt;/authors&gt;&lt;/contributors&gt;&lt;titles&gt;&lt;title&gt;Trends in adolescent emotional problems in England: a comparison of two national cohorts twenty years apart&lt;/title&gt;&lt;secondary-title&gt;Journal of Child Psychology and Psychiatry&lt;/secondary-title&gt;&lt;/titles&gt;&lt;periodical&gt;&lt;full-title&gt;Journal of Child Psychology and Psychiatry&lt;/full-title&gt;&lt;/periodical&gt;&lt;pages&gt;885-894&lt;/pages&gt;&lt;volume&gt;51&lt;/volume&gt;&lt;number&gt;8&lt;/number&gt;&lt;dates&gt;&lt;year&gt;2010&lt;/year&gt;&lt;/dates&gt;&lt;urls&gt;&lt;/urls&gt;&lt;/record&gt;&lt;/Cite&gt;&lt;/EndNote&gt;</w:instrText>
      </w:r>
      <w:r w:rsidR="00171F4E" w:rsidRPr="00713171">
        <w:rPr>
          <w:lang w:val="en-US"/>
        </w:rPr>
        <w:fldChar w:fldCharType="separate"/>
      </w:r>
      <w:hyperlink w:anchor="_ENREF_16" w:tooltip="Lynn, 2009 #71" w:history="1">
        <w:r w:rsidR="00986E04" w:rsidRPr="004102EC">
          <w:rPr>
            <w:noProof/>
            <w:vertAlign w:val="superscript"/>
            <w:lang w:val="en-US"/>
          </w:rPr>
          <w:t>16</w:t>
        </w:r>
      </w:hyperlink>
      <w:r w:rsidR="004102EC" w:rsidRPr="004102EC">
        <w:rPr>
          <w:noProof/>
          <w:vertAlign w:val="superscript"/>
          <w:lang w:val="en-US"/>
        </w:rPr>
        <w:t>,</w:t>
      </w:r>
      <w:hyperlink w:anchor="_ENREF_17" w:tooltip="Collishaw, 2010 #72" w:history="1">
        <w:r w:rsidR="00986E04" w:rsidRPr="004102EC">
          <w:rPr>
            <w:noProof/>
            <w:vertAlign w:val="superscript"/>
            <w:lang w:val="en-US"/>
          </w:rPr>
          <w:t>17</w:t>
        </w:r>
      </w:hyperlink>
      <w:r w:rsidR="00171F4E" w:rsidRPr="00713171">
        <w:rPr>
          <w:lang w:val="en-US"/>
        </w:rPr>
        <w:fldChar w:fldCharType="end"/>
      </w:r>
      <w:r w:rsidR="00226277" w:rsidRPr="00713171">
        <w:rPr>
          <w:lang w:val="en-US"/>
        </w:rPr>
        <w:t xml:space="preserve"> </w:t>
      </w:r>
      <w:r w:rsidR="0081678D">
        <w:rPr>
          <w:lang w:val="en-US"/>
        </w:rPr>
        <w:t>thus prevalence may be quite different than in the 1950s</w:t>
      </w:r>
      <w:r w:rsidR="00713171" w:rsidRPr="00713171">
        <w:rPr>
          <w:lang w:val="en-US"/>
        </w:rPr>
        <w:t>.</w:t>
      </w:r>
      <w:r w:rsidR="00713171">
        <w:rPr>
          <w:lang w:val="en-US"/>
        </w:rPr>
        <w:t xml:space="preserve"> </w:t>
      </w:r>
      <w:r w:rsidR="00171F4E" w:rsidRPr="00BE31D2">
        <w:rPr>
          <w:lang w:val="en-US"/>
        </w:rPr>
        <w:t xml:space="preserve">Thirdly, while </w:t>
      </w:r>
      <w:r w:rsidR="00033954">
        <w:rPr>
          <w:lang w:val="en-US"/>
        </w:rPr>
        <w:t xml:space="preserve">modified </w:t>
      </w:r>
      <w:r w:rsidR="00171F4E" w:rsidRPr="00DC2CB2">
        <w:rPr>
          <w:lang w:val="en-US"/>
        </w:rPr>
        <w:t>Wessel criteria</w:t>
      </w:r>
      <w:r w:rsidR="00171F4E" w:rsidRPr="00BE31D2">
        <w:rPr>
          <w:lang w:val="en-US"/>
        </w:rPr>
        <w:t xml:space="preserve"> have been used in different countries, the impact of cultural variations such as caregiving styles </w:t>
      </w:r>
      <w:hyperlink w:anchor="_ENREF_18" w:tooltip="Barr, 1991 #1247" w:history="1">
        <w:r w:rsidR="00986E04" w:rsidRPr="00BE31D2">
          <w:rPr>
            <w:lang w:val="en-US"/>
          </w:rPr>
          <w:fldChar w:fldCharType="begin">
            <w:fldData xml:space="preserve">PEVuZE5vdGU+PENpdGU+PEF1dGhvcj5CYXJyPC9BdXRob3I+PFllYXI+MTk5MTwvWWVhcj48UmVj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BhZ2VzPmUxMTQ2LTU1PC9wYWdlcz48dm9sdW1lPjEx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</w:fldData>
          </w:fldChar>
        </w:r>
        <w:r w:rsidR="00986E04">
          <w:rPr>
            <w:lang w:val="en-US"/>
          </w:rPr>
          <w:instrText xml:space="preserve"> ADDIN EN.CITE </w:instrText>
        </w:r>
        <w:r w:rsidR="00986E04">
          <w:rPr>
            <w:lang w:val="en-US"/>
          </w:rPr>
          <w:fldChar w:fldCharType="begin">
            <w:fldData xml:space="preserve">PEVuZE5vdGU+PENpdGU+PEF1dGhvcj5CYXJyPC9BdXRob3I+PFllYXI+MTk5MTwvWWVhcj48UmVj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BhZ2VzPmUxMTQ2LTU1PC9wYWdlcz48dm9sdW1lPjEx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</w:fldData>
          </w:fldChar>
        </w:r>
        <w:r w:rsidR="00986E04">
          <w:rPr>
            <w:lang w:val="en-US"/>
          </w:rPr>
          <w:instrText xml:space="preserve"> ADDIN EN.CITE.DATA </w:instrText>
        </w:r>
        <w:r w:rsidR="00986E04">
          <w:rPr>
            <w:lang w:val="en-US"/>
          </w:rPr>
        </w:r>
        <w:r w:rsidR="00986E04">
          <w:rPr>
            <w:lang w:val="en-US"/>
          </w:rPr>
          <w:fldChar w:fldCharType="end"/>
        </w:r>
        <w:r w:rsidR="00986E04" w:rsidRPr="00BE31D2">
          <w:rPr>
            <w:lang w:val="en-US"/>
          </w:rPr>
        </w:r>
        <w:r w:rsidR="00986E04" w:rsidRPr="00BE31D2">
          <w:rPr>
            <w:lang w:val="en-US"/>
          </w:rPr>
          <w:fldChar w:fldCharType="separate"/>
        </w:r>
        <w:r w:rsidR="00986E04" w:rsidRPr="004102EC">
          <w:rPr>
            <w:noProof/>
            <w:vertAlign w:val="superscript"/>
            <w:lang w:val="en-US"/>
          </w:rPr>
          <w:t>18-23</w:t>
        </w:r>
        <w:r w:rsidR="00986E04" w:rsidRPr="00BE31D2">
          <w:rPr>
            <w:lang w:val="en-US"/>
          </w:rPr>
          <w:fldChar w:fldCharType="end"/>
        </w:r>
      </w:hyperlink>
      <w:r w:rsidR="00171F4E" w:rsidRPr="00BE31D2">
        <w:rPr>
          <w:lang w:val="en-US"/>
        </w:rPr>
        <w:t xml:space="preserve"> and maternal soothing techniques </w:t>
      </w:r>
      <w:r w:rsidR="00171F4E" w:rsidRPr="00BE31D2">
        <w:rPr>
          <w:lang w:val="en-US"/>
        </w:rPr>
        <w:fldChar w:fldCharType="begin">
          <w:fldData xml:space="preserve">PEVuZE5vdGU+PENpdGU+PEF1dGhvcj5TdCBKYW1lcy1Sb2JlcnRzPC9BdXRob3I+PFllYXI+MTk5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</w:fldData>
        </w:fldChar>
      </w:r>
      <w:r w:rsidR="004102EC">
        <w:rPr>
          <w:lang w:val="en-US"/>
        </w:rPr>
        <w:instrText xml:space="preserve"> ADDIN EN.CITE </w:instrText>
      </w:r>
      <w:r w:rsidR="004102EC">
        <w:rPr>
          <w:lang w:val="en-US"/>
        </w:rPr>
        <w:fldChar w:fldCharType="begin">
          <w:fldData xml:space="preserve">PEVuZE5vdGU+PENpdGU+PEF1dGhvcj5TdCBKYW1lcy1Sb2JlcnRzPC9BdXRob3I+PFllYXI+MTk5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</w:fldData>
        </w:fldChar>
      </w:r>
      <w:r w:rsidR="004102EC">
        <w:rPr>
          <w:lang w:val="en-US"/>
        </w:rPr>
        <w:instrText xml:space="preserve"> ADDIN EN.CITE.DATA </w:instrText>
      </w:r>
      <w:r w:rsidR="004102EC">
        <w:rPr>
          <w:lang w:val="en-US"/>
        </w:rPr>
      </w:r>
      <w:r w:rsidR="004102EC">
        <w:rPr>
          <w:lang w:val="en-US"/>
        </w:rPr>
        <w:fldChar w:fldCharType="end"/>
      </w:r>
      <w:r w:rsidR="00171F4E" w:rsidRPr="00BE31D2">
        <w:rPr>
          <w:lang w:val="en-US"/>
        </w:rPr>
      </w:r>
      <w:r w:rsidR="00171F4E" w:rsidRPr="00BE31D2">
        <w:rPr>
          <w:lang w:val="en-US"/>
        </w:rPr>
        <w:fldChar w:fldCharType="separate"/>
      </w:r>
      <w:hyperlink w:anchor="_ENREF_23" w:tooltip="van der Wal, 1998 #58" w:history="1">
        <w:r w:rsidR="00986E04" w:rsidRPr="004102EC">
          <w:rPr>
            <w:noProof/>
            <w:vertAlign w:val="superscript"/>
            <w:lang w:val="en-US"/>
          </w:rPr>
          <w:t>23</w:t>
        </w:r>
      </w:hyperlink>
      <w:r w:rsidR="004102EC" w:rsidRPr="004102EC">
        <w:rPr>
          <w:noProof/>
          <w:vertAlign w:val="superscript"/>
          <w:lang w:val="en-US"/>
        </w:rPr>
        <w:t>,</w:t>
      </w:r>
      <w:hyperlink w:anchor="_ENREF_24" w:tooltip="St James-Roberts, 1994 #59" w:history="1">
        <w:r w:rsidR="00986E04" w:rsidRPr="004102EC">
          <w:rPr>
            <w:noProof/>
            <w:vertAlign w:val="superscript"/>
            <w:lang w:val="en-US"/>
          </w:rPr>
          <w:t>24</w:t>
        </w:r>
      </w:hyperlink>
      <w:r w:rsidR="00171F4E" w:rsidRPr="00BE31D2">
        <w:rPr>
          <w:lang w:val="en-US"/>
        </w:rPr>
        <w:fldChar w:fldCharType="end"/>
      </w:r>
      <w:r w:rsidR="00171F4E" w:rsidRPr="00BE31D2">
        <w:rPr>
          <w:lang w:val="en-US"/>
        </w:rPr>
        <w:t xml:space="preserve"> on the duration of infant fussing and crying may </w:t>
      </w:r>
      <w:r w:rsidR="00260138">
        <w:rPr>
          <w:lang w:val="en-US"/>
        </w:rPr>
        <w:t xml:space="preserve">need </w:t>
      </w:r>
      <w:r w:rsidR="00171F4E" w:rsidRPr="00BE31D2">
        <w:rPr>
          <w:lang w:val="en-US"/>
        </w:rPr>
        <w:t xml:space="preserve">to be taken into consideration. </w:t>
      </w:r>
      <w:r w:rsidR="006069A4">
        <w:rPr>
          <w:lang w:val="en-US"/>
        </w:rPr>
        <w:t>Furthermore</w:t>
      </w:r>
      <w:r w:rsidR="006069A4" w:rsidRPr="00D46E26">
        <w:rPr>
          <w:lang w:val="en-US"/>
        </w:rPr>
        <w:t xml:space="preserve">, the cry/fuss duration </w:t>
      </w:r>
      <w:r w:rsidR="0081678D">
        <w:rPr>
          <w:lang w:val="en-US"/>
        </w:rPr>
        <w:t xml:space="preserve">may </w:t>
      </w:r>
      <w:r w:rsidR="006069A4" w:rsidRPr="00D46E26">
        <w:rPr>
          <w:lang w:val="en-US"/>
        </w:rPr>
        <w:t>depend on the patterns of feeding (breast vs. bottle).</w:t>
      </w:r>
      <w:hyperlink w:anchor="_ENREF_25" w:tooltip="Alison, 2007 #73" w:history="1">
        <w:r w:rsidR="00986E04" w:rsidRPr="00D46E26">
          <w:rPr>
            <w:lang w:val="en-US"/>
          </w:rPr>
          <w:fldChar w:fldCharType="begin"/>
        </w:r>
        <w:r w:rsidR="00986E04">
          <w:rPr>
            <w:lang w:val="en-US"/>
          </w:rPr>
          <w:instrText xml:space="preserve"> ADDIN EN.CITE &lt;EndNote&gt;&lt;Cite&gt;&lt;Author&gt;Alison&lt;/Author&gt;&lt;Year&gt;2007&lt;/Year&gt;&lt;RecNum&gt;73&lt;/RecNum&gt;&lt;DisplayText&gt;&lt;style face="superscript"&gt;25&lt;/style&gt;&lt;/DisplayText&gt;&lt;record&gt;&lt;rec-number&gt;73&lt;/rec-number&gt;&lt;foreign-keys&gt;&lt;key app="EN" db-id="ext00rdpa9e928efvw4vr5e802esw5rvf0x9"&gt;73&lt;/key&gt;&lt;/foreign-keys&gt;&lt;ref-type name="Journal Article"&gt;17&lt;/ref-type&gt;&lt;contributors&gt;&lt;authors&gt;&lt;author&gt;Alison, J.&lt;/author&gt;&lt;/authors&gt;&lt;/contributors&gt;&lt;titles&gt;&lt;title&gt;Increasing Breastfeeding Rates: Do Changing Demographics Explain Them? &lt;/title&gt;&lt;secondary-title&gt;Women&amp;apos;s health issues : official publication of the Jacobs Institute of Women&amp;apos;s Health&lt;/secondary-title&gt;&lt;/titles&gt;&lt;periodical&gt;&lt;full-title&gt;Women&amp;apos;s health issues : official publication of the Jacobs Institute of Women&amp;apos;s Health&lt;/full-title&gt;&lt;/periodical&gt;&lt;pages&gt;84-92&lt;/pages&gt;&lt;volume&gt;17&lt;/volume&gt;&lt;number&gt;2&lt;/number&gt;&lt;dates&gt;&lt;year&gt;2007&lt;/year&gt;&lt;/dates&gt;&lt;urls&gt;&lt;/urls&gt;&lt;/record&gt;&lt;/Cite&gt;&lt;/EndNote&gt;</w:instrText>
        </w:r>
        <w:r w:rsidR="00986E04" w:rsidRPr="00D46E26">
          <w:rPr>
            <w:lang w:val="en-US"/>
          </w:rPr>
          <w:fldChar w:fldCharType="separate"/>
        </w:r>
        <w:r w:rsidR="00986E04" w:rsidRPr="004102EC">
          <w:rPr>
            <w:noProof/>
            <w:vertAlign w:val="superscript"/>
            <w:lang w:val="en-US"/>
          </w:rPr>
          <w:t>25</w:t>
        </w:r>
        <w:r w:rsidR="00986E04" w:rsidRPr="00D46E26">
          <w:rPr>
            <w:lang w:val="en-US"/>
          </w:rPr>
          <w:fldChar w:fldCharType="end"/>
        </w:r>
      </w:hyperlink>
      <w:r w:rsidR="00DC2CB2">
        <w:rPr>
          <w:lang w:val="en-US"/>
        </w:rPr>
        <w:t xml:space="preserve"> </w:t>
      </w:r>
      <w:r w:rsidR="00171F4E" w:rsidRPr="00BE31D2">
        <w:rPr>
          <w:lang w:val="en-US"/>
        </w:rPr>
        <w:t>Finally, several studies have documented a developmental pattern of fuss/cry duration in the first three months of life</w:t>
      </w:r>
      <w:r w:rsidR="00226277">
        <w:rPr>
          <w:lang w:val="en-US"/>
        </w:rPr>
        <w:t>,</w:t>
      </w:r>
      <w:r w:rsidR="00171F4E" w:rsidRPr="00BE31D2">
        <w:rPr>
          <w:lang w:val="en-US"/>
        </w:rPr>
        <w:t xml:space="preserve"> </w:t>
      </w:r>
      <w:r w:rsidR="00171F4E" w:rsidRPr="00BE31D2">
        <w:rPr>
          <w:lang w:val="en-US"/>
        </w:rPr>
        <w:fldChar w:fldCharType="begin">
          <w:fldData xml:space="preserve">PEVuZE5vdGU+PENpdGU+PEF1dGhvcj5BbHZhcmV6PC9BdXRob3I+PFllYXI+MTk5NjwvWWVhcj48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</w:fldData>
        </w:fldChar>
      </w:r>
      <w:r w:rsidR="00986E04">
        <w:rPr>
          <w:lang w:val="en-US"/>
        </w:rPr>
        <w:instrText xml:space="preserve"> ADDIN EN.CITE </w:instrText>
      </w:r>
      <w:r w:rsidR="00986E04">
        <w:rPr>
          <w:lang w:val="en-US"/>
        </w:rPr>
        <w:fldChar w:fldCharType="begin">
          <w:fldData xml:space="preserve">PEVuZE5vdGU+PENpdGU+PEF1dGhvcj5BbHZhcmV6PC9BdXRob3I+PFllYXI+MTk5NjwvWWVhcj48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</w:fldData>
        </w:fldChar>
      </w:r>
      <w:r w:rsidR="00986E04">
        <w:rPr>
          <w:lang w:val="en-US"/>
        </w:rPr>
        <w:instrText xml:space="preserve"> ADDIN EN.CITE.DATA </w:instrText>
      </w:r>
      <w:r w:rsidR="00986E04">
        <w:rPr>
          <w:lang w:val="en-US"/>
        </w:rPr>
      </w:r>
      <w:r w:rsidR="00986E04">
        <w:rPr>
          <w:lang w:val="en-US"/>
        </w:rPr>
        <w:fldChar w:fldCharType="end"/>
      </w:r>
      <w:r w:rsidR="00171F4E" w:rsidRPr="00BE31D2">
        <w:rPr>
          <w:lang w:val="en-US"/>
        </w:rPr>
      </w:r>
      <w:r w:rsidR="00171F4E" w:rsidRPr="00BE31D2">
        <w:rPr>
          <w:lang w:val="en-US"/>
        </w:rPr>
        <w:fldChar w:fldCharType="separate"/>
      </w:r>
      <w:hyperlink w:anchor="_ENREF_1" w:tooltip="St James-Roberts, 1991 #63" w:history="1">
        <w:r w:rsidR="00986E04" w:rsidRPr="004102EC">
          <w:rPr>
            <w:noProof/>
            <w:vertAlign w:val="superscript"/>
            <w:lang w:val="en-US"/>
          </w:rPr>
          <w:t>1</w:t>
        </w:r>
      </w:hyperlink>
      <w:r w:rsidR="004102EC" w:rsidRPr="004102EC">
        <w:rPr>
          <w:noProof/>
          <w:vertAlign w:val="superscript"/>
          <w:lang w:val="en-US"/>
        </w:rPr>
        <w:t>,</w:t>
      </w:r>
      <w:hyperlink w:anchor="_ENREF_26" w:tooltip="Alvarez, 1996 #61" w:history="1">
        <w:r w:rsidR="00986E04" w:rsidRPr="004102EC">
          <w:rPr>
            <w:noProof/>
            <w:vertAlign w:val="superscript"/>
            <w:lang w:val="en-US"/>
          </w:rPr>
          <w:t>26-29</w:t>
        </w:r>
      </w:hyperlink>
      <w:r w:rsidR="00171F4E" w:rsidRPr="00BE31D2">
        <w:rPr>
          <w:lang w:val="en-US"/>
        </w:rPr>
        <w:fldChar w:fldCharType="end"/>
      </w:r>
      <w:r w:rsidR="00226277">
        <w:rPr>
          <w:lang w:val="en-US"/>
        </w:rPr>
        <w:t xml:space="preserve"> </w:t>
      </w:r>
      <w:r w:rsidR="00171F4E" w:rsidRPr="00BE31D2">
        <w:rPr>
          <w:lang w:val="en-US"/>
        </w:rPr>
        <w:t>indicating a gradual increase that peaks at 5-6 weeks of age with a decrease to half the amount by 3-4 months of age</w:t>
      </w:r>
      <w:r w:rsidR="00226277">
        <w:rPr>
          <w:lang w:val="en-US"/>
        </w:rPr>
        <w:t>.</w:t>
      </w:r>
      <w:r w:rsidR="00171F4E" w:rsidRPr="00BE31D2">
        <w:rPr>
          <w:lang w:val="en-US"/>
        </w:rPr>
        <w:t xml:space="preserve"> </w:t>
      </w:r>
      <w:r w:rsidR="00171F4E" w:rsidRPr="00BE31D2">
        <w:rPr>
          <w:lang w:val="en-US"/>
        </w:rPr>
        <w:lastRenderedPageBreak/>
        <w:fldChar w:fldCharType="begin">
          <w:fldData xml:space="preserve">PEVuZE5vdGU+PENpdGU+PEF1dGhvcj5CcmF6ZWx0b248L0F1dGhvcj48WWVhcj4xOTYyPC9ZZWFy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</w:fldData>
        </w:fldChar>
      </w:r>
      <w:r w:rsidR="00986E04">
        <w:rPr>
          <w:lang w:val="en-US"/>
        </w:rPr>
        <w:instrText xml:space="preserve"> ADDIN EN.CITE </w:instrText>
      </w:r>
      <w:r w:rsidR="00986E04">
        <w:rPr>
          <w:lang w:val="en-US"/>
        </w:rPr>
        <w:fldChar w:fldCharType="begin">
          <w:fldData xml:space="preserve">PEVuZE5vdGU+PENpdGU+PEF1dGhvcj5CcmF6ZWx0b248L0F1dGhvcj48WWVhcj4xOTYyPC9ZZWFy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</w:fldData>
        </w:fldChar>
      </w:r>
      <w:r w:rsidR="00986E04">
        <w:rPr>
          <w:lang w:val="en-US"/>
        </w:rPr>
        <w:instrText xml:space="preserve"> ADDIN EN.CITE.DATA </w:instrText>
      </w:r>
      <w:r w:rsidR="00986E04">
        <w:rPr>
          <w:lang w:val="en-US"/>
        </w:rPr>
      </w:r>
      <w:r w:rsidR="00986E04">
        <w:rPr>
          <w:lang w:val="en-US"/>
        </w:rPr>
        <w:fldChar w:fldCharType="end"/>
      </w:r>
      <w:r w:rsidR="00171F4E" w:rsidRPr="00BE31D2">
        <w:rPr>
          <w:lang w:val="en-US"/>
        </w:rPr>
      </w:r>
      <w:r w:rsidR="00171F4E" w:rsidRPr="00BE31D2">
        <w:rPr>
          <w:lang w:val="en-US"/>
        </w:rPr>
        <w:fldChar w:fldCharType="separate"/>
      </w:r>
      <w:hyperlink w:anchor="_ENREF_18" w:tooltip="Barr, 1991 #1247" w:history="1">
        <w:r w:rsidR="00986E04" w:rsidRPr="004102EC">
          <w:rPr>
            <w:noProof/>
            <w:vertAlign w:val="superscript"/>
            <w:lang w:val="en-US"/>
          </w:rPr>
          <w:t>18</w:t>
        </w:r>
      </w:hyperlink>
      <w:r w:rsidR="004102EC" w:rsidRPr="004102EC">
        <w:rPr>
          <w:noProof/>
          <w:vertAlign w:val="superscript"/>
          <w:lang w:val="en-US"/>
        </w:rPr>
        <w:t>,</w:t>
      </w:r>
      <w:hyperlink w:anchor="_ENREF_22" w:tooltip="Hunziker, 1986 #16" w:history="1">
        <w:r w:rsidR="00986E04" w:rsidRPr="004102EC">
          <w:rPr>
            <w:noProof/>
            <w:vertAlign w:val="superscript"/>
            <w:lang w:val="en-US"/>
          </w:rPr>
          <w:t>22</w:t>
        </w:r>
      </w:hyperlink>
      <w:r w:rsidR="004102EC" w:rsidRPr="004102EC">
        <w:rPr>
          <w:noProof/>
          <w:vertAlign w:val="superscript"/>
          <w:lang w:val="en-US"/>
        </w:rPr>
        <w:t>,</w:t>
      </w:r>
      <w:hyperlink w:anchor="_ENREF_27" w:tooltip="Brazelton, 1962 #1243" w:history="1">
        <w:r w:rsidR="00986E04" w:rsidRPr="004102EC">
          <w:rPr>
            <w:noProof/>
            <w:vertAlign w:val="superscript"/>
            <w:lang w:val="en-US"/>
          </w:rPr>
          <w:t>27</w:t>
        </w:r>
      </w:hyperlink>
      <w:r w:rsidR="004102EC" w:rsidRPr="004102EC">
        <w:rPr>
          <w:noProof/>
          <w:vertAlign w:val="superscript"/>
          <w:lang w:val="en-US"/>
        </w:rPr>
        <w:t>,</w:t>
      </w:r>
      <w:hyperlink w:anchor="_ENREF_28" w:tooltip="Barr, 1990 #67" w:history="1">
        <w:r w:rsidR="00986E04" w:rsidRPr="004102EC">
          <w:rPr>
            <w:noProof/>
            <w:vertAlign w:val="superscript"/>
            <w:lang w:val="en-US"/>
          </w:rPr>
          <w:t>28</w:t>
        </w:r>
      </w:hyperlink>
      <w:r w:rsidR="004102EC" w:rsidRPr="004102EC">
        <w:rPr>
          <w:noProof/>
          <w:vertAlign w:val="superscript"/>
          <w:lang w:val="en-US"/>
        </w:rPr>
        <w:t>,</w:t>
      </w:r>
      <w:hyperlink w:anchor="_ENREF_30" w:tooltip="Rebelsky, 1972 #64" w:history="1">
        <w:r w:rsidR="00986E04" w:rsidRPr="004102EC">
          <w:rPr>
            <w:noProof/>
            <w:vertAlign w:val="superscript"/>
            <w:lang w:val="en-US"/>
          </w:rPr>
          <w:t>30</w:t>
        </w:r>
      </w:hyperlink>
      <w:r w:rsidR="004102EC" w:rsidRPr="004102EC">
        <w:rPr>
          <w:noProof/>
          <w:vertAlign w:val="superscript"/>
          <w:lang w:val="en-US"/>
        </w:rPr>
        <w:t>,</w:t>
      </w:r>
      <w:hyperlink w:anchor="_ENREF_31" w:tooltip="Barr, 1998 #66" w:history="1">
        <w:r w:rsidR="00986E04" w:rsidRPr="004102EC">
          <w:rPr>
            <w:noProof/>
            <w:vertAlign w:val="superscript"/>
            <w:lang w:val="en-US"/>
          </w:rPr>
          <w:t>31</w:t>
        </w:r>
      </w:hyperlink>
      <w:r w:rsidR="00171F4E" w:rsidRPr="00BE31D2">
        <w:rPr>
          <w:lang w:val="en-US"/>
        </w:rPr>
        <w:fldChar w:fldCharType="end"/>
      </w:r>
      <w:r w:rsidR="00226277">
        <w:rPr>
          <w:lang w:val="en-US"/>
        </w:rPr>
        <w:t xml:space="preserve"> </w:t>
      </w:r>
      <w:r w:rsidR="00171F4E" w:rsidRPr="00BE31D2">
        <w:rPr>
          <w:lang w:val="en-US"/>
        </w:rPr>
        <w:t xml:space="preserve">This “normal crying curve” has been interpreted as universal across cultures </w:t>
      </w:r>
      <w:hyperlink w:anchor="_ENREF_18" w:tooltip="Barr, 1991 #1247" w:history="1">
        <w:r w:rsidR="00986E04" w:rsidRPr="00BE31D2">
          <w:rPr>
            <w:lang w:val="en-US"/>
          </w:rPr>
          <w:fldChar w:fldCharType="begin"/>
        </w:r>
        <w:r w:rsidR="00986E04">
          <w:rPr>
            <w:lang w:val="en-US"/>
          </w:rPr>
          <w:instrText xml:space="preserve"> ADDIN EN.CITE &lt;EndNote&gt;&lt;Cite&gt;&lt;Author&gt;Barr&lt;/Author&gt;&lt;Year&gt;1991&lt;/Year&gt;&lt;RecNum&gt;1247&lt;/RecNum&gt;&lt;DisplayText&gt;&lt;style face="superscript"&gt;18&lt;/style&gt;&lt;/DisplayText&gt;&lt;record&gt;&lt;rec-number&gt;1247&lt;/rec-number&gt;&lt;foreign-keys&gt;&lt;key app="EN" db-id="vtvr5spp69p9zbeaftopttsp52rfrsss9ftz" timestamp="1477640705"&gt;1247&lt;/key&gt;&lt;/foreign-keys&gt;&lt;ref-type name="Journal Article"&gt;17&lt;/ref-type&gt;&lt;contributors&gt;&lt;authors&gt;&lt;author&gt;Barr, R. G.&lt;/author&gt;&lt;author&gt;Konner, M.&lt;/author&gt;&lt;author&gt;Bakeman, R.&lt;/author&gt;&lt;author&gt;Adamson, L.&lt;/author&gt;&lt;/authors&gt;&lt;/contributors&gt;&lt;auth-address&gt;McGill University, Montreal, QC, Canada.&lt;/auth-address&gt;&lt;titles&gt;&lt;title&gt;Crying in !Kung San infants: a test of the cultural specificity hypothesis&lt;/title&gt;&lt;secondary-title&gt;Dev Med Child Neurol&lt;/secondary-title&gt;&lt;alt-title&gt;Developmental medicine and child neurology&lt;/alt-title&gt;&lt;/titles&gt;&lt;alt-periodical&gt;&lt;full-title&gt;Developmental medicine and child neurology&lt;/full-title&gt;&lt;/alt-periodical&gt;&lt;pages&gt;601-10&lt;/pages&gt;&lt;volume&gt;33&lt;/volume&gt;&lt;number&gt;7&lt;/number&gt;&lt;edition&gt;1991/07/01&lt;/edition&gt;&lt;keywords&gt;&lt;keyword&gt;Arousal&lt;/keyword&gt;&lt;keyword&gt;Botswana&lt;/keyword&gt;&lt;keyword&gt;*Cross-Cultural Comparison&lt;/keyword&gt;&lt;keyword&gt;Crying/*psychology&lt;/keyword&gt;&lt;keyword&gt;Ethnic Groups/*psychology&lt;/keyword&gt;&lt;keyword&gt;Female&lt;/keyword&gt;&lt;keyword&gt;Humans&lt;/keyword&gt;&lt;keyword&gt;Infant&lt;/keyword&gt;&lt;keyword&gt;Infant, Newborn/*psychology&lt;/keyword&gt;&lt;keyword&gt;Male&lt;/keyword&gt;&lt;keyword&gt;Netherlands&lt;/keyword&gt;&lt;keyword&gt;United States&lt;/keyword&gt;&lt;/keywords&gt;&lt;dates&gt;&lt;year&gt;1991&lt;/year&gt;&lt;pub-dates&gt;&lt;date&gt;Jul&lt;/date&gt;&lt;/pub-dates&gt;&lt;/dates&gt;&lt;isbn&gt;0012-1622 (Print)&amp;#xD;0012-1622&lt;/isbn&gt;&lt;accession-num&gt;1879624&lt;/accession-num&gt;&lt;urls&gt;&lt;/urls&gt;&lt;remote-database-provider&gt;Nlm&lt;/remote-database-provider&gt;&lt;language&gt;Eng&lt;/language&gt;&lt;/record&gt;&lt;/Cite&gt;&lt;/EndNote&gt;</w:instrText>
        </w:r>
        <w:r w:rsidR="00986E04" w:rsidRPr="00BE31D2">
          <w:rPr>
            <w:lang w:val="en-US"/>
          </w:rPr>
          <w:fldChar w:fldCharType="separate"/>
        </w:r>
        <w:r w:rsidR="00986E04" w:rsidRPr="004102EC">
          <w:rPr>
            <w:noProof/>
            <w:vertAlign w:val="superscript"/>
            <w:lang w:val="en-US"/>
          </w:rPr>
          <w:t>18</w:t>
        </w:r>
        <w:r w:rsidR="00986E04" w:rsidRPr="00BE31D2">
          <w:rPr>
            <w:lang w:val="en-US"/>
          </w:rPr>
          <w:fldChar w:fldCharType="end"/>
        </w:r>
      </w:hyperlink>
      <w:r w:rsidR="00171F4E" w:rsidRPr="00BE31D2">
        <w:rPr>
          <w:lang w:val="en-US"/>
        </w:rPr>
        <w:t xml:space="preserve"> although some have not found evidence for it</w:t>
      </w:r>
      <w:r w:rsidR="00226277">
        <w:rPr>
          <w:lang w:val="en-US"/>
        </w:rPr>
        <w:t>.</w:t>
      </w:r>
      <w:r w:rsidR="00171F4E" w:rsidRPr="00BE31D2">
        <w:rPr>
          <w:lang w:val="en-US"/>
        </w:rPr>
        <w:t xml:space="preserve"> </w:t>
      </w:r>
      <w:r w:rsidR="00171F4E" w:rsidRPr="00BE31D2">
        <w:rPr>
          <w:lang w:val="en-US"/>
        </w:rPr>
        <w:fldChar w:fldCharType="begin">
          <w:fldData xml:space="preserve">PEVuZE5vdGU+PENpdGU+PEF1dGhvcj5BbHZhcmV6PC9BdXRob3I+PFllYXI+MjAwNDwvWWVhcj48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</w:fldData>
        </w:fldChar>
      </w:r>
      <w:r w:rsidR="004102EC">
        <w:rPr>
          <w:lang w:val="en-US"/>
        </w:rPr>
        <w:instrText xml:space="preserve"> ADDIN EN.CITE </w:instrText>
      </w:r>
      <w:r w:rsidR="004102EC">
        <w:rPr>
          <w:lang w:val="en-US"/>
        </w:rPr>
        <w:fldChar w:fldCharType="begin">
          <w:fldData xml:space="preserve">PEVuZE5vdGU+PENpdGU+PEF1dGhvcj5BbHZhcmV6PC9BdXRob3I+PFllYXI+MjAwNDwvWWVhcj48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</w:fldData>
        </w:fldChar>
      </w:r>
      <w:r w:rsidR="004102EC">
        <w:rPr>
          <w:lang w:val="en-US"/>
        </w:rPr>
        <w:instrText xml:space="preserve"> ADDIN EN.CITE.DATA </w:instrText>
      </w:r>
      <w:r w:rsidR="004102EC">
        <w:rPr>
          <w:lang w:val="en-US"/>
        </w:rPr>
      </w:r>
      <w:r w:rsidR="004102EC">
        <w:rPr>
          <w:lang w:val="en-US"/>
        </w:rPr>
        <w:fldChar w:fldCharType="end"/>
      </w:r>
      <w:r w:rsidR="00171F4E" w:rsidRPr="00BE31D2">
        <w:rPr>
          <w:lang w:val="en-US"/>
        </w:rPr>
      </w:r>
      <w:r w:rsidR="00171F4E" w:rsidRPr="00BE31D2">
        <w:rPr>
          <w:lang w:val="en-US"/>
        </w:rPr>
        <w:fldChar w:fldCharType="separate"/>
      </w:r>
      <w:hyperlink w:anchor="_ENREF_20" w:tooltip="St James-Roberts, 2006 #5" w:history="1">
        <w:r w:rsidR="00986E04" w:rsidRPr="004102EC">
          <w:rPr>
            <w:noProof/>
            <w:vertAlign w:val="superscript"/>
            <w:lang w:val="en-US"/>
          </w:rPr>
          <w:t>20</w:t>
        </w:r>
      </w:hyperlink>
      <w:r w:rsidR="004102EC" w:rsidRPr="004102EC">
        <w:rPr>
          <w:noProof/>
          <w:vertAlign w:val="superscript"/>
          <w:lang w:val="en-US"/>
        </w:rPr>
        <w:t>,</w:t>
      </w:r>
      <w:hyperlink w:anchor="_ENREF_32" w:tooltip="Alvarez, 2004 #35" w:history="1">
        <w:r w:rsidR="00986E04" w:rsidRPr="004102EC">
          <w:rPr>
            <w:noProof/>
            <w:vertAlign w:val="superscript"/>
            <w:lang w:val="en-US"/>
          </w:rPr>
          <w:t>32</w:t>
        </w:r>
      </w:hyperlink>
      <w:r w:rsidR="004102EC" w:rsidRPr="004102EC">
        <w:rPr>
          <w:noProof/>
          <w:vertAlign w:val="superscript"/>
          <w:lang w:val="en-US"/>
        </w:rPr>
        <w:t>,</w:t>
      </w:r>
      <w:hyperlink w:anchor="_ENREF_33" w:tooltip="St. James-Roberts, 1996 #10" w:history="1">
        <w:r w:rsidR="00986E04" w:rsidRPr="004102EC">
          <w:rPr>
            <w:noProof/>
            <w:vertAlign w:val="superscript"/>
            <w:lang w:val="en-US"/>
          </w:rPr>
          <w:t>33</w:t>
        </w:r>
      </w:hyperlink>
      <w:r w:rsidR="00171F4E" w:rsidRPr="00BE31D2">
        <w:rPr>
          <w:lang w:val="en-US"/>
        </w:rPr>
        <w:fldChar w:fldCharType="end"/>
      </w:r>
      <w:r w:rsidR="00226277">
        <w:rPr>
          <w:lang w:val="en-US"/>
        </w:rPr>
        <w:t xml:space="preserve"> </w:t>
      </w:r>
    </w:p>
    <w:p w14:paraId="4A23349C" w14:textId="743B7EF3" w:rsidR="00171F4E" w:rsidRPr="00BE31D2" w:rsidRDefault="00171F4E" w:rsidP="00171F4E">
      <w:pPr>
        <w:spacing w:line="480" w:lineRule="auto"/>
        <w:ind w:firstLine="720"/>
        <w:rPr>
          <w:lang w:val="en-US"/>
        </w:rPr>
      </w:pPr>
      <w:r w:rsidRPr="00BE31D2">
        <w:rPr>
          <w:lang w:val="en-US"/>
        </w:rPr>
        <w:t xml:space="preserve">We conducted a systematic review and meta-analysis of fuss/cry durations reported in diary studies from around the world. Twenty-four hour behavior diaries are considered to be the </w:t>
      </w:r>
      <w:r w:rsidRPr="008053E0">
        <w:rPr>
          <w:lang w:val="en-US"/>
        </w:rPr>
        <w:t>international gold standard for measurement</w:t>
      </w:r>
      <w:r w:rsidR="00226277" w:rsidRPr="008053E0">
        <w:rPr>
          <w:lang w:val="en-US"/>
        </w:rPr>
        <w:t>.</w:t>
      </w:r>
      <w:r w:rsidRPr="008053E0">
        <w:rPr>
          <w:lang w:val="en-US"/>
        </w:rPr>
        <w:t xml:space="preserve"> </w:t>
      </w:r>
      <w:r w:rsidRPr="008053E0">
        <w:rPr>
          <w:lang w:val="en-US"/>
        </w:rPr>
        <w:fldChar w:fldCharType="begin">
          <w:fldData xml:space="preserve">PEVuZE5vdGU+PENpdGU+PEF1dGhvcj5TYWxpc2J1cnk8L0F1dGhvcj48WWVhcj4yMDAxPC9ZZWFy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</w:fldData>
        </w:fldChar>
      </w:r>
      <w:r w:rsidR="004102EC">
        <w:rPr>
          <w:lang w:val="en-US"/>
        </w:rPr>
        <w:instrText xml:space="preserve"> ADDIN EN.CITE </w:instrText>
      </w:r>
      <w:r w:rsidR="004102EC">
        <w:rPr>
          <w:lang w:val="en-US"/>
        </w:rPr>
        <w:fldChar w:fldCharType="begin">
          <w:fldData xml:space="preserve">PEVuZE5vdGU+PENpdGU+PEF1dGhvcj5TYWxpc2J1cnk8L0F1dGhvcj48WWVhcj4yMDAxPC9ZZWFy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</w:fldData>
        </w:fldChar>
      </w:r>
      <w:r w:rsidR="004102EC">
        <w:rPr>
          <w:lang w:val="en-US"/>
        </w:rPr>
        <w:instrText xml:space="preserve"> ADDIN EN.CITE.DATA </w:instrText>
      </w:r>
      <w:r w:rsidR="004102EC">
        <w:rPr>
          <w:lang w:val="en-US"/>
        </w:rPr>
      </w:r>
      <w:r w:rsidR="004102EC">
        <w:rPr>
          <w:lang w:val="en-US"/>
        </w:rPr>
        <w:fldChar w:fldCharType="end"/>
      </w:r>
      <w:r w:rsidRPr="008053E0">
        <w:rPr>
          <w:lang w:val="en-US"/>
        </w:rPr>
      </w:r>
      <w:r w:rsidRPr="008053E0">
        <w:rPr>
          <w:lang w:val="en-US"/>
        </w:rPr>
        <w:fldChar w:fldCharType="separate"/>
      </w:r>
      <w:hyperlink w:anchor="_ENREF_14" w:tooltip="St. James-Roberts, 1993 #42" w:history="1">
        <w:r w:rsidR="00986E04" w:rsidRPr="004102EC">
          <w:rPr>
            <w:noProof/>
            <w:vertAlign w:val="superscript"/>
            <w:lang w:val="en-US"/>
          </w:rPr>
          <w:t>14</w:t>
        </w:r>
      </w:hyperlink>
      <w:r w:rsidR="004102EC" w:rsidRPr="004102EC">
        <w:rPr>
          <w:noProof/>
          <w:vertAlign w:val="superscript"/>
          <w:lang w:val="en-US"/>
        </w:rPr>
        <w:t>,</w:t>
      </w:r>
      <w:hyperlink w:anchor="_ENREF_34" w:tooltip="Salisbury, 2001 #65" w:history="1">
        <w:r w:rsidR="00986E04" w:rsidRPr="004102EC">
          <w:rPr>
            <w:noProof/>
            <w:vertAlign w:val="superscript"/>
            <w:lang w:val="en-US"/>
          </w:rPr>
          <w:t>34-36</w:t>
        </w:r>
      </w:hyperlink>
      <w:r w:rsidRPr="008053E0">
        <w:rPr>
          <w:lang w:val="en-US"/>
        </w:rPr>
        <w:fldChar w:fldCharType="end"/>
      </w:r>
      <w:r w:rsidRPr="008053E0">
        <w:rPr>
          <w:lang w:val="en-US"/>
        </w:rPr>
        <w:t xml:space="preserve"> We investigated, firstly, </w:t>
      </w:r>
      <w:r w:rsidR="006D02A0" w:rsidRPr="008053E0">
        <w:rPr>
          <w:lang w:val="en-US"/>
        </w:rPr>
        <w:t>wh</w:t>
      </w:r>
      <w:r w:rsidR="006D02A0">
        <w:rPr>
          <w:lang w:val="en-US"/>
        </w:rPr>
        <w:t xml:space="preserve">at is the change in fuss/cry duration over the first 12 weeks of life and is there a universal </w:t>
      </w:r>
      <w:r w:rsidRPr="008053E0">
        <w:rPr>
          <w:lang w:val="en-US"/>
        </w:rPr>
        <w:t>“crying curve” (5-6 week fuss/cry duration peak)</w:t>
      </w:r>
      <w:r w:rsidR="006D02A0">
        <w:rPr>
          <w:lang w:val="en-US"/>
        </w:rPr>
        <w:t>?</w:t>
      </w:r>
      <w:r w:rsidRPr="008053E0">
        <w:rPr>
          <w:lang w:val="en-US"/>
        </w:rPr>
        <w:t xml:space="preserve"> Secondly, </w:t>
      </w:r>
      <w:r w:rsidR="006D02A0">
        <w:rPr>
          <w:lang w:val="en-US"/>
        </w:rPr>
        <w:t xml:space="preserve">do </w:t>
      </w:r>
      <w:r w:rsidRPr="008053E0">
        <w:rPr>
          <w:lang w:val="en-US"/>
        </w:rPr>
        <w:t xml:space="preserve">mean fuss/cry duration </w:t>
      </w:r>
      <w:r w:rsidR="00DD6766">
        <w:rPr>
          <w:lang w:val="en-US"/>
        </w:rPr>
        <w:t xml:space="preserve">vary </w:t>
      </w:r>
      <w:r w:rsidRPr="008053E0">
        <w:rPr>
          <w:lang w:val="en-US"/>
        </w:rPr>
        <w:t>across studies in different countries</w:t>
      </w:r>
      <w:r w:rsidR="006D02A0">
        <w:rPr>
          <w:lang w:val="en-US"/>
        </w:rPr>
        <w:t>, according to feeding type or study quality? Thirdly</w:t>
      </w:r>
      <w:r w:rsidRPr="008053E0">
        <w:rPr>
          <w:lang w:val="en-US"/>
        </w:rPr>
        <w:t xml:space="preserve">, </w:t>
      </w:r>
      <w:r w:rsidR="006D02A0">
        <w:rPr>
          <w:lang w:val="en-US"/>
        </w:rPr>
        <w:t>what is the</w:t>
      </w:r>
      <w:r w:rsidR="0081678D">
        <w:rPr>
          <w:lang w:val="en-US"/>
        </w:rPr>
        <w:t xml:space="preserve"> prevalence of colic </w:t>
      </w:r>
      <w:r w:rsidR="0081678D" w:rsidRPr="008053E0">
        <w:rPr>
          <w:lang w:val="en-US"/>
        </w:rPr>
        <w:t xml:space="preserve">according </w:t>
      </w:r>
      <w:r w:rsidR="00A80865">
        <w:rPr>
          <w:lang w:val="en-US"/>
        </w:rPr>
        <w:t xml:space="preserve">to the modified </w:t>
      </w:r>
      <w:r w:rsidR="0081678D">
        <w:rPr>
          <w:lang w:val="en-US"/>
        </w:rPr>
        <w:t xml:space="preserve">Wessel criteria </w:t>
      </w:r>
      <w:r w:rsidR="006D02A0">
        <w:rPr>
          <w:lang w:val="en-US"/>
        </w:rPr>
        <w:t>at different ages in the first 12 weeks?</w:t>
      </w:r>
      <w:r w:rsidRPr="00BE31D2">
        <w:rPr>
          <w:lang w:val="en-US"/>
        </w:rPr>
        <w:t xml:space="preserve"> </w:t>
      </w:r>
    </w:p>
    <w:p w14:paraId="43A625A1" w14:textId="77777777" w:rsidR="00171F4E" w:rsidRDefault="00171F4E" w:rsidP="00171F4E">
      <w:pPr>
        <w:spacing w:line="480" w:lineRule="auto"/>
        <w:jc w:val="center"/>
        <w:rPr>
          <w:b/>
          <w:lang w:val="en-US"/>
        </w:rPr>
      </w:pPr>
      <w:r w:rsidRPr="002557C5">
        <w:rPr>
          <w:b/>
          <w:lang w:val="en-US"/>
        </w:rPr>
        <w:t>Methods</w:t>
      </w:r>
    </w:p>
    <w:p w14:paraId="08C3D03F" w14:textId="56370881" w:rsidR="003C640B" w:rsidRPr="003C640B" w:rsidRDefault="003C640B" w:rsidP="003C640B">
      <w:pPr>
        <w:spacing w:line="480" w:lineRule="auto"/>
        <w:ind w:firstLine="720"/>
        <w:rPr>
          <w:lang w:val="en-US"/>
        </w:rPr>
      </w:pPr>
      <w:r w:rsidRPr="003C640B">
        <w:rPr>
          <w:lang w:val="en-US"/>
        </w:rPr>
        <w:t>The current meta-analysis was conducted in line with PRISMA (Preferred Reporting Items for Systematic Reviews and Meta-Analyses) guidelines.</w:t>
      </w:r>
      <w:hyperlink w:anchor="_ENREF_37" w:tooltip="Moher, 2009 #78" w:history="1">
        <w:r w:rsidR="00986E04">
          <w:rPr>
            <w:lang w:val="en-US"/>
          </w:rPr>
          <w:fldChar w:fldCharType="begin"/>
        </w:r>
        <w:r w:rsidR="00986E04">
          <w:rPr>
            <w:lang w:val="en-US"/>
          </w:rPr>
          <w:instrText xml:space="preserve"> ADDIN EN.CITE &lt;EndNote&gt;&lt;Cite&gt;&lt;Author&gt;Moher&lt;/Author&gt;&lt;Year&gt;2009&lt;/Year&gt;&lt;RecNum&gt;78&lt;/RecNum&gt;&lt;DisplayText&gt;&lt;style face="superscript"&gt;37&lt;/style&gt;&lt;/DisplayText&gt;&lt;record&gt;&lt;rec-number&gt;78&lt;/rec-number&gt;&lt;foreign-keys&gt;&lt;key app="EN" db-id="ext00rdpa9e928efvw4vr5e802esw5rvf0x9" timestamp="1465211184"&gt;78&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 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urls&gt;&lt;custom2&gt;PMC2707599&lt;/custom2&gt;&lt;electronic-resource-num&gt;10.1371/journal.pmed.1000097&lt;/electronic-resource-num&gt;&lt;remote-database-provider&gt;NLM&lt;/remote-database-provider&gt;&lt;language&gt;eng&lt;/language&gt;&lt;/record&gt;&lt;/Cite&gt;&lt;/EndNote&gt;</w:instrText>
        </w:r>
        <w:r w:rsidR="00986E04">
          <w:rPr>
            <w:lang w:val="en-US"/>
          </w:rPr>
          <w:fldChar w:fldCharType="separate"/>
        </w:r>
        <w:r w:rsidR="00986E04" w:rsidRPr="004102EC">
          <w:rPr>
            <w:noProof/>
            <w:vertAlign w:val="superscript"/>
            <w:lang w:val="en-US"/>
          </w:rPr>
          <w:t>37</w:t>
        </w:r>
        <w:r w:rsidR="00986E04">
          <w:rPr>
            <w:lang w:val="en-US"/>
          </w:rPr>
          <w:fldChar w:fldCharType="end"/>
        </w:r>
      </w:hyperlink>
    </w:p>
    <w:p w14:paraId="56A78457" w14:textId="5DC00E86" w:rsidR="00171F4E" w:rsidRPr="002557C5" w:rsidRDefault="00171F4E" w:rsidP="00171F4E">
      <w:pPr>
        <w:spacing w:line="480" w:lineRule="auto"/>
        <w:ind w:firstLine="720"/>
        <w:rPr>
          <w:lang w:val="en-US"/>
        </w:rPr>
      </w:pPr>
      <w:r w:rsidRPr="002557C5">
        <w:rPr>
          <w:lang w:val="en-US"/>
        </w:rPr>
        <w:t>We searched the databases Medline (</w:t>
      </w:r>
      <w:r w:rsidR="00063035" w:rsidRPr="002557C5">
        <w:rPr>
          <w:lang w:val="en-US"/>
        </w:rPr>
        <w:t>1964 - December 2015</w:t>
      </w:r>
      <w:r w:rsidRPr="002557C5">
        <w:rPr>
          <w:lang w:val="en-US"/>
        </w:rPr>
        <w:t xml:space="preserve">), </w:t>
      </w:r>
      <w:proofErr w:type="spellStart"/>
      <w:r w:rsidRPr="002557C5">
        <w:rPr>
          <w:lang w:val="en-US"/>
        </w:rPr>
        <w:t>PsycINFO</w:t>
      </w:r>
      <w:proofErr w:type="spellEnd"/>
      <w:r w:rsidRPr="002557C5">
        <w:rPr>
          <w:lang w:val="en-US"/>
        </w:rPr>
        <w:t xml:space="preserve"> (</w:t>
      </w:r>
      <w:r w:rsidR="00063035" w:rsidRPr="002557C5">
        <w:rPr>
          <w:lang w:val="en-US"/>
        </w:rPr>
        <w:t>1964 - December 2015</w:t>
      </w:r>
      <w:r w:rsidRPr="002557C5">
        <w:rPr>
          <w:lang w:val="en-US"/>
        </w:rPr>
        <w:t xml:space="preserve">) and </w:t>
      </w:r>
      <w:proofErr w:type="spellStart"/>
      <w:r w:rsidRPr="002557C5">
        <w:rPr>
          <w:lang w:val="en-US"/>
        </w:rPr>
        <w:t>Embase</w:t>
      </w:r>
      <w:proofErr w:type="spellEnd"/>
      <w:r w:rsidRPr="002557C5">
        <w:rPr>
          <w:lang w:val="en-US"/>
        </w:rPr>
        <w:t xml:space="preserve"> (1964 - </w:t>
      </w:r>
      <w:r w:rsidR="00671BB4" w:rsidRPr="002557C5">
        <w:rPr>
          <w:lang w:val="en-US"/>
        </w:rPr>
        <w:t>December</w:t>
      </w:r>
      <w:r w:rsidRPr="002557C5">
        <w:rPr>
          <w:lang w:val="en-US"/>
        </w:rPr>
        <w:t xml:space="preserve"> 20</w:t>
      </w:r>
      <w:r w:rsidR="00671BB4" w:rsidRPr="002557C5">
        <w:rPr>
          <w:lang w:val="en-US"/>
        </w:rPr>
        <w:t>15</w:t>
      </w:r>
      <w:r w:rsidRPr="002557C5">
        <w:rPr>
          <w:lang w:val="en-US"/>
        </w:rPr>
        <w:t xml:space="preserve">) using the search </w:t>
      </w:r>
      <w:r w:rsidRPr="001B0ADA">
        <w:rPr>
          <w:lang w:val="en-US"/>
        </w:rPr>
        <w:t>headings “infant and crying”</w:t>
      </w:r>
      <w:r w:rsidR="00363685" w:rsidRPr="001B0ADA">
        <w:rPr>
          <w:lang w:val="en-US"/>
        </w:rPr>
        <w:t xml:space="preserve"> </w:t>
      </w:r>
      <w:r w:rsidR="00A657CE" w:rsidRPr="001B0ADA">
        <w:rPr>
          <w:lang w:val="en-US"/>
        </w:rPr>
        <w:t xml:space="preserve">OR </w:t>
      </w:r>
      <w:r w:rsidRPr="001B0ADA">
        <w:rPr>
          <w:lang w:val="en-US"/>
        </w:rPr>
        <w:t xml:space="preserve">“crying and </w:t>
      </w:r>
      <w:r w:rsidR="00363685" w:rsidRPr="001B0ADA">
        <w:rPr>
          <w:lang w:val="en-US"/>
        </w:rPr>
        <w:t xml:space="preserve">amount” </w:t>
      </w:r>
      <w:r w:rsidR="00A657CE" w:rsidRPr="001B0ADA">
        <w:rPr>
          <w:lang w:val="en-US"/>
        </w:rPr>
        <w:t>OR</w:t>
      </w:r>
      <w:r w:rsidRPr="001B0ADA">
        <w:rPr>
          <w:lang w:val="en-US"/>
        </w:rPr>
        <w:t xml:space="preserve"> “crying and durati</w:t>
      </w:r>
      <w:r w:rsidR="00671BB4" w:rsidRPr="001B0ADA">
        <w:rPr>
          <w:lang w:val="en-US"/>
        </w:rPr>
        <w:t>on”</w:t>
      </w:r>
      <w:r w:rsidR="00A657CE" w:rsidRPr="001B0ADA">
        <w:rPr>
          <w:lang w:val="en-US"/>
        </w:rPr>
        <w:t xml:space="preserve"> OR</w:t>
      </w:r>
      <w:r w:rsidR="00671BB4" w:rsidRPr="001B0ADA">
        <w:rPr>
          <w:lang w:val="en-US"/>
        </w:rPr>
        <w:t xml:space="preserve"> “fussing and infant”</w:t>
      </w:r>
      <w:r w:rsidRPr="001B0ADA">
        <w:rPr>
          <w:lang w:val="en-US"/>
        </w:rPr>
        <w:t>. In</w:t>
      </w:r>
      <w:r w:rsidRPr="002557C5">
        <w:rPr>
          <w:lang w:val="en-US"/>
        </w:rPr>
        <w:t xml:space="preserve"> addition, infant cry researchers who had participated in the International Cry Research Workshops were approached concerning unpublished data. Finally, we conducted a separate bibliography search and included all new relevant research. </w:t>
      </w:r>
    </w:p>
    <w:p w14:paraId="5A8B3C8B" w14:textId="5DF4021E" w:rsidR="00171F4E" w:rsidRPr="002557C5" w:rsidRDefault="00171F4E" w:rsidP="00423FFC">
      <w:pPr>
        <w:spacing w:line="480" w:lineRule="auto"/>
        <w:ind w:firstLine="720"/>
        <w:rPr>
          <w:lang w:val="en-US"/>
        </w:rPr>
      </w:pPr>
      <w:r w:rsidRPr="002557C5">
        <w:rPr>
          <w:lang w:val="en-US"/>
        </w:rPr>
        <w:t>Criteria for inclusion of articles in the analysis were</w:t>
      </w:r>
      <w:r w:rsidR="006850AB">
        <w:rPr>
          <w:lang w:val="en-US"/>
        </w:rPr>
        <w:t xml:space="preserve"> as follows</w:t>
      </w:r>
      <w:r w:rsidRPr="002557C5">
        <w:rPr>
          <w:lang w:val="en-US"/>
        </w:rPr>
        <w:t xml:space="preserve">: 1) </w:t>
      </w:r>
      <w:r w:rsidRPr="008053E0">
        <w:rPr>
          <w:lang w:val="en-US"/>
        </w:rPr>
        <w:t>at least one 24-hour behavior diary to measure fuss/cry duration</w:t>
      </w:r>
      <w:r w:rsidR="00C213A7">
        <w:rPr>
          <w:lang w:val="en-US"/>
        </w:rPr>
        <w:t>;</w:t>
      </w:r>
      <w:r w:rsidRPr="002557C5">
        <w:rPr>
          <w:lang w:val="en-US"/>
        </w:rPr>
        <w:t xml:space="preserve"> 2) unselected sample, i.e. no infants had been excluded according to fuss/cry duration (e.g. only colic infants or all non-colic infants); 3) observation study (i.e. no intervention trial); 4) infant age between 1 and 13 weeks; and 5) the authors reported (or provided after request) mean </w:t>
      </w:r>
      <w:r w:rsidRPr="002557C5">
        <w:rPr>
          <w:lang w:val="en-US"/>
        </w:rPr>
        <w:lastRenderedPageBreak/>
        <w:t xml:space="preserve">fuss/cry duration as well as distribution </w:t>
      </w:r>
      <w:r w:rsidRPr="001B0ADA">
        <w:rPr>
          <w:lang w:val="en-US"/>
        </w:rPr>
        <w:t>indices (</w:t>
      </w:r>
      <w:r w:rsidR="00157523" w:rsidRPr="001B0ADA">
        <w:rPr>
          <w:lang w:val="en-US"/>
        </w:rPr>
        <w:t>i.e.</w:t>
      </w:r>
      <w:r w:rsidR="006603D7">
        <w:rPr>
          <w:lang w:val="en-US"/>
        </w:rPr>
        <w:t xml:space="preserve"> standard deviation (SD)</w:t>
      </w:r>
      <w:r w:rsidRPr="001B0ADA">
        <w:rPr>
          <w:lang w:val="en-US"/>
        </w:rPr>
        <w:t xml:space="preserve">. </w:t>
      </w:r>
      <w:r w:rsidR="00C42746" w:rsidRPr="001B0ADA">
        <w:rPr>
          <w:lang w:val="en-US"/>
        </w:rPr>
        <w:t>For</w:t>
      </w:r>
      <w:r w:rsidR="00C42746" w:rsidRPr="00DC2CB2">
        <w:rPr>
          <w:lang w:val="en-US"/>
        </w:rPr>
        <w:t xml:space="preserve"> the</w:t>
      </w:r>
      <w:r w:rsidR="00C213A7" w:rsidRPr="00DC2CB2">
        <w:rPr>
          <w:lang w:val="en-US"/>
        </w:rPr>
        <w:t xml:space="preserve"> colic </w:t>
      </w:r>
      <w:r w:rsidR="005F3E85" w:rsidRPr="00DC2CB2">
        <w:rPr>
          <w:lang w:val="en-US"/>
        </w:rPr>
        <w:t>prevalence</w:t>
      </w:r>
      <w:r w:rsidR="00C213A7" w:rsidRPr="00DC2CB2">
        <w:rPr>
          <w:lang w:val="en-US"/>
        </w:rPr>
        <w:t xml:space="preserve"> analysis, only the </w:t>
      </w:r>
      <w:proofErr w:type="gramStart"/>
      <w:r w:rsidR="00C213A7" w:rsidRPr="00DC2CB2">
        <w:rPr>
          <w:lang w:val="en-US"/>
        </w:rPr>
        <w:t>studies which reported at least three 24-hour behavior diaries</w:t>
      </w:r>
      <w:proofErr w:type="gramEnd"/>
      <w:r w:rsidR="00C213A7" w:rsidRPr="00DC2CB2">
        <w:rPr>
          <w:lang w:val="en-US"/>
        </w:rPr>
        <w:t xml:space="preserve"> were included in order </w:t>
      </w:r>
      <w:r w:rsidR="00FB5413">
        <w:rPr>
          <w:lang w:val="en-US"/>
        </w:rPr>
        <w:t xml:space="preserve">to meet the modified </w:t>
      </w:r>
      <w:r w:rsidR="00C213A7" w:rsidRPr="00DC2CB2">
        <w:rPr>
          <w:lang w:val="en-US"/>
        </w:rPr>
        <w:t>Wessel criteria.</w:t>
      </w:r>
      <w:r w:rsidR="00423FFC">
        <w:rPr>
          <w:lang w:val="en-US"/>
        </w:rPr>
        <w:t xml:space="preserve"> </w:t>
      </w:r>
      <w:r w:rsidR="00423FFC" w:rsidRPr="001B0ADA">
        <w:rPr>
          <w:lang w:val="en-US"/>
        </w:rPr>
        <w:t>Abstracts were screened according to the selection and inclusion criteria explained above by two authors</w:t>
      </w:r>
      <w:r w:rsidR="00DA4D51">
        <w:rPr>
          <w:lang w:val="en-US"/>
        </w:rPr>
        <w:t>,</w:t>
      </w:r>
      <w:r w:rsidR="00423FFC" w:rsidRPr="001B0ADA">
        <w:rPr>
          <w:lang w:val="en-US"/>
        </w:rPr>
        <w:t xml:space="preserve"> each screening half of the abstracts (AB</w:t>
      </w:r>
      <w:r w:rsidR="00423FFC" w:rsidRPr="00D41456">
        <w:rPr>
          <w:lang w:val="en-US"/>
        </w:rPr>
        <w:t>, MS).</w:t>
      </w:r>
      <w:r w:rsidR="00660E73" w:rsidRPr="00D41456">
        <w:rPr>
          <w:lang w:val="en-US"/>
        </w:rPr>
        <w:t xml:space="preserve"> </w:t>
      </w:r>
      <w:proofErr w:type="gramStart"/>
      <w:r w:rsidR="00660E73" w:rsidRPr="00D41456">
        <w:rPr>
          <w:lang w:val="en-US"/>
        </w:rPr>
        <w:t>Study selection and data extraction were performed independently by two authors</w:t>
      </w:r>
      <w:proofErr w:type="gramEnd"/>
      <w:r w:rsidR="00660E73" w:rsidRPr="00D41456">
        <w:rPr>
          <w:lang w:val="en-US"/>
        </w:rPr>
        <w:t xml:space="preserve"> (AB, DW).</w:t>
      </w:r>
    </w:p>
    <w:p w14:paraId="1F083BA4" w14:textId="4526977E" w:rsidR="00810F9D" w:rsidRDefault="00171F4E" w:rsidP="00810F9D">
      <w:pPr>
        <w:spacing w:line="480" w:lineRule="auto"/>
        <w:ind w:firstLine="720"/>
        <w:rPr>
          <w:b/>
          <w:lang w:val="en-US"/>
        </w:rPr>
      </w:pPr>
      <w:r w:rsidRPr="00BE31D2">
        <w:rPr>
          <w:lang w:val="en-US"/>
        </w:rPr>
        <w:t>The quality of studies was evaluated according to 8 criteria: a) subject selection (whole vs. convenience population); b) recruitment rate (</w:t>
      </w:r>
      <w:r w:rsidRPr="00BE31D2">
        <w:rPr>
          <w:u w:val="single"/>
          <w:lang w:val="en-US"/>
        </w:rPr>
        <w:t>&gt;</w:t>
      </w:r>
      <w:r w:rsidRPr="00BE31D2">
        <w:rPr>
          <w:lang w:val="en-US"/>
        </w:rPr>
        <w:t xml:space="preserve"> 50% vs. &lt; 50%), c) participation rate (</w:t>
      </w:r>
      <w:r w:rsidRPr="00BE31D2">
        <w:rPr>
          <w:u w:val="single"/>
          <w:lang w:val="en-US"/>
        </w:rPr>
        <w:t>&gt;</w:t>
      </w:r>
      <w:r w:rsidRPr="00BE31D2">
        <w:rPr>
          <w:lang w:val="en-US"/>
        </w:rPr>
        <w:t xml:space="preserve"> 75% vs. &lt; 75%), d) sample size (</w:t>
      </w:r>
      <w:r w:rsidRPr="00BE31D2">
        <w:rPr>
          <w:u w:val="single"/>
          <w:lang w:val="en-US"/>
        </w:rPr>
        <w:t>&gt;</w:t>
      </w:r>
      <w:r w:rsidRPr="00BE31D2">
        <w:rPr>
          <w:lang w:val="en-US"/>
        </w:rPr>
        <w:t xml:space="preserve"> 101 vs. &lt;101), e) whether the following four sample characteristics were reported: socioeconomic status, parity, infant sex, and maternal age (3 of 4 reported vs. &lt;3 reported), f) feeding type (reported vs. not reported), g) resolution time for the diary (5 min. vs. 15 min.), h) number of days </w:t>
      </w:r>
      <w:r w:rsidR="00755286">
        <w:rPr>
          <w:lang w:val="en-US"/>
        </w:rPr>
        <w:t xml:space="preserve">requested </w:t>
      </w:r>
      <w:r w:rsidRPr="00BE31D2">
        <w:rPr>
          <w:lang w:val="en-US"/>
        </w:rPr>
        <w:t>for diary (</w:t>
      </w:r>
      <w:r w:rsidRPr="00BE31D2">
        <w:rPr>
          <w:u w:val="single"/>
          <w:lang w:val="en-US"/>
        </w:rPr>
        <w:t>&gt;</w:t>
      </w:r>
      <w:r w:rsidRPr="00BE31D2">
        <w:rPr>
          <w:lang w:val="en-US"/>
        </w:rPr>
        <w:t xml:space="preserve"> 4 vs. &lt; 4 days), and</w:t>
      </w:r>
      <w:r w:rsidR="00F82BAA">
        <w:rPr>
          <w:lang w:val="en-US"/>
        </w:rPr>
        <w:t xml:space="preserve">, </w:t>
      </w:r>
      <w:proofErr w:type="spellStart"/>
      <w:r w:rsidR="00F82BAA">
        <w:rPr>
          <w:lang w:val="en-US"/>
        </w:rPr>
        <w:t>i</w:t>
      </w:r>
      <w:proofErr w:type="spellEnd"/>
      <w:r w:rsidR="00F82BAA">
        <w:rPr>
          <w:lang w:val="en-US"/>
        </w:rPr>
        <w:t xml:space="preserve">) whether modified </w:t>
      </w:r>
      <w:r w:rsidRPr="004F10A5">
        <w:rPr>
          <w:lang w:val="en-US"/>
        </w:rPr>
        <w:t xml:space="preserve">Wessel </w:t>
      </w:r>
      <w:r w:rsidR="00B92101">
        <w:rPr>
          <w:lang w:val="en-US"/>
        </w:rPr>
        <w:t>criteria were</w:t>
      </w:r>
      <w:r w:rsidRPr="004F10A5">
        <w:rPr>
          <w:lang w:val="en-US"/>
        </w:rPr>
        <w:t xml:space="preserve"> employed.</w:t>
      </w:r>
      <w:r w:rsidRPr="00BE31D2">
        <w:rPr>
          <w:lang w:val="en-US"/>
        </w:rPr>
        <w:t xml:space="preserve"> Each sample, at each measurement age, received a score of 0 or 1 for each of the criteria. A score of 0 was also </w:t>
      </w:r>
      <w:r w:rsidRPr="00430799">
        <w:rPr>
          <w:lang w:val="en-US"/>
        </w:rPr>
        <w:t>given in case</w:t>
      </w:r>
      <w:r w:rsidR="000813AD" w:rsidRPr="00430799">
        <w:rPr>
          <w:lang w:val="en-US"/>
        </w:rPr>
        <w:t>s</w:t>
      </w:r>
      <w:r w:rsidRPr="00BE31D2">
        <w:rPr>
          <w:lang w:val="en-US"/>
        </w:rPr>
        <w:t xml:space="preserve"> where the information for the criterion was not reported. The individual scores were summed to give a total quality score that could range from 0 to 8 (</w:t>
      </w:r>
      <w:r w:rsidR="003012E9">
        <w:rPr>
          <w:lang w:val="en-US"/>
        </w:rPr>
        <w:t>Table 1</w:t>
      </w:r>
      <w:r w:rsidRPr="00516163">
        <w:rPr>
          <w:lang w:val="en-US"/>
        </w:rPr>
        <w:t>).</w:t>
      </w:r>
      <w:r w:rsidRPr="00BE31D2">
        <w:rPr>
          <w:lang w:val="en-US"/>
        </w:rPr>
        <w:t xml:space="preserve"> </w:t>
      </w:r>
    </w:p>
    <w:p w14:paraId="695F98E8" w14:textId="77777777" w:rsidR="00951031" w:rsidRPr="00B56712" w:rsidRDefault="00171F4E" w:rsidP="00951031">
      <w:pPr>
        <w:spacing w:line="480" w:lineRule="auto"/>
        <w:ind w:firstLine="720"/>
      </w:pPr>
      <w:r w:rsidRPr="00BE31D2">
        <w:t xml:space="preserve">The major outcome </w:t>
      </w:r>
      <w:r w:rsidRPr="00DC2CB2">
        <w:t xml:space="preserve">measure was mean total fuss/cry duration during 24 hours. The studies were grouped according to assessment age: 1-2 </w:t>
      </w:r>
      <w:r w:rsidR="002E0F77" w:rsidRPr="00DC2CB2">
        <w:t xml:space="preserve">weeks (11 </w:t>
      </w:r>
      <w:r w:rsidR="007B0ADA" w:rsidRPr="00DC2CB2">
        <w:t>samples</w:t>
      </w:r>
      <w:r w:rsidR="002E0F77" w:rsidRPr="00DC2CB2">
        <w:t>), 3-4 weeks (6 s</w:t>
      </w:r>
      <w:r w:rsidR="007B0ADA" w:rsidRPr="00DC2CB2">
        <w:t>amples</w:t>
      </w:r>
      <w:r w:rsidR="002E0F77" w:rsidRPr="00DC2CB2">
        <w:t xml:space="preserve">); 5-6 weeks (28 </w:t>
      </w:r>
      <w:r w:rsidR="007B0ADA" w:rsidRPr="00DC2CB2">
        <w:t>samples</w:t>
      </w:r>
      <w:r w:rsidR="002E0F77" w:rsidRPr="00DC2CB2">
        <w:t xml:space="preserve">), 8-9 weeks (9 </w:t>
      </w:r>
      <w:r w:rsidR="007B0ADA" w:rsidRPr="00DC2CB2">
        <w:t>samples</w:t>
      </w:r>
      <w:r w:rsidR="002E0F77" w:rsidRPr="00DC2CB2">
        <w:t>) and 10-12 weeks (12</w:t>
      </w:r>
      <w:r w:rsidRPr="00DC2CB2">
        <w:t xml:space="preserve"> </w:t>
      </w:r>
      <w:r w:rsidR="007B0ADA" w:rsidRPr="00DC2CB2">
        <w:t>samples</w:t>
      </w:r>
      <w:r w:rsidRPr="00DC2CB2">
        <w:t xml:space="preserve">). </w:t>
      </w:r>
      <w:r w:rsidR="00951031" w:rsidRPr="002E0F77">
        <w:t>Furthermore, informa</w:t>
      </w:r>
      <w:r w:rsidR="00951031">
        <w:t xml:space="preserve">tion regarding the sample size and </w:t>
      </w:r>
      <w:r w:rsidR="00951031" w:rsidRPr="002E0F77">
        <w:t>feeding type</w:t>
      </w:r>
      <w:r w:rsidR="00951031">
        <w:t xml:space="preserve"> (bottle-fed, breastfed, mixed) </w:t>
      </w:r>
      <w:r w:rsidR="00951031" w:rsidRPr="002E0F77">
        <w:t>was extracted from the articles.</w:t>
      </w:r>
      <w:r w:rsidR="00951031" w:rsidRPr="008F358C">
        <w:t xml:space="preserve"> </w:t>
      </w:r>
    </w:p>
    <w:p w14:paraId="4EF834BE" w14:textId="2400ACE0" w:rsidR="00171F4E" w:rsidRPr="00BE31D2" w:rsidRDefault="00171F4E" w:rsidP="00171F4E">
      <w:pPr>
        <w:spacing w:line="480" w:lineRule="auto"/>
        <w:ind w:firstLine="720"/>
      </w:pPr>
      <w:r w:rsidRPr="00DC2CB2">
        <w:t>To test question 1 (fuss/cry peak duration), we calculated a weighted mean and the pooled weighted standard deviation (S</w:t>
      </w:r>
      <w:r w:rsidR="00504671">
        <w:t xml:space="preserve">D) for each </w:t>
      </w:r>
      <w:r w:rsidR="00504671" w:rsidRPr="00504671">
        <w:t xml:space="preserve">period. </w:t>
      </w:r>
      <w:r w:rsidRPr="00504671">
        <w:t>To test for</w:t>
      </w:r>
      <w:r w:rsidRPr="00DC2CB2">
        <w:t xml:space="preserve"> mean differences, </w:t>
      </w:r>
      <w:r w:rsidR="002E0F77" w:rsidRPr="00DC2CB2">
        <w:t>ANOVA</w:t>
      </w:r>
      <w:r w:rsidRPr="00DC2CB2">
        <w:t xml:space="preserve"> w</w:t>
      </w:r>
      <w:r w:rsidR="002E0F77" w:rsidRPr="00DC2CB2">
        <w:t>as</w:t>
      </w:r>
      <w:r w:rsidRPr="00DC2CB2">
        <w:t xml:space="preserve"> performed between individual weighted means. </w:t>
      </w:r>
      <w:r w:rsidR="007B0ADA" w:rsidRPr="00DC2CB2">
        <w:t xml:space="preserve">To </w:t>
      </w:r>
      <w:r w:rsidR="001B725A">
        <w:t>evaluate</w:t>
      </w:r>
      <w:r w:rsidR="007B0ADA" w:rsidRPr="00DC2CB2">
        <w:t xml:space="preserve"> </w:t>
      </w:r>
      <w:r w:rsidR="007B0ADA" w:rsidRPr="00DC2CB2">
        <w:lastRenderedPageBreak/>
        <w:t xml:space="preserve">the prevalence of colic, 3 </w:t>
      </w:r>
      <w:proofErr w:type="gramStart"/>
      <w:r w:rsidR="007B0ADA" w:rsidRPr="00DC2CB2">
        <w:t>samples which used the diaries for less than 3 days</w:t>
      </w:r>
      <w:proofErr w:type="gramEnd"/>
      <w:r w:rsidR="007B0ADA" w:rsidRPr="00DC2CB2">
        <w:t xml:space="preserve"> were removed from the 8-9 weeks analysis. </w:t>
      </w:r>
      <w:r w:rsidRPr="00DC2CB2">
        <w:t>The prevalence of colic for each study at each assessment point was computed according</w:t>
      </w:r>
      <w:r w:rsidRPr="004F10A5">
        <w:t xml:space="preserve"> to the modified-Wessel criteria and overall </w:t>
      </w:r>
      <w:r w:rsidRPr="00430799">
        <w:t xml:space="preserve">prevalence </w:t>
      </w:r>
      <w:r w:rsidR="008605CC" w:rsidRPr="00430799">
        <w:t xml:space="preserve">rates </w:t>
      </w:r>
      <w:r w:rsidRPr="00430799">
        <w:t>are reported</w:t>
      </w:r>
      <w:r w:rsidRPr="004F10A5">
        <w:t xml:space="preserve"> as weighted mean and pooled weighted standard deviation.</w:t>
      </w:r>
      <w:r w:rsidRPr="00CF36A6">
        <w:t xml:space="preserve"> </w:t>
      </w:r>
    </w:p>
    <w:p w14:paraId="230C3045" w14:textId="68AFDF96" w:rsidR="00171F4E" w:rsidRPr="00BE31D2" w:rsidRDefault="00171F4E" w:rsidP="00171F4E">
      <w:pPr>
        <w:autoSpaceDE w:val="0"/>
        <w:autoSpaceDN w:val="0"/>
        <w:adjustRightInd w:val="0"/>
        <w:spacing w:line="480" w:lineRule="auto"/>
        <w:ind w:firstLine="720"/>
        <w:rPr>
          <w:lang w:val="en-US"/>
        </w:rPr>
      </w:pPr>
      <w:r w:rsidRPr="00BE31D2">
        <w:t>Meta-analysis was conducted with the Comprehensive Meta-Analysis (CMA) software</w:t>
      </w:r>
      <w:r w:rsidR="009121F1">
        <w:t>.</w:t>
      </w:r>
      <w:r w:rsidRPr="00BE31D2">
        <w:t xml:space="preserve"> </w:t>
      </w:r>
      <w:hyperlink w:anchor="_ENREF_38" w:tooltip="Borenstein, 2005 #94" w:history="1">
        <w:r w:rsidR="00986E04" w:rsidRPr="00BE31D2">
          <w:fldChar w:fldCharType="begin"/>
        </w:r>
        <w:r w:rsidR="00986E04">
          <w:instrText xml:space="preserve"> ADDIN EN.CITE &lt;EndNote&gt;&lt;Cite&gt;&lt;Author&gt;Borenstein&lt;/Author&gt;&lt;Year&gt;2005&lt;/Year&gt;&lt;RecNum&gt;94&lt;/RecNum&gt;&lt;DisplayText&gt;&lt;style face="superscript"&gt;38&lt;/style&gt;&lt;/DisplayText&gt;&lt;record&gt;&lt;rec-number&gt;94&lt;/rec-number&gt;&lt;foreign-keys&gt;&lt;key app="EN" db-id="ext00rdpa9e928efvw4vr5e802esw5rvf0x9"&gt;94&lt;/key&gt;&lt;/foreign-keys&gt;&lt;ref-type name="Book"&gt;6&lt;/ref-type&gt;&lt;contributors&gt;&lt;authors&gt;&lt;author&gt;Borenstein, M., &lt;/author&gt;&lt;author&gt;Hedges, L., &lt;/author&gt;&lt;author&gt;Higgins, J., &lt;/author&gt;&lt;author&gt;Rothstein, H.&lt;/author&gt;&lt;/authors&gt;&lt;/contributors&gt;&lt;titles&gt;&lt;title&gt;Comprehensive Meta-analysis (Version 2) [Computer Software]&lt;/title&gt;&lt;/titles&gt;&lt;dates&gt;&lt;year&gt;2005&lt;/year&gt;&lt;/dates&gt;&lt;publisher&gt;Biostat, Englewood NJ&lt;/publisher&gt;&lt;urls&gt;&lt;/urls&gt;&lt;/record&gt;&lt;/Cite&gt;&lt;/EndNote&gt;</w:instrText>
        </w:r>
        <w:r w:rsidR="00986E04" w:rsidRPr="00BE31D2">
          <w:fldChar w:fldCharType="separate"/>
        </w:r>
        <w:r w:rsidR="00986E04" w:rsidRPr="00986E04">
          <w:rPr>
            <w:noProof/>
            <w:vertAlign w:val="superscript"/>
          </w:rPr>
          <w:t>38</w:t>
        </w:r>
        <w:r w:rsidR="00986E04" w:rsidRPr="00BE31D2">
          <w:fldChar w:fldCharType="end"/>
        </w:r>
      </w:hyperlink>
      <w:r w:rsidR="009121F1">
        <w:t xml:space="preserve"> </w:t>
      </w:r>
      <w:r w:rsidRPr="00BE31D2">
        <w:t xml:space="preserve">Effect sizes are reported as standardized mean difference with 95% confidence intervals for each study. The mean difference (Cohen’s </w:t>
      </w:r>
      <w:r w:rsidRPr="00BE31D2">
        <w:rPr>
          <w:i/>
        </w:rPr>
        <w:t>d</w:t>
      </w:r>
      <w:r w:rsidRPr="00BE31D2">
        <w:t xml:space="preserve">) compares the individual study’s mean to the overall weighted mean across studies at each assessment time. A </w:t>
      </w:r>
      <w:r w:rsidRPr="00BE31D2">
        <w:rPr>
          <w:i/>
        </w:rPr>
        <w:t xml:space="preserve">d </w:t>
      </w:r>
      <w:r w:rsidRPr="00BE31D2">
        <w:t>of .20 is a small, .50 medium and .80 or more a large effect</w:t>
      </w:r>
      <w:r w:rsidR="009A56F4">
        <w:t>.</w:t>
      </w:r>
      <w:hyperlink w:anchor="_ENREF_39" w:tooltip="Cohen, 1988 #75" w:history="1">
        <w:r w:rsidR="00986E04" w:rsidRPr="00BE31D2">
          <w:fldChar w:fldCharType="begin"/>
        </w:r>
        <w:r w:rsidR="00986E04">
          <w:instrText xml:space="preserve"> ADDIN EN.CITE &lt;EndNote&gt;&lt;Cite&gt;&lt;Author&gt;Cohen&lt;/Author&gt;&lt;Year&gt;1988&lt;/Year&gt;&lt;RecNum&gt;75&lt;/RecNum&gt;&lt;DisplayText&gt;&lt;style face="superscript"&gt;39&lt;/style&gt;&lt;/DisplayText&gt;&lt;record&gt;&lt;rec-number&gt;75&lt;/rec-number&gt;&lt;foreign-keys&gt;&lt;key app="EN" db-id="ext00rdpa9e928efvw4vr5e802esw5rvf0x9"&gt;75&lt;/key&gt;&lt;/foreign-keys&gt;&lt;ref-type name="Book"&gt;6&lt;/ref-type&gt;&lt;contributors&gt;&lt;authors&gt;&lt;author&gt;Cohen, J.&lt;/author&gt;&lt;/authors&gt;&lt;/contributors&gt;&lt;titles&gt;&lt;title&gt;Statistical Power Analyses for the Behavioral Sciences&lt;/title&gt;&lt;/titles&gt;&lt;edition&gt;2nd&lt;/edition&gt;&lt;dates&gt;&lt;year&gt;1988&lt;/year&gt;&lt;/dates&gt;&lt;pub-location&gt;Hillsdale, NY: Erlbaum&lt;/pub-location&gt;&lt;urls&gt;&lt;/urls&gt;&lt;/record&gt;&lt;/Cite&gt;&lt;/EndNote&gt;</w:instrText>
        </w:r>
        <w:r w:rsidR="00986E04" w:rsidRPr="00BE31D2">
          <w:fldChar w:fldCharType="separate"/>
        </w:r>
        <w:r w:rsidR="00986E04" w:rsidRPr="00986E04">
          <w:rPr>
            <w:noProof/>
            <w:vertAlign w:val="superscript"/>
          </w:rPr>
          <w:t>39</w:t>
        </w:r>
        <w:r w:rsidR="00986E04" w:rsidRPr="00BE31D2">
          <w:fldChar w:fldCharType="end"/>
        </w:r>
      </w:hyperlink>
      <w:r w:rsidR="009A56F4">
        <w:t xml:space="preserve"> </w:t>
      </w:r>
      <w:r w:rsidRPr="00BE31D2">
        <w:rPr>
          <w:lang w:val="en-US"/>
        </w:rPr>
        <w:t>Effect sizes were analyzed using the random effects model, in which the error term is composed of variation originating from both within-study variability and between-study differences</w:t>
      </w:r>
      <w:r w:rsidR="009A56F4">
        <w:rPr>
          <w:lang w:val="en-US"/>
        </w:rPr>
        <w:t>.</w:t>
      </w:r>
      <w:r w:rsidRPr="00BE31D2">
        <w:rPr>
          <w:lang w:val="en-US"/>
        </w:rPr>
        <w:fldChar w:fldCharType="begin"/>
      </w:r>
      <w:r w:rsidR="00986E04">
        <w:rPr>
          <w:lang w:val="en-US"/>
        </w:rPr>
        <w:instrText xml:space="preserve"> ADDIN EN.CITE &lt;EndNote&gt;&lt;Cite&gt;&lt;Author&gt;Cooper&lt;/Author&gt;&lt;Year&gt;1994&lt;/Year&gt;&lt;RecNum&gt;89&lt;/RecNum&gt;&lt;DisplayText&gt;&lt;style face="superscript"&gt;40,41&lt;/style&gt;&lt;/DisplayText&gt;&lt;record&gt;&lt;rec-number&gt;89&lt;/rec-number&gt;&lt;foreign-keys&gt;&lt;key app="EN" db-id="ext00rdpa9e928efvw4vr5e802esw5rvf0x9"&gt;89&lt;/key&gt;&lt;/foreign-keys&gt;&lt;ref-type name="Book"&gt;6&lt;/ref-type&gt;&lt;contributors&gt;&lt;authors&gt;&lt;author&gt;Cooper, H., &lt;/author&gt;&lt;author&gt;Hedges, L. &lt;/author&gt;&lt;/authors&gt;&lt;/contributors&gt;&lt;titles&gt;&lt;title&gt;The Handbook of Research Synthesis&lt;/title&gt;&lt;/titles&gt;&lt;dates&gt;&lt;year&gt;1994&lt;/year&gt;&lt;/dates&gt;&lt;pub-location&gt;New York&lt;/pub-location&gt;&lt;publisher&gt;Russel Sage Foundation.&lt;/publisher&gt;&lt;urls&gt;&lt;/urls&gt;&lt;/record&gt;&lt;/Cite&gt;&lt;Cite&gt;&lt;Author&gt;Borenstein&lt;/Author&gt;&lt;Year&gt;2009&lt;/Year&gt;&lt;RecNum&gt;92&lt;/RecNum&gt;&lt;record&gt;&lt;rec-number&gt;92&lt;/rec-number&gt;&lt;foreign-keys&gt;&lt;key app="EN" db-id="ext00rdpa9e928efvw4vr5e802esw5rvf0x9"&gt;92&lt;/key&gt;&lt;/foreign-keys&gt;&lt;ref-type name="Book"&gt;6&lt;/ref-type&gt;&lt;contributors&gt;&lt;authors&gt;&lt;author&gt;Borenstein, M., &lt;/author&gt;&lt;author&gt;Hedges, L. V.,&lt;/author&gt;&lt;author&gt;Higgins, J. P. T.,&lt;/author&gt;&lt;author&gt;Rothstein, H. R.&lt;/author&gt;&lt;/authors&gt;&lt;/contributors&gt;&lt;titles&gt;&lt;title&gt;Inroduction to Meta-Analysis&lt;/title&gt;&lt;/titles&gt;&lt;dates&gt;&lt;year&gt;2009&lt;/year&gt;&lt;/dates&gt;&lt;pub-location&gt;Chichester (UK)&lt;/pub-location&gt;&lt;publisher&gt;John Wiley &amp;amp; Sons,&lt;/publisher&gt;&lt;urls&gt;&lt;/urls&gt;&lt;/record&gt;&lt;/Cite&gt;&lt;/EndNote&gt;</w:instrText>
      </w:r>
      <w:r w:rsidRPr="00BE31D2">
        <w:rPr>
          <w:lang w:val="en-US"/>
        </w:rPr>
        <w:fldChar w:fldCharType="separate"/>
      </w:r>
      <w:hyperlink w:anchor="_ENREF_40" w:tooltip="Cooper, 1994 #89" w:history="1">
        <w:r w:rsidR="00986E04" w:rsidRPr="00986E04">
          <w:rPr>
            <w:noProof/>
            <w:vertAlign w:val="superscript"/>
            <w:lang w:val="en-US"/>
          </w:rPr>
          <w:t>40</w:t>
        </w:r>
      </w:hyperlink>
      <w:r w:rsidR="00986E04" w:rsidRPr="00986E04">
        <w:rPr>
          <w:noProof/>
          <w:vertAlign w:val="superscript"/>
          <w:lang w:val="en-US"/>
        </w:rPr>
        <w:t>,</w:t>
      </w:r>
      <w:hyperlink w:anchor="_ENREF_41" w:tooltip="Borenstein, 2009 #92" w:history="1">
        <w:r w:rsidR="00986E04" w:rsidRPr="00986E04">
          <w:rPr>
            <w:noProof/>
            <w:vertAlign w:val="superscript"/>
            <w:lang w:val="en-US"/>
          </w:rPr>
          <w:t>41</w:t>
        </w:r>
      </w:hyperlink>
      <w:r w:rsidRPr="00BE31D2">
        <w:rPr>
          <w:lang w:val="en-US"/>
        </w:rPr>
        <w:fldChar w:fldCharType="end"/>
      </w:r>
      <w:r w:rsidRPr="00BE31D2">
        <w:rPr>
          <w:lang w:val="en-US"/>
        </w:rPr>
        <w:t xml:space="preserve"> </w:t>
      </w:r>
    </w:p>
    <w:p w14:paraId="25A49957" w14:textId="174A1803" w:rsidR="00DB308F" w:rsidRDefault="00171F4E" w:rsidP="00951031">
      <w:pPr>
        <w:autoSpaceDE w:val="0"/>
        <w:autoSpaceDN w:val="0"/>
        <w:adjustRightInd w:val="0"/>
        <w:spacing w:line="480" w:lineRule="auto"/>
        <w:ind w:firstLine="720"/>
        <w:rPr>
          <w:lang w:val="en-US"/>
        </w:rPr>
      </w:pPr>
      <w:r w:rsidRPr="00BE31D2">
        <w:rPr>
          <w:lang w:val="en-US"/>
        </w:rPr>
        <w:t xml:space="preserve">The distribution of effect sizes was examined using tests of heterogeneity. Significant heterogeneity indicates that differences across effect sizes are likely due to sources other than sampling error, such as different study characteristics. Categorical moderator tests </w:t>
      </w:r>
      <w:r w:rsidR="00CB4995">
        <w:rPr>
          <w:lang w:val="en-US"/>
        </w:rPr>
        <w:t xml:space="preserve">were applied to test for </w:t>
      </w:r>
      <w:r w:rsidRPr="00BE31D2">
        <w:rPr>
          <w:lang w:val="en-US"/>
        </w:rPr>
        <w:t>within groups Q (Q</w:t>
      </w:r>
      <w:r w:rsidRPr="00BE31D2">
        <w:rPr>
          <w:vertAlign w:val="subscript"/>
        </w:rPr>
        <w:t>w</w:t>
      </w:r>
      <w:r w:rsidRPr="00BE31D2">
        <w:rPr>
          <w:lang w:val="en-US"/>
        </w:rPr>
        <w:t>) and between groups Q (Q</w:t>
      </w:r>
      <w:r w:rsidRPr="00BE31D2">
        <w:rPr>
          <w:vertAlign w:val="subscript"/>
        </w:rPr>
        <w:t>b</w:t>
      </w:r>
      <w:r w:rsidRPr="00BE31D2">
        <w:rPr>
          <w:lang w:val="en-US"/>
        </w:rPr>
        <w:t>).</w:t>
      </w:r>
      <w:r w:rsidR="00CB4995">
        <w:rPr>
          <w:lang w:val="en-US"/>
        </w:rPr>
        <w:t xml:space="preserve"> </w:t>
      </w:r>
      <w:r w:rsidRPr="00BE31D2">
        <w:rPr>
          <w:lang w:val="en-US"/>
        </w:rPr>
        <w:t>A significant value for Q</w:t>
      </w:r>
      <w:r w:rsidRPr="00BE31D2">
        <w:rPr>
          <w:vertAlign w:val="subscript"/>
        </w:rPr>
        <w:t>w</w:t>
      </w:r>
      <w:r w:rsidRPr="00BE31D2">
        <w:rPr>
          <w:lang w:val="en-US"/>
        </w:rPr>
        <w:t xml:space="preserve"> indicates that the effect sizes within a category of the moderator variable are heterogeneous, whereas a significant value for Q</w:t>
      </w:r>
      <w:r w:rsidRPr="00BE31D2">
        <w:rPr>
          <w:vertAlign w:val="subscript"/>
        </w:rPr>
        <w:t>b</w:t>
      </w:r>
      <w:r w:rsidRPr="00BE31D2">
        <w:rPr>
          <w:lang w:val="en-US"/>
        </w:rPr>
        <w:t xml:space="preserve"> indicates that the effect sizes are significantly different across different categories of the moderator variable. </w:t>
      </w:r>
      <w:r w:rsidR="002F6898">
        <w:rPr>
          <w:lang w:val="en-US"/>
        </w:rPr>
        <w:t>Meta-regression analyses were performed to test quality assessment as a continuous moderator.</w:t>
      </w:r>
    </w:p>
    <w:p w14:paraId="6F68705C" w14:textId="42747482" w:rsidR="00BF0536" w:rsidRPr="00423FFC" w:rsidRDefault="00DB308F" w:rsidP="00423FFC">
      <w:pPr>
        <w:autoSpaceDE w:val="0"/>
        <w:autoSpaceDN w:val="0"/>
        <w:adjustRightInd w:val="0"/>
        <w:spacing w:line="480" w:lineRule="auto"/>
        <w:ind w:firstLine="720"/>
        <w:rPr>
          <w:lang w:val="en-US"/>
        </w:rPr>
      </w:pPr>
      <w:r w:rsidRPr="00DB308F">
        <w:rPr>
          <w:rFonts w:cs="BulldogStd"/>
          <w:lang w:eastAsia="en-GB"/>
        </w:rPr>
        <w:t>We examined the potential for</w:t>
      </w:r>
      <w:r w:rsidRPr="00DB308F">
        <w:rPr>
          <w:lang w:val="en-US"/>
        </w:rPr>
        <w:t xml:space="preserve"> </w:t>
      </w:r>
      <w:r w:rsidR="00CF79C3">
        <w:rPr>
          <w:rFonts w:cs="BulldogStd"/>
          <w:lang w:eastAsia="en-GB"/>
        </w:rPr>
        <w:t>publication bias by using two</w:t>
      </w:r>
      <w:r w:rsidRPr="00DB308F">
        <w:rPr>
          <w:rFonts w:cs="BulldogStd"/>
          <w:lang w:eastAsia="en-GB"/>
        </w:rPr>
        <w:t xml:space="preserve"> methods</w:t>
      </w:r>
      <w:r w:rsidR="00CF79C3">
        <w:rPr>
          <w:rFonts w:cs="BulldogStd"/>
          <w:lang w:eastAsia="en-GB"/>
        </w:rPr>
        <w:t xml:space="preserve"> suggested for observational studies</w:t>
      </w:r>
      <w:r w:rsidRPr="00DB308F">
        <w:rPr>
          <w:rFonts w:cs="BulldogStd"/>
          <w:lang w:eastAsia="en-GB"/>
        </w:rPr>
        <w:t>.</w:t>
      </w:r>
      <w:r w:rsidRPr="00DB308F">
        <w:rPr>
          <w:lang w:val="en-US"/>
        </w:rPr>
        <w:t xml:space="preserve"> </w:t>
      </w:r>
      <w:r w:rsidRPr="00DB308F">
        <w:rPr>
          <w:rFonts w:cs="BulldogStd"/>
          <w:lang w:eastAsia="en-GB"/>
        </w:rPr>
        <w:t xml:space="preserve">First, </w:t>
      </w:r>
      <w:r w:rsidRPr="00DB308F">
        <w:rPr>
          <w:lang w:val="en-US"/>
        </w:rPr>
        <w:t xml:space="preserve">biases according to study size were assessed </w:t>
      </w:r>
      <w:r w:rsidRPr="00DB308F">
        <w:rPr>
          <w:lang w:val="en-US"/>
        </w:rPr>
        <w:lastRenderedPageBreak/>
        <w:t xml:space="preserve">with use of the </w:t>
      </w:r>
      <w:proofErr w:type="spellStart"/>
      <w:r w:rsidRPr="00DB308F">
        <w:rPr>
          <w:lang w:val="en-US"/>
        </w:rPr>
        <w:t>Begg</w:t>
      </w:r>
      <w:proofErr w:type="spellEnd"/>
      <w:r w:rsidRPr="00DB308F">
        <w:rPr>
          <w:lang w:val="en-US"/>
        </w:rPr>
        <w:t xml:space="preserve"> and </w:t>
      </w:r>
      <w:proofErr w:type="spellStart"/>
      <w:r w:rsidRPr="00DB308F">
        <w:rPr>
          <w:lang w:val="en-US"/>
        </w:rPr>
        <w:t>Mazumdar</w:t>
      </w:r>
      <w:proofErr w:type="spellEnd"/>
      <w:r w:rsidR="004E0292">
        <w:fldChar w:fldCharType="begin"/>
      </w:r>
      <w:r w:rsidR="004E0292">
        <w:instrText xml:space="preserve"> HYPERLINK \l "_ENREF_42" \o "Begg, 1994 #77" </w:instrText>
      </w:r>
      <w:r w:rsidR="004E0292">
        <w:fldChar w:fldCharType="separate"/>
      </w:r>
      <w:r w:rsidR="00986E04" w:rsidRPr="00DB308F">
        <w:rPr>
          <w:lang w:val="en-US"/>
        </w:rPr>
        <w:fldChar w:fldCharType="begin"/>
      </w:r>
      <w:r w:rsidR="00986E04">
        <w:rPr>
          <w:lang w:val="en-US"/>
        </w:rPr>
        <w:instrText xml:space="preserve"> ADDIN EN.CITE &lt;EndNote&gt;&lt;Cite&gt;&lt;Author&gt;Begg&lt;/Author&gt;&lt;Year&gt;1994&lt;/Year&gt;&lt;RecNum&gt;77&lt;/RecNum&gt;&lt;DisplayText&gt;&lt;style face="superscript"&gt;42&lt;/style&gt;&lt;/DisplayText&gt;&lt;record&gt;&lt;rec-number&gt;77&lt;/rec-number&gt;&lt;foreign-keys&gt;&lt;key app="EN" db-id="ext00rdpa9e928efvw4vr5e802esw5rvf0x9"&gt;77&lt;/key&gt;&lt;/foreign-keys&gt;&lt;ref-type name="Journal Article"&gt;17&lt;/ref-type&gt;&lt;contributors&gt;&lt;authors&gt;&lt;author&gt;Begg, C. B., &lt;/author&gt;&lt;author&gt;Mazumdar, M.&lt;/author&gt;&lt;/authors&gt;&lt;/contributors&gt;&lt;titles&gt;&lt;title&gt;Operating characteristics of a rank correlation test for publication bias&lt;/title&gt;&lt;secondary-title&gt;Biometrics &lt;/secondary-title&gt;&lt;/titles&gt;&lt;periodical&gt;&lt;full-title&gt;Biometrics&lt;/full-title&gt;&lt;/periodical&gt;&lt;pages&gt;1088-101&lt;/pages&gt;&lt;volume&gt;50&lt;/volume&gt;&lt;dates&gt;&lt;year&gt;1994&lt;/year&gt;&lt;/dates&gt;&lt;urls&gt;&lt;/urls&gt;&lt;/record&gt;&lt;/Cite&gt;&lt;/EndNote&gt;</w:instrText>
      </w:r>
      <w:r w:rsidR="00986E04" w:rsidRPr="00DB308F">
        <w:rPr>
          <w:lang w:val="en-US"/>
        </w:rPr>
        <w:fldChar w:fldCharType="separate"/>
      </w:r>
      <w:r w:rsidR="00986E04" w:rsidRPr="00986E04">
        <w:rPr>
          <w:noProof/>
          <w:vertAlign w:val="superscript"/>
          <w:lang w:val="en-US"/>
        </w:rPr>
        <w:t>42</w:t>
      </w:r>
      <w:r w:rsidR="00986E04" w:rsidRPr="00DB308F">
        <w:rPr>
          <w:lang w:val="en-US"/>
        </w:rPr>
        <w:fldChar w:fldCharType="end"/>
      </w:r>
      <w:r w:rsidR="004E0292">
        <w:rPr>
          <w:lang w:val="en-US"/>
        </w:rPr>
        <w:fldChar w:fldCharType="end"/>
      </w:r>
      <w:r w:rsidRPr="00DB308F">
        <w:rPr>
          <w:lang w:val="en-US"/>
        </w:rPr>
        <w:t xml:space="preserve"> rank correlation test (Kendall's tau b). </w:t>
      </w:r>
      <w:r w:rsidR="00CF79C3">
        <w:rPr>
          <w:lang w:val="en-US"/>
        </w:rPr>
        <w:t>Second</w:t>
      </w:r>
      <w:r w:rsidRPr="00DB308F">
        <w:rPr>
          <w:lang w:val="en-US"/>
        </w:rPr>
        <w:t xml:space="preserve">, the Duval and </w:t>
      </w:r>
      <w:proofErr w:type="spellStart"/>
      <w:r w:rsidRPr="00DB308F">
        <w:rPr>
          <w:lang w:val="en-US"/>
        </w:rPr>
        <w:t>Tweedie</w:t>
      </w:r>
      <w:proofErr w:type="spellEnd"/>
      <w:r w:rsidRPr="00DB308F">
        <w:rPr>
          <w:lang w:val="en-US"/>
        </w:rPr>
        <w:fldChar w:fldCharType="begin"/>
      </w:r>
      <w:r w:rsidR="00986E04">
        <w:rPr>
          <w:lang w:val="en-US"/>
        </w:rPr>
        <w:instrText xml:space="preserve"> ADDIN EN.CITE &lt;EndNote&gt;&lt;Cite&gt;&lt;Author&gt;Duval&lt;/Author&gt;&lt;Year&gt;2000a&lt;/Year&gt;&lt;RecNum&gt;95&lt;/RecNum&gt;&lt;DisplayText&gt;&lt;style face="superscript"&gt;43,44&lt;/style&gt;&lt;/DisplayText&gt;&lt;record&gt;&lt;rec-number&gt;95&lt;/rec-number&gt;&lt;foreign-keys&gt;&lt;key app="EN" db-id="ext00rdpa9e928efvw4vr5e802esw5rvf0x9"&gt;95&lt;/key&gt;&lt;/foreign-keys&gt;&lt;ref-type name="Journal Article"&gt;17&lt;/ref-type&gt;&lt;contributors&gt;&lt;authors&gt;&lt;author&gt;Duval, S.,&lt;/author&gt;&lt;author&gt;Tweedie, R.&lt;/author&gt;&lt;/authors&gt;&lt;/contributors&gt;&lt;titles&gt;&lt;title&gt;A nonparametric &amp;apos;trim and fill method of accounting for publication bias in meta-analysis&lt;/title&gt;&lt;secondary-title&gt;Journal of the American Statistical Association&lt;/secondary-title&gt;&lt;/titles&gt;&lt;periodical&gt;&lt;full-title&gt;Journal of the American Statistical Association&lt;/full-title&gt;&lt;/periodical&gt;&lt;pages&gt;89-98&lt;/pages&gt;&lt;volume&gt;95&lt;/volume&gt;&lt;dates&gt;&lt;year&gt;2000a&lt;/year&gt;&lt;/dates&gt;&lt;urls&gt;&lt;/urls&gt;&lt;/record&gt;&lt;/Cite&gt;&lt;Cite&gt;&lt;Author&gt;Duval&lt;/Author&gt;&lt;Year&gt;2000b&lt;/Year&gt;&lt;RecNum&gt;96&lt;/RecNum&gt;&lt;record&gt;&lt;rec-number&gt;96&lt;/rec-number&gt;&lt;foreign-keys&gt;&lt;key app="EN" db-id="ext00rdpa9e928efvw4vr5e802esw5rvf0x9"&gt;96&lt;/key&gt;&lt;/foreign-keys&gt;&lt;ref-type name="Journal Article"&gt;17&lt;/ref-type&gt;&lt;contributors&gt;&lt;authors&gt;&lt;author&gt;Duval, S.,&lt;/author&gt;&lt;author&gt;Tweedie, R.&lt;/author&gt;&lt;/authors&gt;&lt;/contributors&gt;&lt;titles&gt;&lt;title&gt;Trim and fill: A simple funnel-plot-based method of testing and adjusting for publication bias in meta-analysis &lt;/title&gt;&lt;secondary-title&gt;Biometrics&lt;/secondary-title&gt;&lt;/titles&gt;&lt;periodical&gt;&lt;full-title&gt;Biometrics&lt;/full-title&gt;&lt;/periodical&gt;&lt;pages&gt;455-463&lt;/pages&gt;&lt;volume&gt;56&lt;/volume&gt;&lt;dates&gt;&lt;year&gt;2000b&lt;/year&gt;&lt;/dates&gt;&lt;urls&gt;&lt;/urls&gt;&lt;/record&gt;&lt;/Cite&gt;&lt;/EndNote&gt;</w:instrText>
      </w:r>
      <w:r w:rsidRPr="00DB308F">
        <w:rPr>
          <w:lang w:val="en-US"/>
        </w:rPr>
        <w:fldChar w:fldCharType="separate"/>
      </w:r>
      <w:hyperlink w:anchor="_ENREF_43" w:tooltip="Duval, 2000a #95" w:history="1">
        <w:r w:rsidR="00986E04" w:rsidRPr="00986E04">
          <w:rPr>
            <w:noProof/>
            <w:vertAlign w:val="superscript"/>
            <w:lang w:val="en-US"/>
          </w:rPr>
          <w:t>43</w:t>
        </w:r>
      </w:hyperlink>
      <w:r w:rsidR="00986E04" w:rsidRPr="00986E04">
        <w:rPr>
          <w:noProof/>
          <w:vertAlign w:val="superscript"/>
          <w:lang w:val="en-US"/>
        </w:rPr>
        <w:t>,</w:t>
      </w:r>
      <w:hyperlink w:anchor="_ENREF_44" w:tooltip="Duval, 2000b #96" w:history="1">
        <w:r w:rsidR="00986E04" w:rsidRPr="00986E04">
          <w:rPr>
            <w:noProof/>
            <w:vertAlign w:val="superscript"/>
            <w:lang w:val="en-US"/>
          </w:rPr>
          <w:t>44</w:t>
        </w:r>
      </w:hyperlink>
      <w:r w:rsidRPr="00DB308F">
        <w:rPr>
          <w:lang w:val="en-US"/>
        </w:rPr>
        <w:fldChar w:fldCharType="end"/>
      </w:r>
      <w:r w:rsidRPr="00DB308F">
        <w:rPr>
          <w:lang w:val="en-US"/>
        </w:rPr>
        <w:t xml:space="preserve"> 'Trim and Fill' method was applied. </w:t>
      </w:r>
    </w:p>
    <w:p w14:paraId="6235FBA6" w14:textId="77777777" w:rsidR="00171F4E" w:rsidRPr="00BE31D2" w:rsidRDefault="00171F4E" w:rsidP="00171F4E">
      <w:pPr>
        <w:spacing w:line="480" w:lineRule="auto"/>
        <w:jc w:val="center"/>
        <w:rPr>
          <w:b/>
        </w:rPr>
      </w:pPr>
      <w:r w:rsidRPr="00BE31D2">
        <w:rPr>
          <w:b/>
        </w:rPr>
        <w:t>Results</w:t>
      </w:r>
    </w:p>
    <w:p w14:paraId="2489C0B5" w14:textId="615DBAC3" w:rsidR="00A95E05" w:rsidRPr="00D41456" w:rsidRDefault="008B3C76" w:rsidP="005B1391">
      <w:pPr>
        <w:autoSpaceDE w:val="0"/>
        <w:autoSpaceDN w:val="0"/>
        <w:adjustRightInd w:val="0"/>
        <w:spacing w:line="480" w:lineRule="auto"/>
        <w:rPr>
          <w:lang w:eastAsia="en-GB"/>
        </w:rPr>
      </w:pPr>
      <w:r w:rsidRPr="00D41456">
        <w:rPr>
          <w:lang w:val="en-US"/>
        </w:rPr>
        <w:t>The onli</w:t>
      </w:r>
      <w:r w:rsidR="006C3B80" w:rsidRPr="00D41456">
        <w:rPr>
          <w:lang w:val="en-US"/>
        </w:rPr>
        <w:t xml:space="preserve">ne search yielded 5680 articles. An additional seven potential studies were identified through searches of bibliographies and from the Infant </w:t>
      </w:r>
      <w:r w:rsidR="00504671" w:rsidRPr="00D41456">
        <w:rPr>
          <w:lang w:val="en-US"/>
        </w:rPr>
        <w:t>Cry Research Workshops (Figure 1</w:t>
      </w:r>
      <w:r w:rsidR="006C3B80" w:rsidRPr="00D41456">
        <w:rPr>
          <w:lang w:val="en-US"/>
        </w:rPr>
        <w:t xml:space="preserve">; online only).  </w:t>
      </w:r>
      <w:r w:rsidRPr="00D41456">
        <w:rPr>
          <w:lang w:val="en-US"/>
        </w:rPr>
        <w:t>After removing the duplicates, the overall systematic</w:t>
      </w:r>
      <w:r w:rsidR="006C3B80" w:rsidRPr="00D41456">
        <w:rPr>
          <w:lang w:val="en-US"/>
        </w:rPr>
        <w:t xml:space="preserve"> literature search included 4109</w:t>
      </w:r>
      <w:r w:rsidRPr="00D41456">
        <w:rPr>
          <w:lang w:val="en-US"/>
        </w:rPr>
        <w:t xml:space="preserve"> articles. </w:t>
      </w:r>
      <w:r w:rsidR="00A95E05" w:rsidRPr="00D41456">
        <w:rPr>
          <w:lang w:val="en-US"/>
        </w:rPr>
        <w:t xml:space="preserve">We reviewed the titles and abstracts of all articles found (N: 4109), resulting in 227 abstracts for </w:t>
      </w:r>
      <w:r w:rsidR="0098788E" w:rsidRPr="00D41456">
        <w:rPr>
          <w:lang w:val="en-US"/>
        </w:rPr>
        <w:t xml:space="preserve">joint </w:t>
      </w:r>
      <w:r w:rsidR="00A95E05" w:rsidRPr="00D41456">
        <w:rPr>
          <w:lang w:val="en-US"/>
        </w:rPr>
        <w:t>review</w:t>
      </w:r>
      <w:r w:rsidR="0098788E" w:rsidRPr="00D41456">
        <w:rPr>
          <w:lang w:val="en-US"/>
        </w:rPr>
        <w:t xml:space="preserve"> (AB, MS)</w:t>
      </w:r>
      <w:r w:rsidR="00A95E05" w:rsidRPr="00D41456">
        <w:rPr>
          <w:lang w:val="en-US"/>
        </w:rPr>
        <w:t xml:space="preserve">. </w:t>
      </w:r>
      <w:r w:rsidR="004208E4" w:rsidRPr="00D41456">
        <w:rPr>
          <w:lang w:val="en-US"/>
        </w:rPr>
        <w:t>After excluding 138 articles based on their abstract, a</w:t>
      </w:r>
      <w:r w:rsidR="00A95E05" w:rsidRPr="00D41456">
        <w:rPr>
          <w:lang w:val="en-US"/>
        </w:rPr>
        <w:t xml:space="preserve"> total of 89 full-text articles were independently reviewed by two authors (AB, DW)</w:t>
      </w:r>
      <w:r w:rsidR="004208E4" w:rsidRPr="00D41456">
        <w:rPr>
          <w:lang w:val="en-US"/>
        </w:rPr>
        <w:t>.</w:t>
      </w:r>
      <w:r w:rsidR="00A95E05" w:rsidRPr="00D41456">
        <w:rPr>
          <w:lang w:val="en-US"/>
        </w:rPr>
        <w:t xml:space="preserve"> </w:t>
      </w:r>
      <w:r w:rsidR="003128D8" w:rsidRPr="00D41456">
        <w:rPr>
          <w:lang w:val="en-US"/>
        </w:rPr>
        <w:t>Based on the inclusion criteria</w:t>
      </w:r>
      <w:r w:rsidR="00BE1687" w:rsidRPr="00D41456">
        <w:rPr>
          <w:lang w:val="en-US"/>
        </w:rPr>
        <w:t>,</w:t>
      </w:r>
      <w:r w:rsidR="003128D8" w:rsidRPr="00D41456">
        <w:rPr>
          <w:lang w:val="en-US"/>
        </w:rPr>
        <w:t xml:space="preserve"> </w:t>
      </w:r>
      <w:r w:rsidR="00A95E05" w:rsidRPr="00D41456">
        <w:rPr>
          <w:lang w:val="en-US"/>
        </w:rPr>
        <w:t xml:space="preserve">43 articles </w:t>
      </w:r>
      <w:r w:rsidR="003128D8" w:rsidRPr="00D41456">
        <w:rPr>
          <w:lang w:val="en-US"/>
        </w:rPr>
        <w:t>were further excluded</w:t>
      </w:r>
      <w:r w:rsidR="00A95E05" w:rsidRPr="00D41456">
        <w:rPr>
          <w:lang w:val="en-US"/>
        </w:rPr>
        <w:t xml:space="preserve">. Among </w:t>
      </w:r>
      <w:r w:rsidR="00CD5E54" w:rsidRPr="00D41456">
        <w:rPr>
          <w:lang w:val="en-US"/>
        </w:rPr>
        <w:t>the remaining forty-six articles</w:t>
      </w:r>
      <w:r w:rsidR="00A95E05" w:rsidRPr="00D41456">
        <w:rPr>
          <w:lang w:val="en-US"/>
        </w:rPr>
        <w:t xml:space="preserve">, there were 18 studies with missing </w:t>
      </w:r>
      <w:proofErr w:type="gramStart"/>
      <w:r w:rsidR="00A95E05" w:rsidRPr="00D41456">
        <w:rPr>
          <w:lang w:val="en-US"/>
        </w:rPr>
        <w:t>data which</w:t>
      </w:r>
      <w:proofErr w:type="gramEnd"/>
      <w:r w:rsidR="00A95E05" w:rsidRPr="00D41456">
        <w:rPr>
          <w:lang w:val="en-US"/>
        </w:rPr>
        <w:t xml:space="preserve"> required the</w:t>
      </w:r>
      <w:r w:rsidR="00F0487F" w:rsidRPr="00D41456">
        <w:rPr>
          <w:lang w:val="en-US"/>
        </w:rPr>
        <w:t>ir</w:t>
      </w:r>
      <w:r w:rsidR="00A95E05" w:rsidRPr="00D41456">
        <w:rPr>
          <w:lang w:val="en-US"/>
        </w:rPr>
        <w:t xml:space="preserve"> authors to be contacted to obtain further information about the fuss/cry duration or moderator variables. However, some authors were not able to provide missing data (e.g., means, SD etc.) </w:t>
      </w:r>
      <w:r w:rsidR="00A95E05" w:rsidRPr="00D41456">
        <w:rPr>
          <w:lang w:val="en-US"/>
        </w:rPr>
        <w:fldChar w:fldCharType="begin">
          <w:fldData xml:space="preserve">PEVuZE5vdGU+PENpdGU+PEF1dGhvcj5CYXJyPC9BdXRob3I+PFllYXI+MTk5MjwvWWVhcj48UmVj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jY0MS04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</w:fldData>
        </w:fldChar>
      </w:r>
      <w:r w:rsidR="00986E04" w:rsidRPr="00D41456">
        <w:rPr>
          <w:lang w:val="en-US"/>
        </w:rPr>
        <w:instrText xml:space="preserve"> ADDIN EN.CITE </w:instrText>
      </w:r>
      <w:r w:rsidR="00986E04" w:rsidRPr="00D41456">
        <w:rPr>
          <w:lang w:val="en-US"/>
        </w:rPr>
        <w:fldChar w:fldCharType="begin">
          <w:fldData xml:space="preserve">PEVuZE5vdGU+PENpdGU+PEF1dGhvcj5CYXJyPC9BdXRob3I+PFllYXI+MTk5MjwvWWVhcj48UmVj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jY0MS04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</w:fldData>
        </w:fldChar>
      </w:r>
      <w:r w:rsidR="00986E04" w:rsidRPr="00D41456">
        <w:rPr>
          <w:lang w:val="en-US"/>
        </w:rPr>
        <w:instrText xml:space="preserve"> ADDIN EN.CITE.DATA </w:instrText>
      </w:r>
      <w:r w:rsidR="00986E04" w:rsidRPr="00D41456">
        <w:rPr>
          <w:lang w:val="en-US"/>
        </w:rPr>
      </w:r>
      <w:r w:rsidR="00986E04" w:rsidRPr="00D41456">
        <w:rPr>
          <w:lang w:val="en-US"/>
        </w:rPr>
        <w:fldChar w:fldCharType="end"/>
      </w:r>
      <w:r w:rsidR="00A95E05" w:rsidRPr="00D41456">
        <w:rPr>
          <w:lang w:val="en-US"/>
        </w:rPr>
      </w:r>
      <w:r w:rsidR="00A95E05" w:rsidRPr="00D41456">
        <w:rPr>
          <w:lang w:val="en-US"/>
        </w:rPr>
        <w:fldChar w:fldCharType="separate"/>
      </w:r>
      <w:hyperlink w:anchor="_ENREF_8" w:tooltip="Barr, 2005 #14" w:history="1">
        <w:r w:rsidR="00986E04" w:rsidRPr="00D41456">
          <w:rPr>
            <w:noProof/>
            <w:vertAlign w:val="superscript"/>
            <w:lang w:val="en-US"/>
          </w:rPr>
          <w:t>8</w:t>
        </w:r>
      </w:hyperlink>
      <w:r w:rsidR="00986E04" w:rsidRPr="00D41456">
        <w:rPr>
          <w:noProof/>
          <w:vertAlign w:val="superscript"/>
          <w:lang w:val="en-US"/>
        </w:rPr>
        <w:t>,</w:t>
      </w:r>
      <w:hyperlink w:anchor="_ENREF_14" w:tooltip="St. James-Roberts, 1993 #42" w:history="1">
        <w:r w:rsidR="00986E04" w:rsidRPr="00D41456">
          <w:rPr>
            <w:noProof/>
            <w:vertAlign w:val="superscript"/>
            <w:lang w:val="en-US"/>
          </w:rPr>
          <w:t>14</w:t>
        </w:r>
      </w:hyperlink>
      <w:r w:rsidR="00986E04" w:rsidRPr="00D41456">
        <w:rPr>
          <w:noProof/>
          <w:vertAlign w:val="superscript"/>
          <w:lang w:val="en-US"/>
        </w:rPr>
        <w:t>,</w:t>
      </w:r>
      <w:hyperlink w:anchor="_ENREF_15" w:tooltip="Barr, 1992 #1036" w:history="1">
        <w:r w:rsidR="00986E04" w:rsidRPr="00D41456">
          <w:rPr>
            <w:noProof/>
            <w:vertAlign w:val="superscript"/>
            <w:lang w:val="en-US"/>
          </w:rPr>
          <w:t>15</w:t>
        </w:r>
      </w:hyperlink>
      <w:r w:rsidR="00986E04" w:rsidRPr="00D41456">
        <w:rPr>
          <w:noProof/>
          <w:vertAlign w:val="superscript"/>
          <w:lang w:val="en-US"/>
        </w:rPr>
        <w:t>,</w:t>
      </w:r>
      <w:hyperlink w:anchor="_ENREF_22" w:tooltip="Hunziker, 1986 #16" w:history="1">
        <w:r w:rsidR="00986E04" w:rsidRPr="00D41456">
          <w:rPr>
            <w:noProof/>
            <w:vertAlign w:val="superscript"/>
            <w:lang w:val="en-US"/>
          </w:rPr>
          <w:t>22</w:t>
        </w:r>
      </w:hyperlink>
      <w:r w:rsidR="00986E04" w:rsidRPr="00D41456">
        <w:rPr>
          <w:noProof/>
          <w:vertAlign w:val="superscript"/>
          <w:lang w:val="en-US"/>
        </w:rPr>
        <w:t>,</w:t>
      </w:r>
      <w:hyperlink w:anchor="_ENREF_45" w:tooltip="Keller, 1996 #27" w:history="1">
        <w:r w:rsidR="00986E04" w:rsidRPr="00D41456">
          <w:rPr>
            <w:noProof/>
            <w:vertAlign w:val="superscript"/>
            <w:lang w:val="en-US"/>
          </w:rPr>
          <w:t>45-49</w:t>
        </w:r>
      </w:hyperlink>
      <w:r w:rsidR="00A95E05" w:rsidRPr="00D41456">
        <w:rPr>
          <w:lang w:val="en-US"/>
        </w:rPr>
        <w:fldChar w:fldCharType="end"/>
      </w:r>
      <w:r w:rsidR="00A95E05" w:rsidRPr="00D41456">
        <w:rPr>
          <w:lang w:val="en-US"/>
        </w:rPr>
        <w:t xml:space="preserve"> or could not be reached; </w:t>
      </w:r>
      <w:hyperlink w:anchor="_ENREF_50" w:tooltip="Harrison, 2004 #3" w:history="1">
        <w:r w:rsidR="00986E04" w:rsidRPr="00D41456">
          <w:rPr>
            <w:lang w:val="en-US"/>
          </w:rPr>
          <w:fldChar w:fldCharType="begin">
            <w:fldData xml:space="preserve">PEVuZE5vdGU+PENpdGU+PEF1dGhvcj5IYXJyaXNvbjwvQXV0aG9yPjxZZWFyPjIwMDQ8L1llYXI+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</w:fldData>
          </w:fldChar>
        </w:r>
        <w:r w:rsidR="00986E04" w:rsidRPr="00D41456">
          <w:rPr>
            <w:lang w:val="en-US"/>
          </w:rPr>
          <w:instrText xml:space="preserve"> ADDIN EN.CITE </w:instrText>
        </w:r>
        <w:r w:rsidR="00986E04" w:rsidRPr="00D41456">
          <w:rPr>
            <w:lang w:val="en-US"/>
          </w:rPr>
          <w:fldChar w:fldCharType="begin">
            <w:fldData xml:space="preserve">PEVuZE5vdGU+PENpdGU+PEF1dGhvcj5IYXJyaXNvbjwvQXV0aG9yPjxZZWFyPjIwMDQ8L1llYXI+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</w:fldData>
          </w:fldChar>
        </w:r>
        <w:r w:rsidR="00986E04" w:rsidRPr="00D41456">
          <w:rPr>
            <w:lang w:val="en-US"/>
          </w:rPr>
          <w:instrText xml:space="preserve"> ADDIN EN.CITE.DATA </w:instrText>
        </w:r>
        <w:r w:rsidR="00986E04" w:rsidRPr="00D41456">
          <w:rPr>
            <w:lang w:val="en-US"/>
          </w:rPr>
        </w:r>
        <w:r w:rsidR="00986E04" w:rsidRPr="00D41456">
          <w:rPr>
            <w:lang w:val="en-US"/>
          </w:rPr>
          <w:fldChar w:fldCharType="end"/>
        </w:r>
        <w:r w:rsidR="00986E04" w:rsidRPr="00D41456">
          <w:rPr>
            <w:lang w:val="en-US"/>
          </w:rPr>
        </w:r>
        <w:r w:rsidR="00986E04" w:rsidRPr="00D41456">
          <w:rPr>
            <w:lang w:val="en-US"/>
          </w:rPr>
          <w:fldChar w:fldCharType="separate"/>
        </w:r>
        <w:r w:rsidR="00986E04" w:rsidRPr="00D41456">
          <w:rPr>
            <w:noProof/>
            <w:vertAlign w:val="superscript"/>
            <w:lang w:val="en-US"/>
          </w:rPr>
          <w:t>50-54</w:t>
        </w:r>
        <w:r w:rsidR="00986E04" w:rsidRPr="00D41456">
          <w:rPr>
            <w:lang w:val="en-US"/>
          </w:rPr>
          <w:fldChar w:fldCharType="end"/>
        </w:r>
      </w:hyperlink>
      <w:r w:rsidR="00A95E05" w:rsidRPr="00D41456">
        <w:rPr>
          <w:lang w:val="en-US"/>
        </w:rPr>
        <w:t xml:space="preserve"> and some studies did not meet the inclusion criteria (e.g. selected population, no fuss/cry duration data etc.)</w:t>
      </w:r>
      <w:r w:rsidR="00A95CDB" w:rsidRPr="00D41456">
        <w:rPr>
          <w:lang w:val="en-US"/>
        </w:rPr>
        <w:t>.</w:t>
      </w:r>
      <w:r w:rsidR="00A95E05" w:rsidRPr="00D41456">
        <w:rPr>
          <w:lang w:val="en-US"/>
        </w:rPr>
        <w:t xml:space="preserve"> </w:t>
      </w:r>
      <w:hyperlink w:anchor="_ENREF_55" w:tooltip="St James-Roberts, 1998 #6" w:history="1">
        <w:r w:rsidR="00986E04" w:rsidRPr="00D41456">
          <w:rPr>
            <w:lang w:val="en-US"/>
          </w:rPr>
          <w:fldChar w:fldCharType="begin">
            <w:fldData xml:space="preserve">PEVuZE5vdGU+PENpdGU+PEF1dGhvcj5TdCBKYW1lcy1Sb2JlcnRzPC9BdXRob3I+PFllYXI+MTk5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</w:fldData>
          </w:fldChar>
        </w:r>
        <w:r w:rsidR="00986E04" w:rsidRPr="00D41456">
          <w:rPr>
            <w:lang w:val="en-US"/>
          </w:rPr>
          <w:instrText xml:space="preserve"> ADDIN EN.CITE </w:instrText>
        </w:r>
        <w:r w:rsidR="00986E04" w:rsidRPr="00D41456">
          <w:rPr>
            <w:lang w:val="en-US"/>
          </w:rPr>
          <w:fldChar w:fldCharType="begin">
            <w:fldData xml:space="preserve">PEVuZE5vdGU+PENpdGU+PEF1dGhvcj5TdCBKYW1lcy1Sb2JlcnRzPC9BdXRob3I+PFllYXI+MTk5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</w:fldData>
          </w:fldChar>
        </w:r>
        <w:r w:rsidR="00986E04" w:rsidRPr="00D41456">
          <w:rPr>
            <w:lang w:val="en-US"/>
          </w:rPr>
          <w:instrText xml:space="preserve"> ADDIN EN.CITE.DATA </w:instrText>
        </w:r>
        <w:r w:rsidR="00986E04" w:rsidRPr="00D41456">
          <w:rPr>
            <w:lang w:val="en-US"/>
          </w:rPr>
        </w:r>
        <w:r w:rsidR="00986E04" w:rsidRPr="00D41456">
          <w:rPr>
            <w:lang w:val="en-US"/>
          </w:rPr>
          <w:fldChar w:fldCharType="end"/>
        </w:r>
        <w:r w:rsidR="00986E04" w:rsidRPr="00D41456">
          <w:rPr>
            <w:lang w:val="en-US"/>
          </w:rPr>
        </w:r>
        <w:r w:rsidR="00986E04" w:rsidRPr="00D41456">
          <w:rPr>
            <w:lang w:val="en-US"/>
          </w:rPr>
          <w:fldChar w:fldCharType="separate"/>
        </w:r>
        <w:r w:rsidR="00986E04" w:rsidRPr="00D41456">
          <w:rPr>
            <w:noProof/>
            <w:vertAlign w:val="superscript"/>
            <w:lang w:val="en-US"/>
          </w:rPr>
          <w:t>55-58</w:t>
        </w:r>
        <w:r w:rsidR="00986E04" w:rsidRPr="00D41456">
          <w:rPr>
            <w:lang w:val="en-US"/>
          </w:rPr>
          <w:fldChar w:fldCharType="end"/>
        </w:r>
      </w:hyperlink>
      <w:r w:rsidR="00A95CDB" w:rsidRPr="00D41456">
        <w:rPr>
          <w:lang w:val="en-US"/>
        </w:rPr>
        <w:t xml:space="preserve"> </w:t>
      </w:r>
      <w:r w:rsidR="00C67C2E" w:rsidRPr="00D41456">
        <w:rPr>
          <w:lang w:val="en-US"/>
        </w:rPr>
        <w:t>These studies were therefore</w:t>
      </w:r>
      <w:r w:rsidR="00A95E05" w:rsidRPr="00D41456">
        <w:rPr>
          <w:lang w:val="en-US"/>
        </w:rPr>
        <w:t xml:space="preserve"> not included in the meta-analysis. Five study reports </w:t>
      </w:r>
      <w:r w:rsidR="00A95E05" w:rsidRPr="00D41456">
        <w:rPr>
          <w:lang w:val="en-US"/>
        </w:rPr>
        <w:fldChar w:fldCharType="begin">
          <w:fldData xml:space="preserve">PEVuZE5vdGU+PENpdGU+PEF1dGhvcj5CYXJyPC9BdXRob3I+PFllYXI+MTk4OTwvWWVhcj48UmVj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</w:fldData>
        </w:fldChar>
      </w:r>
      <w:r w:rsidR="00986E04" w:rsidRPr="00D41456">
        <w:rPr>
          <w:lang w:val="en-US"/>
        </w:rPr>
        <w:instrText xml:space="preserve"> ADDIN EN.CITE </w:instrText>
      </w:r>
      <w:r w:rsidR="00986E04" w:rsidRPr="00D41456">
        <w:rPr>
          <w:lang w:val="en-US"/>
        </w:rPr>
        <w:fldChar w:fldCharType="begin">
          <w:fldData xml:space="preserve">PEVuZE5vdGU+PENpdGU+PEF1dGhvcj5CYXJyPC9BdXRob3I+PFllYXI+MTk4OTwvWWVhcj48UmVj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</w:fldData>
        </w:fldChar>
      </w:r>
      <w:r w:rsidR="00986E04" w:rsidRPr="00D41456">
        <w:rPr>
          <w:lang w:val="en-US"/>
        </w:rPr>
        <w:instrText xml:space="preserve"> ADDIN EN.CITE.DATA </w:instrText>
      </w:r>
      <w:r w:rsidR="00986E04" w:rsidRPr="00D41456">
        <w:rPr>
          <w:lang w:val="en-US"/>
        </w:rPr>
      </w:r>
      <w:r w:rsidR="00986E04" w:rsidRPr="00D41456">
        <w:rPr>
          <w:lang w:val="en-US"/>
        </w:rPr>
        <w:fldChar w:fldCharType="end"/>
      </w:r>
      <w:r w:rsidR="00A95E05" w:rsidRPr="00D41456">
        <w:rPr>
          <w:lang w:val="en-US"/>
        </w:rPr>
      </w:r>
      <w:r w:rsidR="00A95E05" w:rsidRPr="00D41456">
        <w:rPr>
          <w:lang w:val="en-US"/>
        </w:rPr>
        <w:fldChar w:fldCharType="separate"/>
      </w:r>
      <w:hyperlink w:anchor="_ENREF_20" w:tooltip="St James-Roberts, 2006 #5" w:history="1">
        <w:r w:rsidR="00986E04" w:rsidRPr="00D41456">
          <w:rPr>
            <w:noProof/>
            <w:vertAlign w:val="superscript"/>
            <w:lang w:val="en-US"/>
          </w:rPr>
          <w:t>20</w:t>
        </w:r>
      </w:hyperlink>
      <w:r w:rsidR="00986E04" w:rsidRPr="00D41456">
        <w:rPr>
          <w:noProof/>
          <w:vertAlign w:val="superscript"/>
          <w:lang w:val="en-US"/>
        </w:rPr>
        <w:t>,</w:t>
      </w:r>
      <w:hyperlink w:anchor="_ENREF_21" w:tooltip="Lucas, 1998 #11" w:history="1">
        <w:r w:rsidR="00986E04" w:rsidRPr="00D41456">
          <w:rPr>
            <w:noProof/>
            <w:vertAlign w:val="superscript"/>
            <w:lang w:val="en-US"/>
          </w:rPr>
          <w:t>21</w:t>
        </w:r>
      </w:hyperlink>
      <w:r w:rsidR="00986E04" w:rsidRPr="00D41456">
        <w:rPr>
          <w:noProof/>
          <w:vertAlign w:val="superscript"/>
          <w:lang w:val="en-US"/>
        </w:rPr>
        <w:t>,</w:t>
      </w:r>
      <w:hyperlink w:anchor="_ENREF_59" w:tooltip="Barr, 1989 #77" w:history="1">
        <w:r w:rsidR="00986E04" w:rsidRPr="00D41456">
          <w:rPr>
            <w:noProof/>
            <w:vertAlign w:val="superscript"/>
            <w:lang w:val="en-US"/>
          </w:rPr>
          <w:t>59-61</w:t>
        </w:r>
      </w:hyperlink>
      <w:r w:rsidR="00A95E05" w:rsidRPr="00D41456">
        <w:rPr>
          <w:lang w:val="en-US"/>
        </w:rPr>
        <w:fldChar w:fldCharType="end"/>
      </w:r>
      <w:r w:rsidR="00A95E05" w:rsidRPr="00D41456">
        <w:rPr>
          <w:lang w:val="en-US"/>
        </w:rPr>
        <w:t xml:space="preserve"> reported on more than one sample, resulting in a total of twenty-eight articles with 33 samples</w:t>
      </w:r>
      <w:r w:rsidR="00C67C2E" w:rsidRPr="00D41456">
        <w:rPr>
          <w:lang w:val="en-US"/>
        </w:rPr>
        <w:t xml:space="preserve"> being</w:t>
      </w:r>
      <w:r w:rsidR="00A95E05" w:rsidRPr="00D41456">
        <w:rPr>
          <w:lang w:val="en-US"/>
        </w:rPr>
        <w:t xml:space="preserve"> included in the meta-analysis (Table 1). The majority of the studies used at least 3 days diary except 3 samples from 2 study reports.</w:t>
      </w:r>
      <w:r w:rsidR="00A95E05" w:rsidRPr="00D41456">
        <w:rPr>
          <w:lang w:val="en-US"/>
        </w:rPr>
        <w:fldChar w:fldCharType="begin">
          <w:fldData xml:space="preserve">PEVuZE5vdGU+PENpdGU+PEF1dGhvcj5XYWtlPC9BdXRob3I+PFllYXI+MjAwNjwvWWVhcj48UmVj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</w:fldData>
        </w:fldChar>
      </w:r>
      <w:r w:rsidR="00986E04" w:rsidRPr="00D41456">
        <w:rPr>
          <w:lang w:val="en-US"/>
        </w:rPr>
        <w:instrText xml:space="preserve"> ADDIN EN.CITE </w:instrText>
      </w:r>
      <w:r w:rsidR="00986E04" w:rsidRPr="00D41456">
        <w:rPr>
          <w:lang w:val="en-US"/>
        </w:rPr>
        <w:fldChar w:fldCharType="begin">
          <w:fldData xml:space="preserve">PEVuZE5vdGU+PENpdGU+PEF1dGhvcj5XYWtlPC9BdXRob3I+PFllYXI+MjAwNjwvWWVhcj48UmVj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</w:fldData>
        </w:fldChar>
      </w:r>
      <w:r w:rsidR="00986E04" w:rsidRPr="00D41456">
        <w:rPr>
          <w:lang w:val="en-US"/>
        </w:rPr>
        <w:instrText xml:space="preserve"> ADDIN EN.CITE.DATA </w:instrText>
      </w:r>
      <w:r w:rsidR="00986E04" w:rsidRPr="00D41456">
        <w:rPr>
          <w:lang w:val="en-US"/>
        </w:rPr>
      </w:r>
      <w:r w:rsidR="00986E04" w:rsidRPr="00D41456">
        <w:rPr>
          <w:lang w:val="en-US"/>
        </w:rPr>
        <w:fldChar w:fldCharType="end"/>
      </w:r>
      <w:r w:rsidR="00A95E05" w:rsidRPr="00D41456">
        <w:rPr>
          <w:lang w:val="en-US"/>
        </w:rPr>
      </w:r>
      <w:r w:rsidR="00A95E05" w:rsidRPr="00D41456">
        <w:rPr>
          <w:lang w:val="en-US"/>
        </w:rPr>
        <w:fldChar w:fldCharType="separate"/>
      </w:r>
      <w:hyperlink w:anchor="_ENREF_60" w:tooltip="Darlington, 2006 #2" w:history="1">
        <w:r w:rsidR="00986E04" w:rsidRPr="00D41456">
          <w:rPr>
            <w:noProof/>
            <w:vertAlign w:val="superscript"/>
            <w:lang w:val="en-US"/>
          </w:rPr>
          <w:t>60</w:t>
        </w:r>
      </w:hyperlink>
      <w:r w:rsidR="00986E04" w:rsidRPr="00D41456">
        <w:rPr>
          <w:noProof/>
          <w:vertAlign w:val="superscript"/>
          <w:lang w:val="en-US"/>
        </w:rPr>
        <w:t>,</w:t>
      </w:r>
      <w:hyperlink w:anchor="_ENREF_62" w:tooltip="Wake, 2006 #32" w:history="1">
        <w:r w:rsidR="00986E04" w:rsidRPr="00D41456">
          <w:rPr>
            <w:noProof/>
            <w:vertAlign w:val="superscript"/>
            <w:lang w:val="en-US"/>
          </w:rPr>
          <w:t>62</w:t>
        </w:r>
      </w:hyperlink>
      <w:r w:rsidR="00A95E05" w:rsidRPr="00D41456">
        <w:rPr>
          <w:lang w:val="en-US"/>
        </w:rPr>
        <w:fldChar w:fldCharType="end"/>
      </w:r>
      <w:r w:rsidR="005B1391" w:rsidRPr="00D41456">
        <w:rPr>
          <w:lang w:val="en-US"/>
        </w:rPr>
        <w:t xml:space="preserve"> </w:t>
      </w:r>
      <w:r w:rsidR="005B1391" w:rsidRPr="00D41456">
        <w:rPr>
          <w:lang w:eastAsia="en-GB"/>
        </w:rPr>
        <w:t>The studies included in the analysis with their quality rating scores and descriptions of each study are shown in Table 1.</w:t>
      </w:r>
      <w:r w:rsidR="00A95E05" w:rsidRPr="00D41456">
        <w:rPr>
          <w:lang w:val="en-US"/>
        </w:rPr>
        <w:t xml:space="preserve"> </w:t>
      </w:r>
    </w:p>
    <w:p w14:paraId="53B2B34C" w14:textId="512F6975" w:rsidR="00A95E05" w:rsidRPr="00BE31D2" w:rsidRDefault="00A95E05" w:rsidP="005B1391">
      <w:pPr>
        <w:spacing w:line="480" w:lineRule="auto"/>
        <w:ind w:firstLine="720"/>
        <w:rPr>
          <w:lang w:val="en-US"/>
        </w:rPr>
      </w:pPr>
      <w:r w:rsidRPr="00D41456">
        <w:rPr>
          <w:lang w:val="en-US"/>
        </w:rPr>
        <w:t>The overall agreement in the selection of articles according to the pr</w:t>
      </w:r>
      <w:r w:rsidR="00C67C2E" w:rsidRPr="00D41456">
        <w:rPr>
          <w:lang w:val="en-US"/>
        </w:rPr>
        <w:t xml:space="preserve">edefined criteria was Cohen’s k= </w:t>
      </w:r>
      <w:r w:rsidRPr="00D41456">
        <w:rPr>
          <w:lang w:val="en-US"/>
        </w:rPr>
        <w:t>0.89 at the full-text retrieval stage. The discrepancies in articles were discussed and mutually resolved by the coders.</w:t>
      </w:r>
    </w:p>
    <w:p w14:paraId="486E0596" w14:textId="77777777" w:rsidR="00A21B4B" w:rsidRDefault="00A21B4B" w:rsidP="00171F4E">
      <w:pPr>
        <w:spacing w:line="480" w:lineRule="auto"/>
        <w:rPr>
          <w:b/>
        </w:rPr>
      </w:pPr>
    </w:p>
    <w:p w14:paraId="5246FD3D" w14:textId="77777777" w:rsidR="00171F4E" w:rsidRPr="00BE31D2" w:rsidRDefault="00171F4E" w:rsidP="00171F4E">
      <w:pPr>
        <w:spacing w:line="480" w:lineRule="auto"/>
        <w:rPr>
          <w:b/>
        </w:rPr>
      </w:pPr>
      <w:r w:rsidRPr="00BE31D2">
        <w:rPr>
          <w:b/>
        </w:rPr>
        <w:t>Fuss/cry duration across 1-12 weeks</w:t>
      </w:r>
    </w:p>
    <w:p w14:paraId="086DE79A" w14:textId="77777777" w:rsidR="00171F4E" w:rsidRPr="00BE31D2" w:rsidRDefault="00171F4E" w:rsidP="00171F4E">
      <w:pPr>
        <w:spacing w:line="480" w:lineRule="auto"/>
        <w:rPr>
          <w:b/>
          <w:i/>
        </w:rPr>
      </w:pPr>
      <w:r w:rsidRPr="00BE31D2">
        <w:rPr>
          <w:b/>
          <w:i/>
        </w:rPr>
        <w:t>Mean fuss/cry duration</w:t>
      </w:r>
    </w:p>
    <w:p w14:paraId="7B5ABBA2" w14:textId="0EAC1DC3" w:rsidR="00171F4E" w:rsidRPr="00824166" w:rsidRDefault="00AA02FC" w:rsidP="00171F4E">
      <w:pPr>
        <w:spacing w:line="480" w:lineRule="auto"/>
        <w:rPr>
          <w:highlight w:val="yellow"/>
        </w:rPr>
      </w:pPr>
      <w:r w:rsidRPr="00BE31D2">
        <w:t>T</w:t>
      </w:r>
      <w:r w:rsidR="00171F4E" w:rsidRPr="00BE31D2">
        <w:t xml:space="preserve">he weighted mean average for each period </w:t>
      </w:r>
      <w:r w:rsidRPr="00BE31D2">
        <w:t xml:space="preserve">was computed </w:t>
      </w:r>
      <w:r w:rsidR="00171F4E" w:rsidRPr="00BE31D2">
        <w:t xml:space="preserve">(see </w:t>
      </w:r>
      <w:r w:rsidR="00AA2459">
        <w:t>F</w:t>
      </w:r>
      <w:r w:rsidR="00171F4E" w:rsidRPr="00BE31D2">
        <w:t xml:space="preserve">igure </w:t>
      </w:r>
      <w:r w:rsidR="00504671">
        <w:t>2</w:t>
      </w:r>
      <w:r w:rsidR="00CE604C">
        <w:t>, A</w:t>
      </w:r>
      <w:r w:rsidR="00171F4E" w:rsidRPr="00BE31D2">
        <w:t xml:space="preserve">). As shown, mean fuss/cry </w:t>
      </w:r>
      <w:r w:rsidR="00171F4E" w:rsidRPr="00824166">
        <w:t xml:space="preserve">durations were around </w:t>
      </w:r>
      <w:r w:rsidR="00B65B5E">
        <w:rPr>
          <w:lang w:val="en-US"/>
        </w:rPr>
        <w:t>1</w:t>
      </w:r>
      <w:r w:rsidR="00AA78B6">
        <w:rPr>
          <w:lang w:val="en-US"/>
        </w:rPr>
        <w:t>17</w:t>
      </w:r>
      <w:r w:rsidR="00171F4E" w:rsidRPr="00824166">
        <w:rPr>
          <w:lang w:val="en-US"/>
        </w:rPr>
        <w:t>-1</w:t>
      </w:r>
      <w:r w:rsidR="00A575FD" w:rsidRPr="00824166">
        <w:rPr>
          <w:lang w:val="en-US"/>
        </w:rPr>
        <w:t>33</w:t>
      </w:r>
      <w:r w:rsidR="00B65B5E">
        <w:rPr>
          <w:lang w:val="en-US"/>
        </w:rPr>
        <w:t xml:space="preserve"> minutes (SDs: 6</w:t>
      </w:r>
      <w:r w:rsidR="00AA78B6">
        <w:rPr>
          <w:lang w:val="en-US"/>
        </w:rPr>
        <w:t>6</w:t>
      </w:r>
      <w:r w:rsidR="00171F4E" w:rsidRPr="00824166">
        <w:rPr>
          <w:lang w:val="en-US"/>
        </w:rPr>
        <w:t>-</w:t>
      </w:r>
      <w:r w:rsidR="00A575FD" w:rsidRPr="00824166">
        <w:rPr>
          <w:lang w:val="en-US"/>
        </w:rPr>
        <w:t>70</w:t>
      </w:r>
      <w:r w:rsidR="00B65B5E">
        <w:rPr>
          <w:lang w:val="en-US"/>
        </w:rPr>
        <w:t xml:space="preserve">) in the first </w:t>
      </w:r>
      <w:r w:rsidR="00AA78B6">
        <w:rPr>
          <w:lang w:val="en-US"/>
        </w:rPr>
        <w:t>6</w:t>
      </w:r>
      <w:r w:rsidR="00171F4E" w:rsidRPr="00824166">
        <w:rPr>
          <w:lang w:val="en-US"/>
        </w:rPr>
        <w:t xml:space="preserve"> weeks and then dropped to around </w:t>
      </w:r>
      <w:r w:rsidR="00270166" w:rsidRPr="00824166">
        <w:rPr>
          <w:lang w:val="en-US"/>
        </w:rPr>
        <w:t>68</w:t>
      </w:r>
      <w:r w:rsidR="00171F4E" w:rsidRPr="00824166">
        <w:rPr>
          <w:lang w:val="en-US"/>
        </w:rPr>
        <w:t xml:space="preserve"> minutes (SD: 4</w:t>
      </w:r>
      <w:r w:rsidR="00270166" w:rsidRPr="00824166">
        <w:rPr>
          <w:lang w:val="en-US"/>
        </w:rPr>
        <w:t>6</w:t>
      </w:r>
      <w:r w:rsidR="00171F4E" w:rsidRPr="00824166">
        <w:rPr>
          <w:lang w:val="en-US"/>
        </w:rPr>
        <w:t>) by 10-12 weeks</w:t>
      </w:r>
      <w:r w:rsidR="00171F4E" w:rsidRPr="00824166">
        <w:t xml:space="preserve">. </w:t>
      </w:r>
      <w:r w:rsidR="00824166" w:rsidRPr="00824166">
        <w:t xml:space="preserve">Post-hoc comparisons </w:t>
      </w:r>
      <w:r w:rsidR="00171F4E" w:rsidRPr="00824166">
        <w:t xml:space="preserve">showed that </w:t>
      </w:r>
      <w:r w:rsidR="00FF66F3" w:rsidRPr="00824166">
        <w:t>fuss</w:t>
      </w:r>
      <w:r w:rsidR="00824166" w:rsidRPr="00824166">
        <w:t xml:space="preserve">/cry duration did not significantly differ from each other across the first </w:t>
      </w:r>
      <w:r w:rsidR="00950B5B">
        <w:t>6</w:t>
      </w:r>
      <w:r w:rsidR="00824166" w:rsidRPr="00824166">
        <w:t xml:space="preserve"> weeks. However, the fuss/cry duration at </w:t>
      </w:r>
      <w:r w:rsidR="00270166" w:rsidRPr="00824166">
        <w:t>10-12 weeks</w:t>
      </w:r>
      <w:r w:rsidR="00E806FA">
        <w:t xml:space="preserve"> (M: 68.03, SD: 46.2</w:t>
      </w:r>
      <w:r w:rsidR="00453E65">
        <w:t>)</w:t>
      </w:r>
      <w:r w:rsidR="00270166" w:rsidRPr="00824166">
        <w:t xml:space="preserve"> was significantly lower than </w:t>
      </w:r>
      <w:r w:rsidR="00DD6766">
        <w:t xml:space="preserve">at </w:t>
      </w:r>
      <w:r w:rsidR="00CB2420" w:rsidRPr="00824166">
        <w:t>1-2 weeks (M: 117.3,</w:t>
      </w:r>
      <w:r w:rsidR="00C44C4A" w:rsidRPr="00824166">
        <w:t xml:space="preserve"> SD: 66.8;</w:t>
      </w:r>
      <w:r w:rsidR="00CB2420" w:rsidRPr="00824166">
        <w:t xml:space="preserve"> p&lt; .001</w:t>
      </w:r>
      <w:r w:rsidR="00145582" w:rsidRPr="00824166">
        <w:t>); 3-4 weeks (M</w:t>
      </w:r>
      <w:r w:rsidR="00C44C4A" w:rsidRPr="00824166">
        <w:t>: 118.2, SD: 69.3;</w:t>
      </w:r>
      <w:r w:rsidR="00145582" w:rsidRPr="00824166">
        <w:t xml:space="preserve"> p&lt;. 01</w:t>
      </w:r>
      <w:r w:rsidR="003E4CDF" w:rsidRPr="00824166">
        <w:t xml:space="preserve">); and </w:t>
      </w:r>
      <w:r w:rsidR="00145582" w:rsidRPr="00824166">
        <w:t>5-6 weeks (M</w:t>
      </w:r>
      <w:r w:rsidR="00C44C4A" w:rsidRPr="00824166">
        <w:t>: 133.3</w:t>
      </w:r>
      <w:r w:rsidR="00145582" w:rsidRPr="00824166">
        <w:t xml:space="preserve">, </w:t>
      </w:r>
      <w:r w:rsidR="00C44C4A" w:rsidRPr="00824166">
        <w:t xml:space="preserve">SD: 70.1; </w:t>
      </w:r>
      <w:r w:rsidR="00145582" w:rsidRPr="00824166">
        <w:t>p&lt; .001</w:t>
      </w:r>
      <w:r w:rsidR="003E4CDF" w:rsidRPr="00824166">
        <w:t>)</w:t>
      </w:r>
      <w:r w:rsidR="00D71424" w:rsidRPr="00824166">
        <w:t>.</w:t>
      </w:r>
      <w:r w:rsidR="003E4CDF" w:rsidRPr="00824166">
        <w:t xml:space="preserve"> </w:t>
      </w:r>
    </w:p>
    <w:p w14:paraId="62DD3AFF" w14:textId="77777777" w:rsidR="00787D28" w:rsidRPr="00BE31D2" w:rsidRDefault="00787D28" w:rsidP="00787D28">
      <w:pPr>
        <w:autoSpaceDE w:val="0"/>
        <w:autoSpaceDN w:val="0"/>
        <w:adjustRightInd w:val="0"/>
        <w:rPr>
          <w:lang w:eastAsia="en-GB"/>
        </w:rPr>
      </w:pPr>
    </w:p>
    <w:p w14:paraId="5C2D404C" w14:textId="77777777" w:rsidR="00535C68" w:rsidRPr="00E806FA" w:rsidRDefault="00787D28" w:rsidP="00B11893">
      <w:pPr>
        <w:spacing w:line="480" w:lineRule="auto"/>
        <w:rPr>
          <w:b/>
          <w:i/>
        </w:rPr>
      </w:pPr>
      <w:r w:rsidRPr="00E806FA">
        <w:rPr>
          <w:b/>
          <w:i/>
        </w:rPr>
        <w:t>Potential Moderator Variables</w:t>
      </w:r>
    </w:p>
    <w:p w14:paraId="4F088085" w14:textId="77777777" w:rsidR="00171F4E" w:rsidRDefault="00387F67" w:rsidP="00171F4E">
      <w:pPr>
        <w:autoSpaceDE w:val="0"/>
        <w:autoSpaceDN w:val="0"/>
        <w:adjustRightInd w:val="0"/>
        <w:spacing w:line="480" w:lineRule="auto"/>
        <w:rPr>
          <w:b/>
          <w:bCs/>
          <w:i/>
        </w:rPr>
      </w:pPr>
      <w:r>
        <w:rPr>
          <w:b/>
          <w:bCs/>
          <w:i/>
        </w:rPr>
        <w:t>C</w:t>
      </w:r>
      <w:r w:rsidR="00171F4E" w:rsidRPr="00BE31D2">
        <w:rPr>
          <w:b/>
          <w:bCs/>
          <w:i/>
        </w:rPr>
        <w:t>ountry</w:t>
      </w:r>
    </w:p>
    <w:p w14:paraId="14375126" w14:textId="7367DACC" w:rsidR="005D42E3" w:rsidRPr="005D42E3" w:rsidRDefault="005D42E3" w:rsidP="00171F4E">
      <w:pPr>
        <w:autoSpaceDE w:val="0"/>
        <w:autoSpaceDN w:val="0"/>
        <w:adjustRightInd w:val="0"/>
        <w:spacing w:line="480" w:lineRule="auto"/>
        <w:rPr>
          <w:bCs/>
        </w:rPr>
      </w:pPr>
      <w:r w:rsidRPr="00430799">
        <w:rPr>
          <w:bCs/>
        </w:rPr>
        <w:t>Random</w:t>
      </w:r>
      <w:r w:rsidR="00A53C93" w:rsidRPr="00430799">
        <w:rPr>
          <w:bCs/>
        </w:rPr>
        <w:t xml:space="preserve"> effects meta-analyses</w:t>
      </w:r>
      <w:r w:rsidR="008D226D" w:rsidRPr="00430799">
        <w:rPr>
          <w:bCs/>
        </w:rPr>
        <w:t xml:space="preserve"> (</w:t>
      </w:r>
      <w:r w:rsidR="00CE604C">
        <w:rPr>
          <w:bCs/>
        </w:rPr>
        <w:t>Figure 3; online only</w:t>
      </w:r>
      <w:r w:rsidR="008D226D" w:rsidRPr="00430799">
        <w:rPr>
          <w:bCs/>
        </w:rPr>
        <w:t>)</w:t>
      </w:r>
      <w:r w:rsidR="00A53C93" w:rsidRPr="00430799">
        <w:rPr>
          <w:bCs/>
        </w:rPr>
        <w:t xml:space="preserve"> </w:t>
      </w:r>
      <w:r w:rsidRPr="00430799">
        <w:rPr>
          <w:bCs/>
        </w:rPr>
        <w:t xml:space="preserve">showed that </w:t>
      </w:r>
      <w:r w:rsidRPr="00430799">
        <w:t>the standardized fuss/cry duration means</w:t>
      </w:r>
      <w:r w:rsidRPr="00430799">
        <w:rPr>
          <w:bCs/>
        </w:rPr>
        <w:t xml:space="preserve"> in Germany</w:t>
      </w:r>
      <w:r w:rsidR="00535C68" w:rsidRPr="00430799">
        <w:rPr>
          <w:bCs/>
        </w:rPr>
        <w:t xml:space="preserve"> </w:t>
      </w:r>
      <w:r w:rsidR="00E93917" w:rsidRPr="00430799">
        <w:t xml:space="preserve">at 1-2 </w:t>
      </w:r>
      <w:r w:rsidR="001572C5" w:rsidRPr="00430799">
        <w:t xml:space="preserve">(M: 69, SD: 60) </w:t>
      </w:r>
      <w:r w:rsidR="00E93917" w:rsidRPr="00430799">
        <w:t>weeks and 3-4 weeks of age</w:t>
      </w:r>
      <w:r w:rsidR="001572C5" w:rsidRPr="00430799">
        <w:t xml:space="preserve"> (M: 80.8, SD: 67.4) </w:t>
      </w:r>
      <w:r w:rsidR="00E93917" w:rsidRPr="00430799">
        <w:t xml:space="preserve">and in Japan at 5-6 weeks age </w:t>
      </w:r>
      <w:r w:rsidR="001572C5" w:rsidRPr="00430799">
        <w:t>(M: 107, SD</w:t>
      </w:r>
      <w:r w:rsidR="00020BBC" w:rsidRPr="00430799">
        <w:t>: 36</w:t>
      </w:r>
      <w:r w:rsidR="001572C5" w:rsidRPr="00430799">
        <w:t xml:space="preserve">) </w:t>
      </w:r>
      <w:r w:rsidR="00535C68" w:rsidRPr="00430799">
        <w:t>were significantly lower than the overall weighted average mean</w:t>
      </w:r>
      <w:r w:rsidR="00E93917" w:rsidRPr="00430799">
        <w:t xml:space="preserve"> (</w:t>
      </w:r>
      <w:r w:rsidR="00CE604C">
        <w:rPr>
          <w:bCs/>
        </w:rPr>
        <w:t>Figure 3; online only</w:t>
      </w:r>
      <w:r w:rsidR="00E93917" w:rsidRPr="00430799">
        <w:t>)</w:t>
      </w:r>
      <w:r w:rsidR="00D51DC3" w:rsidRPr="00430799">
        <w:t>.</w:t>
      </w:r>
      <w:r w:rsidR="00535C68" w:rsidRPr="00430799">
        <w:rPr>
          <w:bCs/>
        </w:rPr>
        <w:t xml:space="preserve"> Similarly,</w:t>
      </w:r>
      <w:r w:rsidRPr="00430799">
        <w:rPr>
          <w:bCs/>
        </w:rPr>
        <w:t xml:space="preserve"> </w:t>
      </w:r>
      <w:r w:rsidR="00535C68" w:rsidRPr="00430799">
        <w:t>the standardized fuss/cry duration means</w:t>
      </w:r>
      <w:r w:rsidR="00535C68" w:rsidRPr="00430799">
        <w:rPr>
          <w:bCs/>
        </w:rPr>
        <w:t xml:space="preserve"> in </w:t>
      </w:r>
      <w:r w:rsidRPr="00430799">
        <w:rPr>
          <w:bCs/>
        </w:rPr>
        <w:t>Denmark</w:t>
      </w:r>
      <w:r w:rsidR="00535C68" w:rsidRPr="00430799">
        <w:rPr>
          <w:bCs/>
        </w:rPr>
        <w:t xml:space="preserve"> were </w:t>
      </w:r>
      <w:r w:rsidR="00535C68" w:rsidRPr="00430799">
        <w:t xml:space="preserve">significantly lower than the overall weighted average mean </w:t>
      </w:r>
      <w:r w:rsidR="00E93917" w:rsidRPr="00430799">
        <w:t>across the first 12 weeks except 8-9 weeks of age</w:t>
      </w:r>
      <w:r w:rsidR="00775B47" w:rsidRPr="00430799">
        <w:t>.</w:t>
      </w:r>
      <w:r w:rsidR="005A3F87" w:rsidRPr="00430799">
        <w:t xml:space="preserve"> </w:t>
      </w:r>
      <w:r w:rsidRPr="00430799">
        <w:t>On the other hand, the standardized f</w:t>
      </w:r>
      <w:r w:rsidR="009A56F4" w:rsidRPr="00430799">
        <w:t>uss/cry duration mean in Canada</w:t>
      </w:r>
      <w:r w:rsidR="00E93917" w:rsidRPr="00430799">
        <w:t xml:space="preserve"> at 3-4 weeks of age </w:t>
      </w:r>
      <w:r w:rsidR="00020BBC" w:rsidRPr="00430799">
        <w:t>(M: 149.8, SD</w:t>
      </w:r>
      <w:r w:rsidR="00E87849" w:rsidRPr="00430799">
        <w:t>: 73.5) and</w:t>
      </w:r>
      <w:r w:rsidR="00E93917" w:rsidRPr="00430799">
        <w:t xml:space="preserve"> in The Netherlands at 5-6 weeks of age </w:t>
      </w:r>
      <w:r w:rsidR="00020BBC" w:rsidRPr="00430799">
        <w:t>(M: 150.4, SD</w:t>
      </w:r>
      <w:r w:rsidR="00E87849" w:rsidRPr="00430799">
        <w:t>: 66.3</w:t>
      </w:r>
      <w:r w:rsidR="00020BBC" w:rsidRPr="00430799">
        <w:t xml:space="preserve">) </w:t>
      </w:r>
      <w:r w:rsidR="00F510CC" w:rsidRPr="00430799">
        <w:t xml:space="preserve">was significantly higher </w:t>
      </w:r>
      <w:r w:rsidRPr="00430799">
        <w:t>than the overall weighted fuss/cry duration mean</w:t>
      </w:r>
      <w:r w:rsidR="00E93917" w:rsidRPr="00430799">
        <w:t xml:space="preserve"> (Table 2)</w:t>
      </w:r>
      <w:r w:rsidR="003D327A" w:rsidRPr="00430799">
        <w:t>.</w:t>
      </w:r>
      <w:r w:rsidR="00D05E2E" w:rsidRPr="00430799">
        <w:t xml:space="preserve"> The Q test for heterogeneity was significant at each </w:t>
      </w:r>
      <w:r w:rsidR="00A15A44" w:rsidRPr="00430799">
        <w:t>age (</w:t>
      </w:r>
      <w:r w:rsidR="00D05E2E" w:rsidRPr="00430799">
        <w:t>p &lt; 0.001).</w:t>
      </w:r>
    </w:p>
    <w:p w14:paraId="2930E8B0" w14:textId="77777777" w:rsidR="00171F4E" w:rsidRPr="00BE31D2" w:rsidRDefault="00171F4E" w:rsidP="00171F4E">
      <w:pPr>
        <w:autoSpaceDE w:val="0"/>
        <w:autoSpaceDN w:val="0"/>
        <w:adjustRightInd w:val="0"/>
        <w:rPr>
          <w:lang w:eastAsia="en-GB"/>
        </w:rPr>
      </w:pPr>
    </w:p>
    <w:p w14:paraId="3FD92ED9" w14:textId="77777777" w:rsidR="00A21B4B" w:rsidRDefault="00A21B4B" w:rsidP="00C71C8B">
      <w:pPr>
        <w:spacing w:line="480" w:lineRule="auto"/>
        <w:rPr>
          <w:b/>
          <w:i/>
        </w:rPr>
      </w:pPr>
    </w:p>
    <w:p w14:paraId="545B5F29" w14:textId="77777777" w:rsidR="00C71C8B" w:rsidRPr="00387F67" w:rsidRDefault="00C71C8B" w:rsidP="00C71C8B">
      <w:pPr>
        <w:spacing w:line="480" w:lineRule="auto"/>
        <w:rPr>
          <w:b/>
          <w:i/>
        </w:rPr>
      </w:pPr>
      <w:r w:rsidRPr="00387F67">
        <w:rPr>
          <w:b/>
          <w:i/>
        </w:rPr>
        <w:t>Feeding Type</w:t>
      </w:r>
    </w:p>
    <w:p w14:paraId="505E7CB6" w14:textId="1DF26866" w:rsidR="00C035BE" w:rsidRDefault="00171F4E" w:rsidP="0052584F">
      <w:pPr>
        <w:spacing w:line="480" w:lineRule="auto"/>
      </w:pPr>
      <w:r w:rsidRPr="00DC776B">
        <w:t xml:space="preserve">Feeding type was found to be a significant moderator at </w:t>
      </w:r>
      <w:r w:rsidR="007B46DC">
        <w:t xml:space="preserve">1-2 </w:t>
      </w:r>
      <w:r w:rsidR="007B46DC" w:rsidRPr="002D0D9C">
        <w:t>weeks</w:t>
      </w:r>
      <w:r w:rsidR="007660D6" w:rsidRPr="002D0D9C">
        <w:t xml:space="preserve"> (</w:t>
      </w:r>
      <w:proofErr w:type="spellStart"/>
      <w:r w:rsidR="007660D6" w:rsidRPr="002D0D9C">
        <w:t>Q</w:t>
      </w:r>
      <w:r w:rsidR="007660D6" w:rsidRPr="002D0D9C">
        <w:rPr>
          <w:vertAlign w:val="subscript"/>
        </w:rPr>
        <w:t>b</w:t>
      </w:r>
      <w:proofErr w:type="spellEnd"/>
      <w:r w:rsidR="007660D6" w:rsidRPr="002D0D9C">
        <w:t>=22.91; p &lt; 0.001)</w:t>
      </w:r>
      <w:r w:rsidR="007B46DC" w:rsidRPr="002D0D9C">
        <w:t xml:space="preserve">, </w:t>
      </w:r>
      <w:r w:rsidRPr="002D0D9C">
        <w:t>5-6 weeks</w:t>
      </w:r>
      <w:r w:rsidR="007660D6" w:rsidRPr="002D0D9C">
        <w:t xml:space="preserve"> (</w:t>
      </w:r>
      <w:proofErr w:type="spellStart"/>
      <w:r w:rsidR="007660D6" w:rsidRPr="002D0D9C">
        <w:t>Q</w:t>
      </w:r>
      <w:r w:rsidR="007660D6" w:rsidRPr="002D0D9C">
        <w:rPr>
          <w:vertAlign w:val="subscript"/>
        </w:rPr>
        <w:t>b</w:t>
      </w:r>
      <w:proofErr w:type="spellEnd"/>
      <w:r w:rsidR="007660D6" w:rsidRPr="002D0D9C">
        <w:t>=</w:t>
      </w:r>
      <w:r w:rsidR="002D0D9C" w:rsidRPr="002D0D9C">
        <w:t>1</w:t>
      </w:r>
      <w:r w:rsidR="007660D6" w:rsidRPr="002D0D9C">
        <w:t>2.</w:t>
      </w:r>
      <w:r w:rsidR="002D0D9C" w:rsidRPr="002D0D9C">
        <w:t>28</w:t>
      </w:r>
      <w:r w:rsidR="007660D6" w:rsidRPr="002D0D9C">
        <w:t>; p &lt; 0.01)</w:t>
      </w:r>
      <w:r w:rsidR="007A1C3D">
        <w:t xml:space="preserve">, </w:t>
      </w:r>
      <w:r w:rsidRPr="00E61E7A">
        <w:t>and at 10-12 weeks</w:t>
      </w:r>
      <w:r w:rsidR="007660D6" w:rsidRPr="00E61E7A">
        <w:t xml:space="preserve"> (</w:t>
      </w:r>
      <w:proofErr w:type="spellStart"/>
      <w:r w:rsidR="007660D6" w:rsidRPr="00E61E7A">
        <w:t>Q</w:t>
      </w:r>
      <w:r w:rsidR="007660D6" w:rsidRPr="00E61E7A">
        <w:rPr>
          <w:vertAlign w:val="subscript"/>
        </w:rPr>
        <w:t>b</w:t>
      </w:r>
      <w:proofErr w:type="spellEnd"/>
      <w:r w:rsidR="007660D6" w:rsidRPr="00E61E7A">
        <w:t>=2</w:t>
      </w:r>
      <w:r w:rsidR="00E61E7A" w:rsidRPr="00E61E7A">
        <w:t>1</w:t>
      </w:r>
      <w:r w:rsidR="007660D6" w:rsidRPr="00E61E7A">
        <w:t>.</w:t>
      </w:r>
      <w:r w:rsidR="00E61E7A" w:rsidRPr="00E61E7A">
        <w:t>0</w:t>
      </w:r>
      <w:r w:rsidR="007660D6" w:rsidRPr="00E61E7A">
        <w:t>1; p &lt; 0.001)</w:t>
      </w:r>
      <w:r w:rsidRPr="00DC776B">
        <w:t xml:space="preserve">. </w:t>
      </w:r>
      <w:r w:rsidR="00CB4995" w:rsidRPr="00DC776B">
        <w:t>S</w:t>
      </w:r>
      <w:r w:rsidR="00CB4995">
        <w:t>amples</w:t>
      </w:r>
      <w:r w:rsidR="00CB4995" w:rsidRPr="00DC776B">
        <w:t xml:space="preserve"> </w:t>
      </w:r>
      <w:r w:rsidRPr="00DC776B">
        <w:t xml:space="preserve">which included babies who were bottle-fed </w:t>
      </w:r>
      <w:r w:rsidR="00EA664B" w:rsidRPr="00B04A8E">
        <w:t>(</w:t>
      </w:r>
      <w:r w:rsidR="00EA664B" w:rsidRPr="00B04A8E">
        <w:rPr>
          <w:i/>
          <w:iCs/>
        </w:rPr>
        <w:t xml:space="preserve">z </w:t>
      </w:r>
      <w:r w:rsidR="00EA664B" w:rsidRPr="00B04A8E">
        <w:t xml:space="preserve">= -3.461; </w:t>
      </w:r>
      <w:r w:rsidR="00EA664B" w:rsidRPr="00B04A8E">
        <w:rPr>
          <w:i/>
          <w:iCs/>
        </w:rPr>
        <w:t>p&lt;</w:t>
      </w:r>
      <w:r w:rsidR="00EA664B" w:rsidRPr="00B04A8E">
        <w:rPr>
          <w:iCs/>
        </w:rPr>
        <w:t>0</w:t>
      </w:r>
      <w:r w:rsidR="00EA664B" w:rsidRPr="00B04A8E">
        <w:t>.01)</w:t>
      </w:r>
      <w:r w:rsidR="00EA664B" w:rsidRPr="00DC776B">
        <w:t xml:space="preserve"> </w:t>
      </w:r>
      <w:r w:rsidRPr="00DC776B">
        <w:t>or mixed-fed (breast and bottle)</w:t>
      </w:r>
      <w:r w:rsidR="006D40B1">
        <w:t xml:space="preserve"> </w:t>
      </w:r>
      <w:r w:rsidR="006D40B1" w:rsidRPr="006D40B1">
        <w:t>(</w:t>
      </w:r>
      <w:r w:rsidR="006D40B1" w:rsidRPr="00EA6965">
        <w:rPr>
          <w:i/>
          <w:iCs/>
        </w:rPr>
        <w:t xml:space="preserve">z </w:t>
      </w:r>
      <w:r w:rsidR="006D40B1" w:rsidRPr="00EA6965">
        <w:t>= -3.</w:t>
      </w:r>
      <w:r w:rsidR="00EA6965" w:rsidRPr="00EA6965">
        <w:t>656</w:t>
      </w:r>
      <w:r w:rsidR="006D40B1" w:rsidRPr="00EA6965">
        <w:t xml:space="preserve">; </w:t>
      </w:r>
      <w:r w:rsidR="006D40B1" w:rsidRPr="00EA6965">
        <w:rPr>
          <w:i/>
          <w:iCs/>
        </w:rPr>
        <w:t>p&lt;</w:t>
      </w:r>
      <w:r w:rsidR="006D40B1" w:rsidRPr="00EA6965">
        <w:rPr>
          <w:iCs/>
        </w:rPr>
        <w:t>0</w:t>
      </w:r>
      <w:r w:rsidR="006D40B1" w:rsidRPr="00EA6965">
        <w:t xml:space="preserve">.01) </w:t>
      </w:r>
      <w:r w:rsidRPr="00EA6965">
        <w:t>had</w:t>
      </w:r>
      <w:r w:rsidRPr="00DC776B">
        <w:t xml:space="preserve"> significantly lower fuss/cry durations than the overall weighted fuss/cry mean</w:t>
      </w:r>
      <w:r w:rsidR="00C71C8B" w:rsidRPr="00DC776B">
        <w:t xml:space="preserve"> at 5-6 weeks</w:t>
      </w:r>
      <w:r w:rsidR="006D40B1">
        <w:t xml:space="preserve">. </w:t>
      </w:r>
      <w:r w:rsidR="00C71C8B" w:rsidRPr="00DC776B">
        <w:t xml:space="preserve">In contrast, </w:t>
      </w:r>
      <w:proofErr w:type="gramStart"/>
      <w:r w:rsidR="00CB4995">
        <w:t>samples</w:t>
      </w:r>
      <w:r w:rsidR="0006573C" w:rsidRPr="00DC776B">
        <w:t xml:space="preserve"> which inc</w:t>
      </w:r>
      <w:r w:rsidR="004C7972">
        <w:t>luded babies who were breastfed</w:t>
      </w:r>
      <w:proofErr w:type="gramEnd"/>
      <w:r w:rsidR="00C71C8B" w:rsidRPr="00DC776B">
        <w:t xml:space="preserve"> had significantly higher fuss/cry durations at 3-4 weeks</w:t>
      </w:r>
      <w:r w:rsidR="00B229C7">
        <w:t xml:space="preserve"> </w:t>
      </w:r>
      <w:r w:rsidR="00B229C7" w:rsidRPr="00F0145B">
        <w:t>(</w:t>
      </w:r>
      <w:r w:rsidR="00B229C7" w:rsidRPr="001B12C5">
        <w:rPr>
          <w:i/>
          <w:iCs/>
        </w:rPr>
        <w:t xml:space="preserve">z </w:t>
      </w:r>
      <w:r w:rsidR="00B229C7">
        <w:t>= 3.500</w:t>
      </w:r>
      <w:r w:rsidR="00B229C7" w:rsidRPr="001B12C5">
        <w:t xml:space="preserve">; </w:t>
      </w:r>
      <w:r w:rsidR="00B229C7" w:rsidRPr="001B12C5">
        <w:rPr>
          <w:i/>
          <w:iCs/>
        </w:rPr>
        <w:t>p&lt;</w:t>
      </w:r>
      <w:r w:rsidR="00B229C7" w:rsidRPr="001B12C5">
        <w:rPr>
          <w:iCs/>
        </w:rPr>
        <w:t>0</w:t>
      </w:r>
      <w:r w:rsidR="00B229C7" w:rsidRPr="001B12C5">
        <w:t>.01)</w:t>
      </w:r>
      <w:r w:rsidR="00C71C8B" w:rsidRPr="00DC776B">
        <w:t xml:space="preserve">. </w:t>
      </w:r>
      <w:r w:rsidR="00292023" w:rsidRPr="00DC776B">
        <w:t>Furthermore</w:t>
      </w:r>
      <w:r w:rsidRPr="00DC776B">
        <w:t xml:space="preserve">, </w:t>
      </w:r>
      <w:r w:rsidR="00CB4995" w:rsidRPr="00DC776B">
        <w:t>s</w:t>
      </w:r>
      <w:r w:rsidR="00CB4995">
        <w:t>amples</w:t>
      </w:r>
      <w:r w:rsidR="00CB4995" w:rsidRPr="00DC776B">
        <w:t xml:space="preserve"> </w:t>
      </w:r>
      <w:r w:rsidRPr="00DC776B">
        <w:t xml:space="preserve">that did not report </w:t>
      </w:r>
      <w:r w:rsidR="00080786">
        <w:t xml:space="preserve">on </w:t>
      </w:r>
      <w:r w:rsidRPr="00DC776B">
        <w:t>the type of feeding (1-2 week</w:t>
      </w:r>
      <w:r w:rsidR="00080786">
        <w:t>s and at 10-12 weeks of age) reported</w:t>
      </w:r>
      <w:r w:rsidRPr="00DC776B">
        <w:t xml:space="preserve"> significantly higher fuss/cry durations</w:t>
      </w:r>
      <w:r w:rsidR="002C05E4">
        <w:t xml:space="preserve"> than the overall weighted fuss/cry</w:t>
      </w:r>
      <w:r w:rsidRPr="00DC776B">
        <w:t>.</w:t>
      </w:r>
    </w:p>
    <w:p w14:paraId="29965541" w14:textId="48F44E16" w:rsidR="002F6898" w:rsidRDefault="002F6898" w:rsidP="0052584F">
      <w:pPr>
        <w:spacing w:line="480" w:lineRule="auto"/>
      </w:pPr>
      <w:r w:rsidRPr="00661B45">
        <w:rPr>
          <w:b/>
          <w:i/>
        </w:rPr>
        <w:t>Quality Assessment</w:t>
      </w:r>
    </w:p>
    <w:p w14:paraId="5F6480C6" w14:textId="77F0E826" w:rsidR="002F6898" w:rsidRPr="00570C69" w:rsidRDefault="00F82D99" w:rsidP="0052584F">
      <w:pPr>
        <w:spacing w:line="480" w:lineRule="auto"/>
      </w:pPr>
      <w:proofErr w:type="spellStart"/>
      <w:r w:rsidRPr="00DB3306">
        <w:t>Univariate</w:t>
      </w:r>
      <w:proofErr w:type="spellEnd"/>
      <w:r w:rsidRPr="00DB3306">
        <w:t xml:space="preserve"> meta-regression analyses indicated a positive significant moderating influence of study quality at 8-9 weeks of age (the slope: point estimate</w:t>
      </w:r>
      <w:r w:rsidR="00570C69" w:rsidRPr="00DB3306">
        <w:t xml:space="preserve">= 0.15; z= 4.09; SE= 0.04; p &lt; 0.001; </w:t>
      </w:r>
      <w:proofErr w:type="spellStart"/>
      <w:r w:rsidR="00570C69" w:rsidRPr="00DB3306">
        <w:t>Q</w:t>
      </w:r>
      <w:r w:rsidR="00570C69" w:rsidRPr="00DB3306">
        <w:rPr>
          <w:vertAlign w:val="subscript"/>
        </w:rPr>
        <w:t>b</w:t>
      </w:r>
      <w:proofErr w:type="spellEnd"/>
      <w:r w:rsidR="00570C69" w:rsidRPr="00DB3306">
        <w:t xml:space="preserve">= 16.79; </w:t>
      </w:r>
      <w:proofErr w:type="spellStart"/>
      <w:r w:rsidR="00570C69" w:rsidRPr="00DB3306">
        <w:t>df</w:t>
      </w:r>
      <w:proofErr w:type="spellEnd"/>
      <w:r w:rsidR="00570C69" w:rsidRPr="00DB3306">
        <w:t>: 1; p &lt;0.001)</w:t>
      </w:r>
      <w:r w:rsidR="00CB4995">
        <w:t>: A</w:t>
      </w:r>
      <w:r w:rsidR="00570C69" w:rsidRPr="00DB3306">
        <w:t>s study quality increased, fuss/cry duration also increased.</w:t>
      </w:r>
    </w:p>
    <w:p w14:paraId="53E343A2" w14:textId="77777777" w:rsidR="00171F4E" w:rsidRPr="00BE31D2" w:rsidRDefault="00171F4E" w:rsidP="00171F4E">
      <w:pPr>
        <w:spacing w:line="480" w:lineRule="auto"/>
        <w:rPr>
          <w:b/>
          <w:bCs/>
        </w:rPr>
      </w:pPr>
      <w:r w:rsidRPr="00BE31D2">
        <w:rPr>
          <w:b/>
          <w:bCs/>
        </w:rPr>
        <w:t xml:space="preserve">Prevalence of colic </w:t>
      </w:r>
    </w:p>
    <w:p w14:paraId="0FF8B139" w14:textId="6C4C1192" w:rsidR="00BF0536" w:rsidRPr="00CE604C" w:rsidRDefault="00171F4E" w:rsidP="00171F4E">
      <w:pPr>
        <w:spacing w:line="480" w:lineRule="auto"/>
        <w:rPr>
          <w:bCs/>
        </w:rPr>
      </w:pPr>
      <w:r w:rsidRPr="00BE31D2">
        <w:rPr>
          <w:bCs/>
        </w:rPr>
        <w:t>We calculated the overall mean weighted colic prevalence of all studies at each assessment point (</w:t>
      </w:r>
      <w:r w:rsidR="005B0275" w:rsidRPr="009D6196">
        <w:rPr>
          <w:bCs/>
        </w:rPr>
        <w:t>F</w:t>
      </w:r>
      <w:r w:rsidRPr="009D6196">
        <w:rPr>
          <w:bCs/>
        </w:rPr>
        <w:t xml:space="preserve">igure </w:t>
      </w:r>
      <w:r w:rsidR="00504671">
        <w:rPr>
          <w:bCs/>
        </w:rPr>
        <w:t>2</w:t>
      </w:r>
      <w:r w:rsidR="00CE604C">
        <w:rPr>
          <w:bCs/>
        </w:rPr>
        <w:t>, B</w:t>
      </w:r>
      <w:r w:rsidRPr="009D6196">
        <w:rPr>
          <w:bCs/>
        </w:rPr>
        <w:t>). Mean</w:t>
      </w:r>
      <w:r w:rsidRPr="00BE31D2">
        <w:rPr>
          <w:bCs/>
        </w:rPr>
        <w:t xml:space="preserve"> colic prevalence at 10-12</w:t>
      </w:r>
      <w:r w:rsidR="00C656D1">
        <w:rPr>
          <w:bCs/>
        </w:rPr>
        <w:t xml:space="preserve"> </w:t>
      </w:r>
      <w:r w:rsidRPr="00BE31D2">
        <w:rPr>
          <w:bCs/>
        </w:rPr>
        <w:t>weeks</w:t>
      </w:r>
      <w:r w:rsidR="00C656D1">
        <w:rPr>
          <w:bCs/>
        </w:rPr>
        <w:t xml:space="preserve"> (</w:t>
      </w:r>
      <w:r w:rsidR="00CF2D81">
        <w:rPr>
          <w:bCs/>
        </w:rPr>
        <w:t>0</w:t>
      </w:r>
      <w:r w:rsidR="00C656D1">
        <w:rPr>
          <w:bCs/>
        </w:rPr>
        <w:t>.</w:t>
      </w:r>
      <w:r w:rsidR="00EE25C0">
        <w:rPr>
          <w:bCs/>
        </w:rPr>
        <w:t>6</w:t>
      </w:r>
      <w:r w:rsidR="00C656D1">
        <w:rPr>
          <w:bCs/>
        </w:rPr>
        <w:t>%)</w:t>
      </w:r>
      <w:r w:rsidR="00C656D1" w:rsidRPr="00BE31D2">
        <w:rPr>
          <w:bCs/>
        </w:rPr>
        <w:t xml:space="preserve"> </w:t>
      </w:r>
      <w:r w:rsidRPr="00BE31D2">
        <w:rPr>
          <w:bCs/>
        </w:rPr>
        <w:t xml:space="preserve">was significantly lower than the mean </w:t>
      </w:r>
      <w:r w:rsidRPr="00DC2CB2">
        <w:rPr>
          <w:bCs/>
        </w:rPr>
        <w:t>colic prevalence at 1-2 weeks (</w:t>
      </w:r>
      <w:r w:rsidR="00760F89" w:rsidRPr="00DC2CB2">
        <w:rPr>
          <w:bCs/>
        </w:rPr>
        <w:t>17.</w:t>
      </w:r>
      <w:r w:rsidR="00EE25C0">
        <w:rPr>
          <w:bCs/>
        </w:rPr>
        <w:t>4</w:t>
      </w:r>
      <w:r w:rsidR="00760F89" w:rsidRPr="00DC2CB2">
        <w:rPr>
          <w:bCs/>
        </w:rPr>
        <w:t xml:space="preserve">%, </w:t>
      </w:r>
      <w:r w:rsidRPr="00DC2CB2">
        <w:rPr>
          <w:bCs/>
        </w:rPr>
        <w:t>z=2.95; p &lt; 0.01), 3-4 weeks (</w:t>
      </w:r>
      <w:r w:rsidR="00760F89" w:rsidRPr="00DC2CB2">
        <w:rPr>
          <w:bCs/>
        </w:rPr>
        <w:t xml:space="preserve">18.4%, </w:t>
      </w:r>
      <w:r w:rsidRPr="00DC2CB2">
        <w:rPr>
          <w:bCs/>
        </w:rPr>
        <w:t>z=3.40; p &lt; 0.001),</w:t>
      </w:r>
      <w:r w:rsidR="00760F89" w:rsidRPr="00DC2CB2">
        <w:rPr>
          <w:bCs/>
        </w:rPr>
        <w:t xml:space="preserve"> </w:t>
      </w:r>
      <w:r w:rsidRPr="00DC2CB2">
        <w:rPr>
          <w:bCs/>
        </w:rPr>
        <w:t>5-6 weeks (</w:t>
      </w:r>
      <w:r w:rsidR="00760F89" w:rsidRPr="00DC2CB2">
        <w:rPr>
          <w:bCs/>
        </w:rPr>
        <w:t>25.1%, z=3.64; p &lt; 0.001)</w:t>
      </w:r>
      <w:r w:rsidR="00CF2D81" w:rsidRPr="00DC2CB2">
        <w:rPr>
          <w:bCs/>
        </w:rPr>
        <w:t xml:space="preserve"> and 8-9 weeks (</w:t>
      </w:r>
      <w:r w:rsidR="00C61EE9" w:rsidRPr="00DC2CB2">
        <w:rPr>
          <w:bCs/>
        </w:rPr>
        <w:t>1</w:t>
      </w:r>
      <w:r w:rsidR="0081233F" w:rsidRPr="00DC2CB2">
        <w:rPr>
          <w:bCs/>
        </w:rPr>
        <w:t>0</w:t>
      </w:r>
      <w:r w:rsidR="00C61EE9" w:rsidRPr="00DC2CB2">
        <w:rPr>
          <w:bCs/>
        </w:rPr>
        <w:t>.</w:t>
      </w:r>
      <w:r w:rsidR="00EE25C0">
        <w:rPr>
          <w:bCs/>
        </w:rPr>
        <w:t>8</w:t>
      </w:r>
      <w:r w:rsidR="00C61EE9" w:rsidRPr="00DC2CB2">
        <w:rPr>
          <w:bCs/>
        </w:rPr>
        <w:t xml:space="preserve">%, </w:t>
      </w:r>
      <w:r w:rsidR="00CF2D81" w:rsidRPr="00DC2CB2">
        <w:rPr>
          <w:bCs/>
        </w:rPr>
        <w:t>z=2.</w:t>
      </w:r>
      <w:r w:rsidR="00AD6BE5" w:rsidRPr="00DC2CB2">
        <w:rPr>
          <w:bCs/>
        </w:rPr>
        <w:t>93</w:t>
      </w:r>
      <w:r w:rsidR="00CF2D81" w:rsidRPr="00DC2CB2">
        <w:rPr>
          <w:bCs/>
        </w:rPr>
        <w:t>, p&lt;</w:t>
      </w:r>
      <w:r w:rsidR="00F52822" w:rsidRPr="00DC2CB2">
        <w:rPr>
          <w:bCs/>
        </w:rPr>
        <w:t>0</w:t>
      </w:r>
      <w:r w:rsidR="00CF2D81" w:rsidRPr="00DC2CB2">
        <w:rPr>
          <w:bCs/>
        </w:rPr>
        <w:t>.0</w:t>
      </w:r>
      <w:r w:rsidR="00AD6BE5" w:rsidRPr="00DC2CB2">
        <w:rPr>
          <w:bCs/>
        </w:rPr>
        <w:t>1</w:t>
      </w:r>
      <w:r w:rsidR="00CF2D81" w:rsidRPr="00DC2CB2">
        <w:rPr>
          <w:bCs/>
        </w:rPr>
        <w:t>)</w:t>
      </w:r>
      <w:r w:rsidR="00760F89" w:rsidRPr="00DC2CB2">
        <w:rPr>
          <w:bCs/>
        </w:rPr>
        <w:t>.</w:t>
      </w:r>
      <w:r w:rsidR="00F52822" w:rsidRPr="00DC2CB2">
        <w:rPr>
          <w:bCs/>
        </w:rPr>
        <w:t xml:space="preserve"> Furthermore, it was found that colic prevalence at 5-6 weeks was significantly higher</w:t>
      </w:r>
      <w:r w:rsidR="00F52822">
        <w:rPr>
          <w:bCs/>
        </w:rPr>
        <w:t xml:space="preserve"> than colic prevalence at 8-9 weeks (z=2.01; p&lt;0.05).</w:t>
      </w:r>
    </w:p>
    <w:p w14:paraId="09E70F21" w14:textId="77777777" w:rsidR="00A21B4B" w:rsidRDefault="00A21B4B" w:rsidP="00171F4E">
      <w:pPr>
        <w:spacing w:line="480" w:lineRule="auto"/>
        <w:rPr>
          <w:b/>
          <w:i/>
        </w:rPr>
      </w:pPr>
    </w:p>
    <w:p w14:paraId="003C25BB" w14:textId="77777777" w:rsidR="00A21B4B" w:rsidRDefault="00A21B4B" w:rsidP="00171F4E">
      <w:pPr>
        <w:spacing w:line="480" w:lineRule="auto"/>
        <w:rPr>
          <w:b/>
          <w:i/>
        </w:rPr>
      </w:pPr>
    </w:p>
    <w:p w14:paraId="1E5BA6B0" w14:textId="77777777" w:rsidR="00171F4E" w:rsidRPr="00E806FA" w:rsidRDefault="00171F4E" w:rsidP="00171F4E">
      <w:pPr>
        <w:spacing w:line="480" w:lineRule="auto"/>
        <w:rPr>
          <w:b/>
          <w:i/>
        </w:rPr>
      </w:pPr>
      <w:r w:rsidRPr="00E806FA">
        <w:rPr>
          <w:b/>
          <w:i/>
        </w:rPr>
        <w:t>Potential Moderator Variables</w:t>
      </w:r>
    </w:p>
    <w:p w14:paraId="3D167F76" w14:textId="3EBB18D0" w:rsidR="00171F4E" w:rsidRPr="00430799" w:rsidRDefault="00171F4E" w:rsidP="001572C5">
      <w:pPr>
        <w:autoSpaceDE w:val="0"/>
        <w:autoSpaceDN w:val="0"/>
        <w:adjustRightInd w:val="0"/>
        <w:spacing w:line="480" w:lineRule="auto"/>
        <w:ind w:firstLine="284"/>
        <w:rPr>
          <w:b/>
          <w:u w:val="single"/>
        </w:rPr>
      </w:pPr>
      <w:r w:rsidRPr="00430799">
        <w:t>Significant moderating effect</w:t>
      </w:r>
      <w:r w:rsidR="00CB4995" w:rsidRPr="00430799">
        <w:t>s</w:t>
      </w:r>
      <w:r w:rsidRPr="00430799">
        <w:t xml:space="preserve"> </w:t>
      </w:r>
      <w:r w:rsidR="00CB4995" w:rsidRPr="00430799">
        <w:t xml:space="preserve">were </w:t>
      </w:r>
      <w:r w:rsidRPr="00430799">
        <w:t>observed for country at 1-2 weeks (</w:t>
      </w:r>
      <w:proofErr w:type="spellStart"/>
      <w:r w:rsidRPr="00430799">
        <w:t>Q</w:t>
      </w:r>
      <w:r w:rsidRPr="00430799">
        <w:rPr>
          <w:vertAlign w:val="subscript"/>
        </w:rPr>
        <w:t>b</w:t>
      </w:r>
      <w:proofErr w:type="spellEnd"/>
      <w:r w:rsidRPr="00430799">
        <w:t>=16.24; p &lt; 0.01), 3-4 weeks (</w:t>
      </w:r>
      <w:proofErr w:type="spellStart"/>
      <w:r w:rsidRPr="00430799">
        <w:t>Q</w:t>
      </w:r>
      <w:r w:rsidRPr="00430799">
        <w:rPr>
          <w:vertAlign w:val="subscript"/>
        </w:rPr>
        <w:t>b</w:t>
      </w:r>
      <w:proofErr w:type="spellEnd"/>
      <w:r w:rsidRPr="00430799">
        <w:t>=2</w:t>
      </w:r>
      <w:r w:rsidR="005A74F9" w:rsidRPr="00430799">
        <w:t>2</w:t>
      </w:r>
      <w:r w:rsidRPr="00430799">
        <w:t>.</w:t>
      </w:r>
      <w:r w:rsidR="005A74F9" w:rsidRPr="00430799">
        <w:t>91</w:t>
      </w:r>
      <w:r w:rsidRPr="00430799">
        <w:t>; p &lt; 0.001), and 8-9 weeks (</w:t>
      </w:r>
      <w:proofErr w:type="spellStart"/>
      <w:r w:rsidRPr="00430799">
        <w:t>Q</w:t>
      </w:r>
      <w:r w:rsidRPr="00430799">
        <w:rPr>
          <w:vertAlign w:val="subscript"/>
        </w:rPr>
        <w:t>b</w:t>
      </w:r>
      <w:proofErr w:type="spellEnd"/>
      <w:r w:rsidRPr="00430799">
        <w:t>=</w:t>
      </w:r>
      <w:r w:rsidR="00DC0D77" w:rsidRPr="00430799">
        <w:t>9</w:t>
      </w:r>
      <w:r w:rsidRPr="00430799">
        <w:t>.</w:t>
      </w:r>
      <w:r w:rsidR="00DC0D77" w:rsidRPr="00430799">
        <w:t>4</w:t>
      </w:r>
      <w:r w:rsidR="001C6F33" w:rsidRPr="00430799">
        <w:t>4</w:t>
      </w:r>
      <w:r w:rsidRPr="00430799">
        <w:t>; p &lt; 0.05).  The average standardized difference (</w:t>
      </w:r>
      <w:r w:rsidRPr="00430799">
        <w:rPr>
          <w:i/>
        </w:rPr>
        <w:t xml:space="preserve">d) </w:t>
      </w:r>
      <w:r w:rsidRPr="00430799">
        <w:t xml:space="preserve">in mean colic prevalence of </w:t>
      </w:r>
      <w:r w:rsidR="009A56F4" w:rsidRPr="00430799">
        <w:t>the UK studies</w:t>
      </w:r>
      <w:r w:rsidRPr="00430799">
        <w:t xml:space="preserve"> at 1-2 weeks</w:t>
      </w:r>
      <w:r w:rsidR="00E93917" w:rsidRPr="00430799">
        <w:t xml:space="preserve"> </w:t>
      </w:r>
      <w:r w:rsidR="00EE25C0" w:rsidRPr="00430799">
        <w:t>(28</w:t>
      </w:r>
      <w:r w:rsidR="00DA2122" w:rsidRPr="00430799">
        <w:t>%)</w:t>
      </w:r>
      <w:r w:rsidR="00E93917" w:rsidRPr="00430799">
        <w:t>, Canada at 3-4 weeks</w:t>
      </w:r>
      <w:r w:rsidR="00DA2122" w:rsidRPr="00430799">
        <w:t xml:space="preserve"> (34.1%)</w:t>
      </w:r>
      <w:r w:rsidR="00E93917" w:rsidRPr="00430799">
        <w:t xml:space="preserve">, </w:t>
      </w:r>
      <w:r w:rsidR="00295CA1">
        <w:t xml:space="preserve">and </w:t>
      </w:r>
      <w:r w:rsidR="00E93917" w:rsidRPr="00430799">
        <w:t>Italy at 8-9 weeks</w:t>
      </w:r>
      <w:r w:rsidRPr="00430799">
        <w:t xml:space="preserve"> </w:t>
      </w:r>
      <w:r w:rsidR="00EE25C0" w:rsidRPr="00430799">
        <w:t>(20.9</w:t>
      </w:r>
      <w:r w:rsidR="00DA2122" w:rsidRPr="00430799">
        <w:t xml:space="preserve">%) </w:t>
      </w:r>
      <w:r w:rsidRPr="00430799">
        <w:t xml:space="preserve">was significantly higher than the overall weighted colic prevalence. </w:t>
      </w:r>
      <w:r w:rsidR="00DA2122" w:rsidRPr="00430799">
        <w:t xml:space="preserve">In contrast, </w:t>
      </w:r>
      <w:r w:rsidR="000F4FBD" w:rsidRPr="00430799">
        <w:t xml:space="preserve">Denmark </w:t>
      </w:r>
      <w:r w:rsidR="00A45F85" w:rsidRPr="00430799">
        <w:t>(</w:t>
      </w:r>
      <w:r w:rsidR="00EE25C0" w:rsidRPr="00430799">
        <w:t>5.5</w:t>
      </w:r>
      <w:r w:rsidR="00DA2122" w:rsidRPr="00430799">
        <w:t xml:space="preserve">%) </w:t>
      </w:r>
      <w:r w:rsidR="000F4FBD" w:rsidRPr="00430799">
        <w:t xml:space="preserve">and Germany </w:t>
      </w:r>
      <w:r w:rsidR="00316D61" w:rsidRPr="00430799">
        <w:t>(</w:t>
      </w:r>
      <w:r w:rsidR="00EE25C0" w:rsidRPr="00430799">
        <w:t>6.7</w:t>
      </w:r>
      <w:r w:rsidR="00DA2122" w:rsidRPr="00430799">
        <w:t>%) had lower colic rates at 3-4 weeks of age (Table 2).</w:t>
      </w:r>
    </w:p>
    <w:p w14:paraId="23249D52" w14:textId="7BCFECD5" w:rsidR="00171F4E" w:rsidRPr="00DC2CB2" w:rsidRDefault="006C55B2" w:rsidP="00A5123D">
      <w:pPr>
        <w:spacing w:line="480" w:lineRule="auto"/>
        <w:ind w:firstLine="284"/>
      </w:pPr>
      <w:r w:rsidRPr="00430799">
        <w:t xml:space="preserve">Although country was not a significant moderator at 5-6 weeks, </w:t>
      </w:r>
      <w:r w:rsidR="00491DFF" w:rsidRPr="00430799">
        <w:t xml:space="preserve">fewer infants with colic were reported </w:t>
      </w:r>
      <w:r w:rsidR="009A56F4" w:rsidRPr="00430799">
        <w:t>across all Danish studies</w:t>
      </w:r>
      <w:r w:rsidR="00171F4E" w:rsidRPr="00430799">
        <w:t xml:space="preserve"> </w:t>
      </w:r>
      <w:r w:rsidR="00491DFF" w:rsidRPr="00430799">
        <w:t xml:space="preserve">(6.7%), </w:t>
      </w:r>
      <w:r w:rsidR="0039506A" w:rsidRPr="00430799">
        <w:t>the J</w:t>
      </w:r>
      <w:r w:rsidR="00266445" w:rsidRPr="00430799">
        <w:t>apan</w:t>
      </w:r>
      <w:r w:rsidR="00370B46" w:rsidRPr="00430799">
        <w:t>ese</w:t>
      </w:r>
      <w:r w:rsidR="00266445" w:rsidRPr="00430799">
        <w:t xml:space="preserve"> study </w:t>
      </w:r>
      <w:r w:rsidR="009E104B" w:rsidRPr="00430799">
        <w:t xml:space="preserve">(2.1%) and the UK studies (18.1%) </w:t>
      </w:r>
      <w:r w:rsidR="00266445" w:rsidRPr="00430799">
        <w:t>compared to the overall prevalence.</w:t>
      </w:r>
      <w:r w:rsidR="00266445" w:rsidRPr="00F219B6">
        <w:t xml:space="preserve"> </w:t>
      </w:r>
    </w:p>
    <w:p w14:paraId="4EB42941" w14:textId="1BA771F9" w:rsidR="00171F4E" w:rsidRDefault="00171F4E" w:rsidP="00642C64">
      <w:pPr>
        <w:spacing w:line="480" w:lineRule="auto"/>
        <w:ind w:firstLine="284"/>
      </w:pPr>
      <w:r w:rsidRPr="00DC2CB2">
        <w:t>Feeding type was found to be a significant moderator a</w:t>
      </w:r>
      <w:r w:rsidR="00D4586A" w:rsidRPr="00DC2CB2">
        <w:t xml:space="preserve">t </w:t>
      </w:r>
      <w:r w:rsidR="000454FB" w:rsidRPr="00DC2CB2">
        <w:t>5-</w:t>
      </w:r>
      <w:r w:rsidR="000454FB" w:rsidRPr="001E33C7">
        <w:t>6 weeks</w:t>
      </w:r>
      <w:r w:rsidR="001E33C7" w:rsidRPr="001E33C7">
        <w:t xml:space="preserve"> </w:t>
      </w:r>
      <w:r w:rsidR="001E33C7" w:rsidRPr="005A74F9">
        <w:t>(</w:t>
      </w:r>
      <w:proofErr w:type="spellStart"/>
      <w:r w:rsidR="001E33C7" w:rsidRPr="005A74F9">
        <w:t>Q</w:t>
      </w:r>
      <w:r w:rsidR="001E33C7" w:rsidRPr="005A74F9">
        <w:rPr>
          <w:vertAlign w:val="subscript"/>
        </w:rPr>
        <w:t>b</w:t>
      </w:r>
      <w:proofErr w:type="spellEnd"/>
      <w:r w:rsidR="001E33C7" w:rsidRPr="005A74F9">
        <w:t>=</w:t>
      </w:r>
      <w:r w:rsidR="001E33C7">
        <w:t>14</w:t>
      </w:r>
      <w:r w:rsidR="001E33C7" w:rsidRPr="005A74F9">
        <w:t>.</w:t>
      </w:r>
      <w:r w:rsidR="001E33C7">
        <w:t>23</w:t>
      </w:r>
      <w:r w:rsidR="001E33C7" w:rsidRPr="005A74F9">
        <w:t>; p &lt; 0.0</w:t>
      </w:r>
      <w:r w:rsidR="001E33C7">
        <w:t>1</w:t>
      </w:r>
      <w:r w:rsidR="001E33C7" w:rsidRPr="00575AE5">
        <w:t>)</w:t>
      </w:r>
      <w:r w:rsidR="000454FB" w:rsidRPr="00575AE5">
        <w:t xml:space="preserve"> an</w:t>
      </w:r>
      <w:r w:rsidR="00D4586A" w:rsidRPr="00575AE5">
        <w:t>d</w:t>
      </w:r>
      <w:r w:rsidRPr="00575AE5">
        <w:t xml:space="preserve"> 10-12 weeks of age (</w:t>
      </w:r>
      <w:proofErr w:type="spellStart"/>
      <w:r w:rsidRPr="00575AE5">
        <w:t>Q</w:t>
      </w:r>
      <w:r w:rsidRPr="00575AE5">
        <w:rPr>
          <w:vertAlign w:val="subscript"/>
        </w:rPr>
        <w:t>b</w:t>
      </w:r>
      <w:proofErr w:type="spellEnd"/>
      <w:r w:rsidRPr="00575AE5">
        <w:t>=</w:t>
      </w:r>
      <w:r w:rsidR="00575AE5" w:rsidRPr="00575AE5">
        <w:t>4</w:t>
      </w:r>
      <w:r w:rsidRPr="00575AE5">
        <w:t>.</w:t>
      </w:r>
      <w:r w:rsidR="00575AE5" w:rsidRPr="00575AE5">
        <w:t>55</w:t>
      </w:r>
      <w:r w:rsidRPr="00575AE5">
        <w:t xml:space="preserve">; p &lt; 0.05). </w:t>
      </w:r>
      <w:r w:rsidR="00D4586A" w:rsidRPr="00CC3516">
        <w:t xml:space="preserve">At 5-6 weeks, studies that reported infants who were bottle-fed </w:t>
      </w:r>
      <w:r w:rsidR="00642C64" w:rsidRPr="00CC3516">
        <w:t>(</w:t>
      </w:r>
      <w:r w:rsidR="00642C64" w:rsidRPr="00CC3516">
        <w:rPr>
          <w:i/>
          <w:iCs/>
        </w:rPr>
        <w:t xml:space="preserve">z </w:t>
      </w:r>
      <w:r w:rsidR="00642C64" w:rsidRPr="00CC3516">
        <w:t xml:space="preserve">= -3.87; p &lt; 0.001) </w:t>
      </w:r>
      <w:r w:rsidR="00D4586A" w:rsidRPr="00CC3516">
        <w:t xml:space="preserve">and mixed fed </w:t>
      </w:r>
      <w:r w:rsidR="00642C64" w:rsidRPr="00CC3516">
        <w:t>(</w:t>
      </w:r>
      <w:r w:rsidR="00642C64" w:rsidRPr="00CC3516">
        <w:rPr>
          <w:i/>
          <w:iCs/>
        </w:rPr>
        <w:t xml:space="preserve">z </w:t>
      </w:r>
      <w:r w:rsidR="00642C64" w:rsidRPr="00CC3516">
        <w:t xml:space="preserve">= -3.54; p &lt; 0.001) </w:t>
      </w:r>
      <w:r w:rsidR="00D4586A" w:rsidRPr="00CC3516">
        <w:t>had lower prevalence of colic.</w:t>
      </w:r>
      <w:r w:rsidR="006350BD" w:rsidRPr="00CC3516">
        <w:t xml:space="preserve"> On the other </w:t>
      </w:r>
      <w:r w:rsidR="00387F67" w:rsidRPr="00CC3516">
        <w:t>hand</w:t>
      </w:r>
      <w:r w:rsidR="006350BD" w:rsidRPr="00CC3516">
        <w:t>, at 10-12 weeks s</w:t>
      </w:r>
      <w:r w:rsidRPr="00CC3516">
        <w:t>tudies that did not report the feeding type (6 studies) had significantly higher colic prevalence (</w:t>
      </w:r>
      <w:r w:rsidRPr="00CC3516">
        <w:rPr>
          <w:i/>
          <w:iCs/>
        </w:rPr>
        <w:t xml:space="preserve">z </w:t>
      </w:r>
      <w:r w:rsidR="00CC3516" w:rsidRPr="00CC3516">
        <w:t>= 2.</w:t>
      </w:r>
      <w:r w:rsidRPr="00CC3516">
        <w:t>6</w:t>
      </w:r>
      <w:r w:rsidR="00CC3516" w:rsidRPr="00CC3516">
        <w:t>2</w:t>
      </w:r>
      <w:r w:rsidRPr="00CC3516">
        <w:t xml:space="preserve">; p &lt; 0.05) compared to overall </w:t>
      </w:r>
      <w:proofErr w:type="gramStart"/>
      <w:r w:rsidRPr="00CC3516">
        <w:t>weighted</w:t>
      </w:r>
      <w:proofErr w:type="gramEnd"/>
      <w:r w:rsidRPr="00CC3516">
        <w:t xml:space="preserve"> </w:t>
      </w:r>
      <w:r w:rsidR="002C05E4">
        <w:t xml:space="preserve">colic </w:t>
      </w:r>
      <w:r w:rsidRPr="00CC3516">
        <w:t>prevalence.</w:t>
      </w:r>
      <w:r w:rsidRPr="000C214F">
        <w:t xml:space="preserve"> </w:t>
      </w:r>
    </w:p>
    <w:p w14:paraId="709F93FA" w14:textId="7B4CFC7C" w:rsidR="00B028E7" w:rsidRDefault="00E806FA" w:rsidP="000317F8">
      <w:pPr>
        <w:autoSpaceDE w:val="0"/>
        <w:autoSpaceDN w:val="0"/>
        <w:adjustRightInd w:val="0"/>
        <w:spacing w:line="480" w:lineRule="auto"/>
        <w:ind w:firstLine="284"/>
      </w:pPr>
      <w:r w:rsidRPr="00BE31D2">
        <w:t xml:space="preserve">The homogeneity analysis was significant at </w:t>
      </w:r>
      <w:r w:rsidR="0039506A">
        <w:t xml:space="preserve">the following ages: </w:t>
      </w:r>
      <w:r w:rsidRPr="00BE31D2">
        <w:t>1-2 weeks: Q=29.42; p &lt; 0.01; 3-4 weeks: Q=24.87; p&lt; 0.001;</w:t>
      </w:r>
      <w:r w:rsidR="00B0051D">
        <w:t xml:space="preserve"> 5-6 weeks: Q=74.57; p&lt;0.001</w:t>
      </w:r>
      <w:r w:rsidR="000317F8">
        <w:t xml:space="preserve">. </w:t>
      </w:r>
    </w:p>
    <w:p w14:paraId="38BE92D8" w14:textId="77777777" w:rsidR="00570C69" w:rsidRPr="00DC2CB2" w:rsidRDefault="00570C69" w:rsidP="00570C69">
      <w:pPr>
        <w:spacing w:line="480" w:lineRule="auto"/>
      </w:pPr>
      <w:r w:rsidRPr="00A55156">
        <w:rPr>
          <w:b/>
          <w:i/>
        </w:rPr>
        <w:t xml:space="preserve">Quality </w:t>
      </w:r>
      <w:r w:rsidRPr="00DC2CB2">
        <w:rPr>
          <w:b/>
          <w:i/>
        </w:rPr>
        <w:t>Assessment</w:t>
      </w:r>
    </w:p>
    <w:p w14:paraId="44D78C86" w14:textId="295A687A" w:rsidR="009A0EF8" w:rsidRPr="005E004D" w:rsidRDefault="00570C69" w:rsidP="0052584F">
      <w:pPr>
        <w:spacing w:line="480" w:lineRule="auto"/>
      </w:pPr>
      <w:proofErr w:type="spellStart"/>
      <w:r w:rsidRPr="00DC2CB2">
        <w:t>Univariate</w:t>
      </w:r>
      <w:proofErr w:type="spellEnd"/>
      <w:r w:rsidRPr="00DC2CB2">
        <w:t xml:space="preserve"> meta-regression analyses </w:t>
      </w:r>
      <w:r w:rsidR="00B56A87" w:rsidRPr="00DC2CB2">
        <w:t xml:space="preserve">showed that study quality </w:t>
      </w:r>
      <w:r w:rsidR="004A7F3B" w:rsidRPr="00DC2CB2">
        <w:t>had a</w:t>
      </w:r>
      <w:r w:rsidRPr="00DC2CB2">
        <w:t xml:space="preserve"> positive significant moderating influence at 8-9 weeks of age (the slope: point estimate= 0.</w:t>
      </w:r>
      <w:r w:rsidR="00066F5C" w:rsidRPr="00DC2CB2">
        <w:t>53</w:t>
      </w:r>
      <w:r w:rsidRPr="00DC2CB2">
        <w:t xml:space="preserve">; z= </w:t>
      </w:r>
      <w:r w:rsidR="00B56A87" w:rsidRPr="00DC2CB2">
        <w:t>2.</w:t>
      </w:r>
      <w:r w:rsidR="00066F5C" w:rsidRPr="00DC2CB2">
        <w:t>57</w:t>
      </w:r>
      <w:r w:rsidRPr="00DC2CB2">
        <w:t>; SE= 0.</w:t>
      </w:r>
      <w:r w:rsidR="00066F5C" w:rsidRPr="00DC2CB2">
        <w:t>21</w:t>
      </w:r>
      <w:r w:rsidRPr="00DC2CB2">
        <w:t>; p &lt; 0.0</w:t>
      </w:r>
      <w:r w:rsidR="007C1FA0" w:rsidRPr="00DC2CB2">
        <w:t>5</w:t>
      </w:r>
      <w:r w:rsidRPr="00DC2CB2">
        <w:t xml:space="preserve">; </w:t>
      </w:r>
      <w:proofErr w:type="spellStart"/>
      <w:r w:rsidRPr="00DC2CB2">
        <w:t>Q</w:t>
      </w:r>
      <w:r w:rsidRPr="00DC2CB2">
        <w:rPr>
          <w:vertAlign w:val="subscript"/>
        </w:rPr>
        <w:t>b</w:t>
      </w:r>
      <w:proofErr w:type="spellEnd"/>
      <w:r w:rsidRPr="00DC2CB2">
        <w:t xml:space="preserve">= </w:t>
      </w:r>
      <w:r w:rsidR="00066F5C" w:rsidRPr="00DC2CB2">
        <w:t>6</w:t>
      </w:r>
      <w:r w:rsidRPr="00DC2CB2">
        <w:t>.</w:t>
      </w:r>
      <w:r w:rsidR="00066F5C" w:rsidRPr="00DC2CB2">
        <w:t>61</w:t>
      </w:r>
      <w:r w:rsidRPr="00DC2CB2">
        <w:t xml:space="preserve">; </w:t>
      </w:r>
      <w:proofErr w:type="spellStart"/>
      <w:r w:rsidRPr="00DC2CB2">
        <w:t>df</w:t>
      </w:r>
      <w:proofErr w:type="spellEnd"/>
      <w:r w:rsidRPr="00DC2CB2">
        <w:t>: 1; p &lt;0.</w:t>
      </w:r>
      <w:r w:rsidR="004A7F3B" w:rsidRPr="00DC2CB2">
        <w:t>5</w:t>
      </w:r>
      <w:r w:rsidRPr="00DC2CB2">
        <w:t>)</w:t>
      </w:r>
      <w:r w:rsidR="00CB0F4C" w:rsidRPr="00DC2CB2">
        <w:t>. Increased quality of study was associated with increased prevalence of colic.</w:t>
      </w:r>
      <w:r w:rsidR="00CB0F4C">
        <w:t xml:space="preserve"> </w:t>
      </w:r>
    </w:p>
    <w:p w14:paraId="1E802804" w14:textId="77777777" w:rsidR="00A21B4B" w:rsidRDefault="00A21B4B" w:rsidP="0052584F">
      <w:pPr>
        <w:spacing w:line="480" w:lineRule="auto"/>
        <w:rPr>
          <w:b/>
        </w:rPr>
      </w:pPr>
    </w:p>
    <w:p w14:paraId="358BD3F5" w14:textId="77777777" w:rsidR="00A21B4B" w:rsidRDefault="00A21B4B" w:rsidP="0052584F">
      <w:pPr>
        <w:spacing w:line="480" w:lineRule="auto"/>
        <w:rPr>
          <w:b/>
        </w:rPr>
      </w:pPr>
    </w:p>
    <w:p w14:paraId="34FCD735" w14:textId="77777777" w:rsidR="00387F67" w:rsidRPr="00B028E7" w:rsidRDefault="00B028E7" w:rsidP="0052584F">
      <w:pPr>
        <w:spacing w:line="480" w:lineRule="auto"/>
        <w:rPr>
          <w:b/>
        </w:rPr>
      </w:pPr>
      <w:r w:rsidRPr="00B028E7">
        <w:rPr>
          <w:b/>
        </w:rPr>
        <w:t>Publication Bias</w:t>
      </w:r>
      <w:r w:rsidR="0052584F" w:rsidRPr="00B028E7">
        <w:rPr>
          <w:b/>
        </w:rPr>
        <w:t xml:space="preserve"> </w:t>
      </w:r>
    </w:p>
    <w:p w14:paraId="62D8C99E" w14:textId="77777777" w:rsidR="0052584F" w:rsidRPr="00B028E7" w:rsidRDefault="0052584F" w:rsidP="0052584F">
      <w:pPr>
        <w:autoSpaceDE w:val="0"/>
        <w:autoSpaceDN w:val="0"/>
        <w:adjustRightInd w:val="0"/>
        <w:spacing w:line="480" w:lineRule="auto"/>
        <w:ind w:firstLine="284"/>
        <w:rPr>
          <w:lang w:val="en-US"/>
        </w:rPr>
      </w:pPr>
      <w:r w:rsidRPr="00B028E7">
        <w:t xml:space="preserve">The </w:t>
      </w:r>
      <w:proofErr w:type="spellStart"/>
      <w:r w:rsidRPr="00B028E7">
        <w:t>Begg</w:t>
      </w:r>
      <w:proofErr w:type="spellEnd"/>
      <w:r w:rsidRPr="00B028E7">
        <w:t xml:space="preserve"> and </w:t>
      </w:r>
      <w:proofErr w:type="spellStart"/>
      <w:r w:rsidRPr="00B028E7">
        <w:t>Mazumdar</w:t>
      </w:r>
      <w:proofErr w:type="spellEnd"/>
      <w:r w:rsidRPr="00B028E7">
        <w:t xml:space="preserve"> Rank Correlation Test (correlation between study size and effect size) suggest that there was little evidence for publication bias. </w:t>
      </w:r>
    </w:p>
    <w:p w14:paraId="31BBA989" w14:textId="1B662C2A" w:rsidR="000A63B6" w:rsidRPr="000317F8" w:rsidRDefault="0052584F" w:rsidP="000317F8">
      <w:pPr>
        <w:spacing w:line="480" w:lineRule="auto"/>
        <w:ind w:firstLine="284"/>
      </w:pPr>
      <w:r w:rsidRPr="00B028E7">
        <w:t>We</w:t>
      </w:r>
      <w:r w:rsidRPr="00B028E7">
        <w:rPr>
          <w:lang w:val="en-US"/>
        </w:rPr>
        <w:t xml:space="preserve"> assessed the possibility of publication bias by using a funnel plot to assess for </w:t>
      </w:r>
      <w:r w:rsidR="005512C6" w:rsidRPr="00B5295D">
        <w:rPr>
          <w:lang w:val="en-US"/>
        </w:rPr>
        <w:t>asymmetry</w:t>
      </w:r>
      <w:r w:rsidRPr="00B5295D">
        <w:rPr>
          <w:lang w:val="en-US"/>
        </w:rPr>
        <w:t>. The</w:t>
      </w:r>
      <w:r w:rsidRPr="00B028E7">
        <w:rPr>
          <w:lang w:val="en-US"/>
        </w:rPr>
        <w:t xml:space="preserve"> </w:t>
      </w:r>
      <w:r w:rsidRPr="00B028E7">
        <w:t xml:space="preserve">Duval and </w:t>
      </w:r>
      <w:proofErr w:type="spellStart"/>
      <w:r w:rsidRPr="00B028E7">
        <w:t>Tweedie's</w:t>
      </w:r>
      <w:proofErr w:type="spellEnd"/>
      <w:r w:rsidRPr="00B028E7">
        <w:t xml:space="preserve"> Trim and Fill method indicates that two studies are missing left to the mean at 1-2 weeks (combined studies: 0.01; 95% CI: -0.23 – 0.26; using trim and fill the imputed point estimate: -0.08; 95% CI: -0.32 - 0.16), three studies are missing left to the mean at </w:t>
      </w:r>
      <w:r w:rsidR="00F4224A" w:rsidRPr="00B028E7">
        <w:t>3-4</w:t>
      </w:r>
      <w:r w:rsidRPr="00B028E7">
        <w:t xml:space="preserve"> weeks (combined studies: </w:t>
      </w:r>
      <w:r w:rsidR="00F4224A" w:rsidRPr="00B028E7">
        <w:t>-0.02</w:t>
      </w:r>
      <w:r w:rsidRPr="00B028E7">
        <w:t>; 95% CI: -0.3</w:t>
      </w:r>
      <w:r w:rsidR="00F4224A" w:rsidRPr="00B028E7">
        <w:t>8</w:t>
      </w:r>
      <w:r w:rsidRPr="00B028E7">
        <w:t xml:space="preserve"> </w:t>
      </w:r>
      <w:r w:rsidR="00F4224A" w:rsidRPr="00B028E7">
        <w:t>to</w:t>
      </w:r>
      <w:r w:rsidRPr="00B028E7">
        <w:t xml:space="preserve"> 0.</w:t>
      </w:r>
      <w:r w:rsidR="00F4224A" w:rsidRPr="00B028E7">
        <w:t>34</w:t>
      </w:r>
      <w:r w:rsidRPr="00B028E7">
        <w:t xml:space="preserve">; using trim and fill the imputed point estimate: </w:t>
      </w:r>
      <w:r w:rsidR="00F4224A" w:rsidRPr="00B028E7">
        <w:t>0.29; 95% CI: -0.67 to 0.09</w:t>
      </w:r>
      <w:r w:rsidRPr="00B028E7">
        <w:t xml:space="preserve">) and </w:t>
      </w:r>
      <w:r w:rsidR="00D42150" w:rsidRPr="00B028E7">
        <w:t>three</w:t>
      </w:r>
      <w:r w:rsidRPr="00B028E7">
        <w:t xml:space="preserve"> stud</w:t>
      </w:r>
      <w:r w:rsidR="00D42150" w:rsidRPr="00B028E7">
        <w:t>ies</w:t>
      </w:r>
      <w:r w:rsidRPr="00B028E7">
        <w:t xml:space="preserve"> </w:t>
      </w:r>
      <w:r w:rsidR="00D42150" w:rsidRPr="00B028E7">
        <w:t>are</w:t>
      </w:r>
      <w:r w:rsidRPr="00B028E7">
        <w:t xml:space="preserve"> missing left to the mean at </w:t>
      </w:r>
      <w:r w:rsidR="00D42150" w:rsidRPr="00B028E7">
        <w:t>10-12</w:t>
      </w:r>
      <w:r w:rsidRPr="00B028E7">
        <w:t xml:space="preserve"> weeks </w:t>
      </w:r>
      <w:r w:rsidR="00D42182" w:rsidRPr="00B028E7">
        <w:t xml:space="preserve">(combined studies: </w:t>
      </w:r>
      <w:r w:rsidRPr="00B028E7">
        <w:t>0.1</w:t>
      </w:r>
      <w:r w:rsidR="00D42182" w:rsidRPr="00B028E7">
        <w:t>4</w:t>
      </w:r>
      <w:r w:rsidRPr="00B028E7">
        <w:t>; 95% CI: -0.</w:t>
      </w:r>
      <w:r w:rsidR="00D42182" w:rsidRPr="00B028E7">
        <w:t>09</w:t>
      </w:r>
      <w:r w:rsidRPr="00B028E7">
        <w:t xml:space="preserve"> </w:t>
      </w:r>
      <w:r w:rsidR="00D42182" w:rsidRPr="00B028E7">
        <w:t>to</w:t>
      </w:r>
      <w:r w:rsidRPr="00B028E7">
        <w:t xml:space="preserve"> 0.</w:t>
      </w:r>
      <w:r w:rsidR="00D42182" w:rsidRPr="00B028E7">
        <w:t>38</w:t>
      </w:r>
      <w:r w:rsidRPr="00B028E7">
        <w:t>; using trim and f</w:t>
      </w:r>
      <w:r w:rsidR="00D42182" w:rsidRPr="00B028E7">
        <w:t>ill the imputed point estimate: -0.01</w:t>
      </w:r>
      <w:r w:rsidRPr="00B028E7">
        <w:t>; 95% CI: -0.</w:t>
      </w:r>
      <w:r w:rsidR="00D42182" w:rsidRPr="00B028E7">
        <w:t>26</w:t>
      </w:r>
      <w:r w:rsidRPr="00B028E7">
        <w:t xml:space="preserve"> </w:t>
      </w:r>
      <w:r w:rsidR="00D42182" w:rsidRPr="00B028E7">
        <w:t>to</w:t>
      </w:r>
      <w:r w:rsidRPr="00B028E7">
        <w:t xml:space="preserve"> 0.</w:t>
      </w:r>
      <w:r w:rsidR="00D42182" w:rsidRPr="00B028E7">
        <w:t>24</w:t>
      </w:r>
      <w:r w:rsidR="00B028E7">
        <w:t>).</w:t>
      </w:r>
    </w:p>
    <w:p w14:paraId="0763BF45" w14:textId="77777777" w:rsidR="000A63B6" w:rsidRDefault="000A63B6" w:rsidP="00171F4E">
      <w:pPr>
        <w:jc w:val="center"/>
        <w:rPr>
          <w:b/>
          <w:lang w:val="en-US"/>
        </w:rPr>
      </w:pPr>
    </w:p>
    <w:p w14:paraId="18AD6D05" w14:textId="77777777" w:rsidR="00171F4E" w:rsidRPr="00BE31D2" w:rsidRDefault="00171F4E" w:rsidP="00171F4E">
      <w:pPr>
        <w:jc w:val="center"/>
        <w:rPr>
          <w:b/>
          <w:lang w:val="en-US"/>
        </w:rPr>
      </w:pPr>
      <w:r w:rsidRPr="00BE31D2">
        <w:rPr>
          <w:b/>
          <w:lang w:val="en-US"/>
        </w:rPr>
        <w:t>Discussion</w:t>
      </w:r>
    </w:p>
    <w:p w14:paraId="503C2013" w14:textId="77777777" w:rsidR="00171F4E" w:rsidRPr="00BE31D2" w:rsidRDefault="00171F4E" w:rsidP="00171F4E">
      <w:pPr>
        <w:jc w:val="center"/>
        <w:rPr>
          <w:b/>
          <w:lang w:val="en-US"/>
        </w:rPr>
      </w:pPr>
    </w:p>
    <w:p w14:paraId="2DA748C7" w14:textId="529EE863" w:rsidR="00171F4E" w:rsidRPr="00BE31D2" w:rsidRDefault="00171F4E" w:rsidP="00171F4E">
      <w:pPr>
        <w:spacing w:line="480" w:lineRule="auto"/>
        <w:ind w:firstLine="720"/>
        <w:rPr>
          <w:lang w:val="en-US"/>
        </w:rPr>
      </w:pPr>
      <w:r w:rsidRPr="00BE31D2">
        <w:rPr>
          <w:lang w:val="en-US"/>
        </w:rPr>
        <w:t xml:space="preserve">This review and meta-analysis investigated mean fuss/cry duration and prevalence of colic in diary studies </w:t>
      </w:r>
      <w:r w:rsidR="00BF720B" w:rsidRPr="00BE31D2">
        <w:rPr>
          <w:lang w:val="en-US"/>
        </w:rPr>
        <w:t xml:space="preserve">from </w:t>
      </w:r>
      <w:r w:rsidRPr="00BE31D2">
        <w:rPr>
          <w:lang w:val="en-US"/>
        </w:rPr>
        <w:t xml:space="preserve">around the world. Firstly, </w:t>
      </w:r>
      <w:r w:rsidRPr="00B5295D">
        <w:rPr>
          <w:lang w:val="en-US"/>
        </w:rPr>
        <w:t xml:space="preserve">no </w:t>
      </w:r>
      <w:r w:rsidR="007B4EF9" w:rsidRPr="00B5295D">
        <w:rPr>
          <w:lang w:val="en-US"/>
        </w:rPr>
        <w:t>statistical</w:t>
      </w:r>
      <w:r w:rsidR="007B4EF9">
        <w:rPr>
          <w:lang w:val="en-US"/>
        </w:rPr>
        <w:t xml:space="preserve"> </w:t>
      </w:r>
      <w:r w:rsidRPr="00BE31D2">
        <w:rPr>
          <w:lang w:val="en-US"/>
        </w:rPr>
        <w:t>evidence was found for a “universal” increase of fuss/cry duration over the first 6 weeks of life culminating in a “crying peak” at 5-6 weeks as proposed previously</w:t>
      </w:r>
      <w:r w:rsidR="00BF0536">
        <w:rPr>
          <w:lang w:val="en-US"/>
        </w:rPr>
        <w:t>,</w:t>
      </w:r>
      <w:r w:rsidRPr="00BE31D2">
        <w:rPr>
          <w:lang w:val="en-US"/>
        </w:rPr>
        <w:fldChar w:fldCharType="begin">
          <w:fldData xml:space="preserve">PEVuZE5vdGU+PENpdGU+PEF1dGhvcj5CYXJyPC9BdXRob3I+PFllYXI+MTk5MDwvWWVhcj48UmVj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</w:fldData>
        </w:fldChar>
      </w:r>
      <w:r w:rsidR="004102EC">
        <w:rPr>
          <w:lang w:val="en-US"/>
        </w:rPr>
        <w:instrText xml:space="preserve"> ADDIN EN.CITE </w:instrText>
      </w:r>
      <w:r w:rsidR="004102EC">
        <w:rPr>
          <w:lang w:val="en-US"/>
        </w:rPr>
        <w:fldChar w:fldCharType="begin">
          <w:fldData xml:space="preserve">PEVuZE5vdGU+PENpdGU+PEF1dGhvcj5CYXJyPC9BdXRob3I+PFllYXI+MTk5MDwvWWVhcj48UmVj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</w:fldData>
        </w:fldChar>
      </w:r>
      <w:r w:rsidR="004102EC">
        <w:rPr>
          <w:lang w:val="en-US"/>
        </w:rPr>
        <w:instrText xml:space="preserve"> ADDIN EN.CITE.DATA </w:instrText>
      </w:r>
      <w:r w:rsidR="004102EC">
        <w:rPr>
          <w:lang w:val="en-US"/>
        </w:rPr>
      </w:r>
      <w:r w:rsidR="004102EC">
        <w:rPr>
          <w:lang w:val="en-US"/>
        </w:rPr>
        <w:fldChar w:fldCharType="end"/>
      </w:r>
      <w:r w:rsidRPr="00BE31D2">
        <w:rPr>
          <w:lang w:val="en-US"/>
        </w:rPr>
      </w:r>
      <w:r w:rsidRPr="00BE31D2">
        <w:rPr>
          <w:lang w:val="en-US"/>
        </w:rPr>
        <w:fldChar w:fldCharType="separate"/>
      </w:r>
      <w:hyperlink w:anchor="_ENREF_28" w:tooltip="Barr, 1990 #67" w:history="1">
        <w:r w:rsidR="00986E04" w:rsidRPr="004102EC">
          <w:rPr>
            <w:noProof/>
            <w:vertAlign w:val="superscript"/>
            <w:lang w:val="en-US"/>
          </w:rPr>
          <w:t>28</w:t>
        </w:r>
      </w:hyperlink>
      <w:r w:rsidR="004102EC" w:rsidRPr="004102EC">
        <w:rPr>
          <w:noProof/>
          <w:vertAlign w:val="superscript"/>
          <w:lang w:val="en-US"/>
        </w:rPr>
        <w:t>,</w:t>
      </w:r>
      <w:hyperlink w:anchor="_ENREF_29" w:tooltip="Barr, 2009 #74" w:history="1">
        <w:r w:rsidR="00986E04" w:rsidRPr="004102EC">
          <w:rPr>
            <w:noProof/>
            <w:vertAlign w:val="superscript"/>
            <w:lang w:val="en-US"/>
          </w:rPr>
          <w:t>29</w:t>
        </w:r>
      </w:hyperlink>
      <w:r w:rsidRPr="00BE31D2">
        <w:rPr>
          <w:lang w:val="en-US"/>
        </w:rPr>
        <w:fldChar w:fldCharType="end"/>
      </w:r>
      <w:r w:rsidR="000A63B6">
        <w:rPr>
          <w:lang w:val="en-US"/>
        </w:rPr>
        <w:t xml:space="preserve"> </w:t>
      </w:r>
      <w:r w:rsidR="00D567D0" w:rsidRPr="00B5295D">
        <w:rPr>
          <w:lang w:val="en-US"/>
        </w:rPr>
        <w:t xml:space="preserve">although </w:t>
      </w:r>
      <w:r w:rsidR="007F53F1" w:rsidRPr="00B5295D">
        <w:rPr>
          <w:lang w:val="en-US"/>
        </w:rPr>
        <w:t>visual inspection shows a slight increase</w:t>
      </w:r>
      <w:r w:rsidR="00AD74F9">
        <w:rPr>
          <w:lang w:val="en-US"/>
        </w:rPr>
        <w:t>.</w:t>
      </w:r>
      <w:r w:rsidR="00BF0536" w:rsidRPr="00B5295D">
        <w:rPr>
          <w:lang w:val="en-US"/>
        </w:rPr>
        <w:t xml:space="preserve"> </w:t>
      </w:r>
      <w:hyperlink w:anchor="_ENREF_63" w:tooltip="Barr, 2006 #1233" w:history="1">
        <w:r w:rsidR="00986E04" w:rsidRPr="00B5295D">
          <w:rPr>
            <w:lang w:val="en-US"/>
          </w:rPr>
          <w:fldChar w:fldCharType="begin"/>
        </w:r>
        <w:r w:rsidR="00986E04" w:rsidRPr="00B5295D">
          <w:rPr>
            <w:lang w:val="en-US"/>
          </w:rPr>
          <w:instrText xml:space="preserve"> ADDIN EN.CITE &lt;EndNote&gt;&lt;Cite&gt;&lt;Author&gt;Barr&lt;/Author&gt;&lt;Year&gt;2006&lt;/Year&gt;&lt;RecNum&gt;1233&lt;/RecNum&gt;&lt;DisplayText&gt;&lt;style face="superscript"&gt;63&lt;/style&gt;&lt;/DisplayText&gt;&lt;record&gt;&lt;rec-number&gt;1233&lt;/rec-number&gt;&lt;foreign-keys&gt;&lt;key app="EN" db-id="vtvr5spp69p9zbeaftopttsp52rfrsss9ftz" timestamp="1477297449"&gt;1233&lt;/key&gt;&lt;/foreign-keys&gt;&lt;ref-type name="Journal Article"&gt;17&lt;/ref-type&gt;&lt;contributors&gt;&lt;authors&gt;&lt;author&gt;Barr, R. G.&lt;/author&gt;&lt;author&gt;Trent, R. B.&lt;/author&gt;&lt;author&gt;Cross, J.&lt;/author&gt;&lt;/authors&gt;&lt;/contributors&gt;&lt;auth-address&gt;Department of Pediatrics, University of British Columbia, Faculty of Medicine, Vancouver, BC, Canada.&lt;/auth-address&gt;&lt;titles&gt;&lt;title&gt;Age-related incidence curve of hospitalized Shaken Baby Syndrome cases: convergent evidence for crying as a trigger to shaking&lt;/title&gt;&lt;secondary-title&gt;Child Abuse Negl&lt;/secondary-title&gt;&lt;alt-title&gt;Child abuse &amp;amp; neglect&lt;/alt-title&gt;&lt;/titles&gt;&lt;alt-periodical&gt;&lt;full-title&gt;Child Abuse &amp;amp; Neglect&lt;/full-title&gt;&lt;/alt-periodical&gt;&lt;pages&gt;7-16&lt;/pages&gt;&lt;volume&gt;30&lt;/volume&gt;&lt;number&gt;1&lt;/number&gt;&lt;edition&gt;2006/01/13&lt;/edition&gt;&lt;keywords&gt;&lt;keyword&gt;Age Factors&lt;/keyword&gt;&lt;keyword&gt;California&lt;/keyword&gt;&lt;keyword&gt;Cross-Sectional Studies&lt;/keyword&gt;&lt;keyword&gt;*Crying&lt;/keyword&gt;&lt;keyword&gt;Female&lt;/keyword&gt;&lt;keyword&gt;Hospitalization/*statistics &amp;amp; numerical data&lt;/keyword&gt;&lt;keyword&gt;Humans&lt;/keyword&gt;&lt;keyword&gt;Incidence&lt;/keyword&gt;&lt;keyword&gt;Infant&lt;/keyword&gt;&lt;keyword&gt;Infant, Newborn&lt;/keyword&gt;&lt;keyword&gt;Male&lt;/keyword&gt;&lt;keyword&gt;Recurrence&lt;/keyword&gt;&lt;keyword&gt;Risk Factors&lt;/keyword&gt;&lt;keyword&gt;Shaken Baby Syndrome/*epidemiology/etiology/prevention &amp;amp; control&lt;/keyword&gt;&lt;/keywords&gt;&lt;dates&gt;&lt;year&gt;2006&lt;/year&gt;&lt;pub-dates&gt;&lt;date&gt;Jan&lt;/date&gt;&lt;/pub-dates&gt;&lt;/dates&gt;&lt;isbn&gt;0145-2134 (Print)&amp;#xD;0145-2134&lt;/isbn&gt;&lt;accession-num&gt;16406023&lt;/accession-num&gt;&lt;urls&gt;&lt;/urls&gt;&lt;electronic-resource-num&gt;10.1016/j.chiabu.2005.06.009&lt;/electronic-resource-num&gt;&lt;remote-database-provider&gt;Nlm&lt;/remote-database-provider&gt;&lt;language&gt;Eng&lt;/language&gt;&lt;/record&gt;&lt;/Cite&gt;&lt;/EndNote&gt;</w:instrText>
        </w:r>
        <w:r w:rsidR="00986E04" w:rsidRPr="00B5295D">
          <w:rPr>
            <w:lang w:val="en-US"/>
          </w:rPr>
          <w:fldChar w:fldCharType="separate"/>
        </w:r>
        <w:r w:rsidR="00986E04" w:rsidRPr="00B5295D">
          <w:rPr>
            <w:noProof/>
            <w:vertAlign w:val="superscript"/>
            <w:lang w:val="en-US"/>
          </w:rPr>
          <w:t>63</w:t>
        </w:r>
        <w:r w:rsidR="00986E04" w:rsidRPr="00B5295D">
          <w:rPr>
            <w:lang w:val="en-US"/>
          </w:rPr>
          <w:fldChar w:fldCharType="end"/>
        </w:r>
      </w:hyperlink>
      <w:r w:rsidR="00AD74F9">
        <w:rPr>
          <w:lang w:val="en-US"/>
        </w:rPr>
        <w:t xml:space="preserve"> </w:t>
      </w:r>
      <w:r w:rsidR="007B4EF9" w:rsidRPr="00B5295D">
        <w:rPr>
          <w:lang w:val="en-US"/>
        </w:rPr>
        <w:t>Overall</w:t>
      </w:r>
      <w:r w:rsidRPr="00B5295D">
        <w:rPr>
          <w:lang w:val="en-US"/>
        </w:rPr>
        <w:t>, fuss</w:t>
      </w:r>
      <w:r w:rsidRPr="00BE31D2">
        <w:rPr>
          <w:lang w:val="en-US"/>
        </w:rPr>
        <w:t xml:space="preserve">/cry durations were high across the first </w:t>
      </w:r>
      <w:r w:rsidR="00E17334">
        <w:rPr>
          <w:lang w:val="en-US"/>
        </w:rPr>
        <w:t>6</w:t>
      </w:r>
      <w:r w:rsidRPr="00BE31D2">
        <w:rPr>
          <w:lang w:val="en-US"/>
        </w:rPr>
        <w:t xml:space="preserve"> weeks of life</w:t>
      </w:r>
      <w:r w:rsidR="00767E25">
        <w:rPr>
          <w:lang w:val="en-US"/>
        </w:rPr>
        <w:t>,</w:t>
      </w:r>
      <w:r w:rsidRPr="00BE31D2">
        <w:rPr>
          <w:lang w:val="en-US"/>
        </w:rPr>
        <w:t xml:space="preserve"> then reduced sig</w:t>
      </w:r>
      <w:r w:rsidR="00223BBF">
        <w:rPr>
          <w:lang w:val="en-US"/>
        </w:rPr>
        <w:t xml:space="preserve">nificantly over the following </w:t>
      </w:r>
      <w:r w:rsidR="00E17334">
        <w:rPr>
          <w:lang w:val="en-US"/>
        </w:rPr>
        <w:t xml:space="preserve">6 </w:t>
      </w:r>
      <w:r w:rsidRPr="00BE31D2">
        <w:rPr>
          <w:lang w:val="en-US"/>
        </w:rPr>
        <w:t xml:space="preserve">weeks. </w:t>
      </w:r>
      <w:r w:rsidR="007B4EF9" w:rsidRPr="00B5295D">
        <w:rPr>
          <w:lang w:val="en-US"/>
        </w:rPr>
        <w:t>A</w:t>
      </w:r>
      <w:r w:rsidRPr="00B5295D">
        <w:rPr>
          <w:lang w:val="en-US"/>
        </w:rPr>
        <w:t>ll studies found</w:t>
      </w:r>
      <w:r w:rsidRPr="00BE31D2">
        <w:rPr>
          <w:lang w:val="en-US"/>
        </w:rPr>
        <w:t xml:space="preserve"> a “universal” reduction in fuss/cry duration between 6 and 12 weeks of age. The average fuss/cry durations were around </w:t>
      </w:r>
      <w:r w:rsidR="00F457DC">
        <w:rPr>
          <w:lang w:val="en-US"/>
        </w:rPr>
        <w:t>117</w:t>
      </w:r>
      <w:r w:rsidR="00F457DC" w:rsidRPr="00824166">
        <w:rPr>
          <w:lang w:val="en-US"/>
        </w:rPr>
        <w:t>-</w:t>
      </w:r>
      <w:r w:rsidR="00F457DC" w:rsidRPr="00F457DC">
        <w:rPr>
          <w:lang w:val="en-US"/>
        </w:rPr>
        <w:t xml:space="preserve">133 </w:t>
      </w:r>
      <w:r w:rsidRPr="00F457DC">
        <w:rPr>
          <w:lang w:val="en-US"/>
        </w:rPr>
        <w:t xml:space="preserve">minutes in the first 6 weeks and then dropped to </w:t>
      </w:r>
      <w:r w:rsidR="00D12B5E">
        <w:rPr>
          <w:lang w:val="en-US"/>
        </w:rPr>
        <w:t xml:space="preserve">a mean </w:t>
      </w:r>
      <w:r w:rsidR="00AC0C04">
        <w:rPr>
          <w:lang w:val="en-US"/>
        </w:rPr>
        <w:t>of</w:t>
      </w:r>
      <w:r w:rsidR="00D12B5E">
        <w:rPr>
          <w:lang w:val="en-US"/>
        </w:rPr>
        <w:t xml:space="preserve"> </w:t>
      </w:r>
      <w:r w:rsidRPr="00F457DC">
        <w:rPr>
          <w:lang w:val="en-US"/>
        </w:rPr>
        <w:t xml:space="preserve">around </w:t>
      </w:r>
      <w:r w:rsidR="00F457DC" w:rsidRPr="00F457DC">
        <w:rPr>
          <w:lang w:val="en-US"/>
        </w:rPr>
        <w:t>68</w:t>
      </w:r>
      <w:r w:rsidRPr="00F457DC">
        <w:rPr>
          <w:lang w:val="en-US"/>
        </w:rPr>
        <w:t xml:space="preserve"> minutes by 10-12 weeks.</w:t>
      </w:r>
      <w:r w:rsidRPr="00BE31D2">
        <w:rPr>
          <w:lang w:val="en-US"/>
        </w:rPr>
        <w:t xml:space="preserve"> </w:t>
      </w:r>
    </w:p>
    <w:p w14:paraId="059FC5E6" w14:textId="715AB452" w:rsidR="00171F4E" w:rsidRPr="00BE31D2" w:rsidRDefault="00171F4E" w:rsidP="00171F4E">
      <w:pPr>
        <w:spacing w:line="480" w:lineRule="auto"/>
        <w:ind w:firstLine="720"/>
        <w:rPr>
          <w:lang w:val="en-US"/>
        </w:rPr>
      </w:pPr>
      <w:r w:rsidRPr="00BE31D2">
        <w:rPr>
          <w:lang w:val="en-US"/>
        </w:rPr>
        <w:t xml:space="preserve">Secondly, the significant differences in mean fuss/cry durations between studies were moderated by country of origin. The most consistent finding was the </w:t>
      </w:r>
      <w:r w:rsidRPr="00BE31D2">
        <w:rPr>
          <w:lang w:val="en-US"/>
        </w:rPr>
        <w:lastRenderedPageBreak/>
        <w:t>lower fuss/cry durations reported in Denmark at several age points</w:t>
      </w:r>
      <w:r w:rsidR="00A95CDB">
        <w:rPr>
          <w:lang w:val="en-US"/>
        </w:rPr>
        <w:t>.</w:t>
      </w:r>
      <w:r w:rsidRPr="00BE31D2">
        <w:rPr>
          <w:lang w:val="en-US"/>
        </w:rPr>
        <w:t xml:space="preserve"> </w:t>
      </w:r>
      <w:hyperlink w:anchor="_ENREF_32" w:tooltip="Alvarez, 2004 #35" w:history="1">
        <w:r w:rsidR="00986E04" w:rsidRPr="00BE31D2">
          <w:rPr>
            <w:lang w:val="en-US"/>
          </w:rPr>
          <w:fldChar w:fldCharType="begin"/>
        </w:r>
        <w:r w:rsidR="00986E04">
          <w:rPr>
            <w:lang w:val="en-US"/>
          </w:rPr>
          <w:instrText xml:space="preserve"> ADDIN EN.CITE &lt;EndNote&gt;&lt;Cite&gt;&lt;Author&gt;Alvarez&lt;/Author&gt;&lt;Year&gt;2004&lt;/Year&gt;&lt;RecNum&gt;35&lt;/RecNum&gt;&lt;DisplayText&gt;&lt;style face="superscript"&gt;32&lt;/style&gt;&lt;/DisplayText&gt;&lt;record&gt;&lt;rec-number&gt;35&lt;/rec-number&gt;&lt;foreign-keys&gt;&lt;key app="EN" db-id="ext00rdpa9e928efvw4vr5e802esw5rvf0x9" timestamp="0"&gt;35&lt;/key&gt;&lt;/foreign-keys&gt;&lt;ref-type name="Journal Article"&gt;17&lt;/ref-type&gt;&lt;contributors&gt;&lt;authors&gt;&lt;author&gt;Alvarez, Marissa&lt;/author&gt;&lt;/authors&gt;&lt;/contributors&gt;&lt;auth-address&gt;Alvarez, Marissa: Marissa.Alvarez@psy.ku.dk&amp;#xD;Alvarez, Marissa: University of Copenhagen, Department of Psychology, Njalsgade 88, Copenhagen S, Denmark, 2300, Marissa.Alvarez@psy.ku.dk&lt;/auth-address&gt;&lt;titles&gt;&lt;title&gt;Caregiving and Early Infant Crying in a Danish Community&lt;/title&gt;&lt;secondary-title&gt;J Dev Behav Pediatr&lt;/secondary-title&gt;&lt;/titles&gt;&lt;periodical&gt;&lt;full-title&gt;J Dev Behav Pediatr&lt;/full-title&gt;&lt;/periodical&gt;&lt;pages&gt;91-98&lt;/pages&gt;&lt;volume&gt;25&lt;/volume&gt;&lt;number&gt;2&lt;/number&gt;&lt;keywords&gt;&lt;keyword&gt;*Childrearing Practices&lt;/keyword&gt;&lt;keyword&gt;*Crying&lt;/keyword&gt;&lt;keyword&gt;*Infant Vocalization&lt;/keyword&gt;&lt;keyword&gt;*Parental Investment&lt;/keyword&gt;&lt;keyword&gt;Distress&lt;/keyword&gt;&lt;keyword&gt;Infant Development&lt;/keyword&gt;&lt;keyword&gt;Mother Child Relations&lt;/keyword&gt;&lt;keyword&gt;Mothers&lt;/keyword&gt;&lt;keyword&gt;Childrearing &amp;amp; Child Care [2956].&lt;/keyword&gt;&lt;keyword&gt;Human. Male. Female. Childhood (birth-12 yrs). Neonatal (birth-1 mo). Infancy (2-23 mo). Adulthood (18 yrs &amp;amp; older)&lt;/keyword&gt;&lt;keyword&gt;Denmark.&lt;/keyword&gt;&lt;/keywords&gt;&lt;dates&gt;&lt;year&gt;2004&lt;/year&gt;&lt;/dates&gt;&lt;isbn&gt;0196-206X&amp;#xD;1536-7312&lt;/isbn&gt;&lt;accession-num&gt;Peer Reviewed Journal: 2004-13507-003&lt;/accession-num&gt;&lt;label&gt;http://dx.doi.org/10.1097/00004703-200404000-00003&lt;/label&gt;&lt;urls&gt;&lt;/urls&gt;&lt;remote-database-provider&gt;PsycINFO&lt;/remote-database-provider&gt;&lt;research-notes&gt;Had seen&lt;/research-notes&gt;&lt;language&gt;English&lt;/language&gt;&lt;/record&gt;&lt;/Cite&gt;&lt;/EndNote&gt;</w:instrText>
        </w:r>
        <w:r w:rsidR="00986E04" w:rsidRPr="00BE31D2">
          <w:rPr>
            <w:lang w:val="en-US"/>
          </w:rPr>
          <w:fldChar w:fldCharType="separate"/>
        </w:r>
        <w:r w:rsidR="00986E04" w:rsidRPr="004102EC">
          <w:rPr>
            <w:noProof/>
            <w:vertAlign w:val="superscript"/>
            <w:lang w:val="en-US"/>
          </w:rPr>
          <w:t>32</w:t>
        </w:r>
        <w:r w:rsidR="00986E04" w:rsidRPr="00BE31D2">
          <w:rPr>
            <w:lang w:val="en-US"/>
          </w:rPr>
          <w:fldChar w:fldCharType="end"/>
        </w:r>
      </w:hyperlink>
      <w:r w:rsidR="00A95CDB">
        <w:rPr>
          <w:lang w:val="en-US"/>
        </w:rPr>
        <w:t xml:space="preserve"> </w:t>
      </w:r>
      <w:r w:rsidRPr="00BE31D2">
        <w:rPr>
          <w:lang w:val="en-US"/>
        </w:rPr>
        <w:t xml:space="preserve">On the other hand, with the exception of Denmark, no consistent pattern for significantly higher fuss/cry duration </w:t>
      </w:r>
      <w:r w:rsidR="0039506A">
        <w:rPr>
          <w:lang w:val="en-US"/>
        </w:rPr>
        <w:t xml:space="preserve">between other </w:t>
      </w:r>
      <w:r w:rsidRPr="00BE31D2">
        <w:rPr>
          <w:lang w:val="en-US"/>
        </w:rPr>
        <w:t xml:space="preserve">countries was found. At different assessment ages, studies from the Netherlands </w:t>
      </w:r>
      <w:hyperlink w:anchor="_ENREF_64" w:tooltip="de Weerth, 2007 #24" w:history="1">
        <w:r w:rsidR="00986E04" w:rsidRPr="00BE31D2">
          <w:rPr>
            <w:lang w:val="en-US"/>
          </w:rPr>
          <w:fldChar w:fldCharType="begin"/>
        </w:r>
        <w:r w:rsidR="00986E04">
          <w:rPr>
            <w:lang w:val="en-US"/>
          </w:rPr>
          <w:instrText xml:space="preserve"> ADDIN EN.CITE &lt;EndNote&gt;&lt;Cite&gt;&lt;Author&gt;de Weerth&lt;/Author&gt;&lt;Year&gt;2007&lt;/Year&gt;&lt;RecNum&gt;24&lt;/RecNum&gt;&lt;DisplayText&gt;&lt;style face="superscript"&gt;64&lt;/style&gt;&lt;/DisplayText&gt;&lt;record&gt;&lt;rec-number&gt;24&lt;/rec-number&gt;&lt;foreign-keys&gt;&lt;key app="EN" db-id="ext00rdpa9e928efvw4vr5e802esw5rvf0x9" timestamp="0"&gt;24&lt;/key&gt;&lt;/foreign-keys&gt;&lt;ref-type name="Journal Article"&gt;17&lt;/ref-type&gt;&lt;contributors&gt;&lt;authors&gt;&lt;author&gt;de Weerth, Carolina&lt;/author&gt;&lt;author&gt;Buitelaar, Jan K.&lt;/author&gt;&lt;/authors&gt;&lt;/contributors&gt;&lt;auth-address&gt;de Weerth, Carolina: C.deWeerth@psych.ru.nl&amp;#xD;de Weerth, Carolina: Developmental Psychology, Radboud University Nijmegen, P.O. Box 9104, Nijmegen, Netherlands, 6500 HE, C.deWeerth@psych.ru.nl&lt;/auth-address&gt;&lt;titles&gt;&lt;title&gt;Childbirth complications affect young infants&amp;apos; behavior&lt;/title&gt;&lt;secondary-title&gt;European Child &amp;amp; Adolescent Psychiatry&lt;/secondary-title&gt;&lt;/titles&gt;&lt;periodical&gt;&lt;full-title&gt;European Child &amp;amp; Adolescent Psychiatry&lt;/full-title&gt;&lt;/periodical&gt;&lt;pages&gt;379-388&lt;/pages&gt;&lt;volume&gt;16&lt;/volume&gt;&lt;number&gt;6&lt;/number&gt;&lt;keywords&gt;&lt;keyword&gt;*Birth&lt;/keyword&gt;&lt;keyword&gt;*Hydrocortisone&lt;/keyword&gt;&lt;keyword&gt;*Infant Development&lt;/keyword&gt;&lt;keyword&gt;*Neonatal Development&lt;/keyword&gt;&lt;keyword&gt;*Obstetrical Complications&lt;/keyword&gt;&lt;keyword&gt;Immunoreactivity&lt;/keyword&gt;&lt;keyword&gt;Developmental Psychology [2800].&lt;/keyword&gt;&lt;keyword&gt;Human. Male. Female. Childhood (birth-12 yrs). Neonatal (birth-1 mo). Infancy (2-23 mo). Adulthood (18 yrs &amp;amp; older)&lt;/keyword&gt;&lt;keyword&gt;Netherlands.&lt;/keyword&gt;&lt;/keywords&gt;&lt;dates&gt;&lt;year&gt;2007&lt;/year&gt;&lt;pub-dates&gt;&lt;date&gt;Sep&lt;/date&gt;&lt;/pub-dates&gt;&lt;/dates&gt;&lt;isbn&gt;1018-8827&amp;#xD;1435-165X&lt;/isbn&gt;&lt;accession-num&gt;Peer Reviewed Journal: 2007-14774-004&lt;/accession-num&gt;&lt;label&gt;http://dx.doi.org/10.1007/s00787-007-0610-7&lt;/label&gt;&lt;urls&gt;&lt;/urls&gt;&lt;remote-database-provider&gt;PsycINFO&lt;/remote-database-provider&gt;&lt;research-notes&gt;Had seen&lt;/research-notes&gt;&lt;language&gt;English&lt;/language&gt;&lt;/record&gt;&lt;/Cite&gt;&lt;/EndNote&gt;</w:instrText>
        </w:r>
        <w:r w:rsidR="00986E04" w:rsidRPr="00BE31D2">
          <w:rPr>
            <w:lang w:val="en-US"/>
          </w:rPr>
          <w:fldChar w:fldCharType="separate"/>
        </w:r>
        <w:r w:rsidR="00986E04" w:rsidRPr="004102EC">
          <w:rPr>
            <w:noProof/>
            <w:vertAlign w:val="superscript"/>
            <w:lang w:val="en-US"/>
          </w:rPr>
          <w:t>64</w:t>
        </w:r>
        <w:r w:rsidR="00986E04" w:rsidRPr="00BE31D2">
          <w:rPr>
            <w:lang w:val="en-US"/>
          </w:rPr>
          <w:fldChar w:fldCharType="end"/>
        </w:r>
      </w:hyperlink>
      <w:r w:rsidR="009B5FB6">
        <w:rPr>
          <w:lang w:val="en-US"/>
        </w:rPr>
        <w:t xml:space="preserve"> and </w:t>
      </w:r>
      <w:r w:rsidRPr="00BE31D2">
        <w:rPr>
          <w:lang w:val="en-US"/>
        </w:rPr>
        <w:t xml:space="preserve">Canada </w:t>
      </w:r>
      <w:r w:rsidRPr="00BE31D2">
        <w:rPr>
          <w:lang w:val="en-US"/>
        </w:rPr>
        <w:fldChar w:fldCharType="begin">
          <w:fldData xml:space="preserve">PEVuZE5vdGU+PENpdGU+PEF1dGhvcj5LcmFtZXI8L0F1dGhvcj48WWVhcj4yMDAxPC9ZZWFyPjxS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=
</w:fldData>
        </w:fldChar>
      </w:r>
      <w:r w:rsidR="004102EC">
        <w:rPr>
          <w:lang w:val="en-US"/>
        </w:rPr>
        <w:instrText xml:space="preserve"> ADDIN EN.CITE </w:instrText>
      </w:r>
      <w:r w:rsidR="004102EC">
        <w:rPr>
          <w:lang w:val="en-US"/>
        </w:rPr>
        <w:fldChar w:fldCharType="begin">
          <w:fldData xml:space="preserve">PEVuZE5vdGU+PENpdGU+PEF1dGhvcj5LcmFtZXI8L0F1dGhvcj48WWVhcj4yMDAxPC9ZZWFyPjxS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=
</w:fldData>
        </w:fldChar>
      </w:r>
      <w:r w:rsidR="004102EC">
        <w:rPr>
          <w:lang w:val="en-US"/>
        </w:rPr>
        <w:instrText xml:space="preserve"> ADDIN EN.CITE.DATA </w:instrText>
      </w:r>
      <w:r w:rsidR="004102EC">
        <w:rPr>
          <w:lang w:val="en-US"/>
        </w:rPr>
      </w:r>
      <w:r w:rsidR="004102EC">
        <w:rPr>
          <w:lang w:val="en-US"/>
        </w:rPr>
        <w:fldChar w:fldCharType="end"/>
      </w:r>
      <w:r w:rsidRPr="00BE31D2">
        <w:rPr>
          <w:lang w:val="en-US"/>
        </w:rPr>
      </w:r>
      <w:r w:rsidRPr="00BE31D2">
        <w:rPr>
          <w:lang w:val="en-US"/>
        </w:rPr>
        <w:fldChar w:fldCharType="separate"/>
      </w:r>
      <w:hyperlink w:anchor="_ENREF_65" w:tooltip="Kramer, 2001 #17" w:history="1">
        <w:r w:rsidR="00986E04" w:rsidRPr="004102EC">
          <w:rPr>
            <w:noProof/>
            <w:vertAlign w:val="superscript"/>
            <w:lang w:val="en-US"/>
          </w:rPr>
          <w:t>65</w:t>
        </w:r>
      </w:hyperlink>
      <w:r w:rsidR="004102EC" w:rsidRPr="004102EC">
        <w:rPr>
          <w:noProof/>
          <w:vertAlign w:val="superscript"/>
          <w:lang w:val="en-US"/>
        </w:rPr>
        <w:t>,</w:t>
      </w:r>
      <w:hyperlink w:anchor="_ENREF_66" w:tooltip="Miller, 1993 #126" w:history="1">
        <w:r w:rsidR="00986E04" w:rsidRPr="004102EC">
          <w:rPr>
            <w:noProof/>
            <w:vertAlign w:val="superscript"/>
            <w:lang w:val="en-US"/>
          </w:rPr>
          <w:t>66</w:t>
        </w:r>
      </w:hyperlink>
      <w:r w:rsidRPr="00BE31D2">
        <w:rPr>
          <w:lang w:val="en-US"/>
        </w:rPr>
        <w:fldChar w:fldCharType="end"/>
      </w:r>
      <w:r w:rsidRPr="00BE31D2">
        <w:rPr>
          <w:lang w:val="en-US"/>
        </w:rPr>
        <w:t xml:space="preserve"> had significantly higher fuss/cry durations</w:t>
      </w:r>
      <w:r w:rsidR="009B5FB6">
        <w:rPr>
          <w:lang w:val="en-US"/>
        </w:rPr>
        <w:t xml:space="preserve"> </w:t>
      </w:r>
      <w:r w:rsidRPr="00BE31D2">
        <w:rPr>
          <w:lang w:val="en-US"/>
        </w:rPr>
        <w:t xml:space="preserve">compared to the overall mean weighted fuss/cry duration. </w:t>
      </w:r>
    </w:p>
    <w:p w14:paraId="5D77C698" w14:textId="07C0D050" w:rsidR="00171F4E" w:rsidRPr="00BE31D2" w:rsidRDefault="006D02A0" w:rsidP="00171F4E">
      <w:pPr>
        <w:spacing w:line="480" w:lineRule="auto"/>
        <w:ind w:firstLine="720"/>
        <w:rPr>
          <w:lang w:val="en-US"/>
        </w:rPr>
      </w:pPr>
      <w:r>
        <w:rPr>
          <w:lang w:val="en-US"/>
        </w:rPr>
        <w:t>The</w:t>
      </w:r>
      <w:r w:rsidR="002D33EE" w:rsidRPr="002D33EE">
        <w:rPr>
          <w:lang w:val="en-US"/>
        </w:rPr>
        <w:t xml:space="preserve"> findings regarding the country differences appear robust</w:t>
      </w:r>
      <w:r w:rsidR="002D33EE">
        <w:rPr>
          <w:lang w:val="en-US"/>
        </w:rPr>
        <w:t xml:space="preserve"> according to publication bias results</w:t>
      </w:r>
      <w:r w:rsidR="002D33EE" w:rsidRPr="002D33EE">
        <w:rPr>
          <w:lang w:val="en-US"/>
        </w:rPr>
        <w:t xml:space="preserve">. However, </w:t>
      </w:r>
      <w:r w:rsidR="002D33EE">
        <w:rPr>
          <w:lang w:val="en-US"/>
        </w:rPr>
        <w:t>w</w:t>
      </w:r>
      <w:r w:rsidR="00171F4E" w:rsidRPr="00BE31D2">
        <w:rPr>
          <w:lang w:val="en-US"/>
        </w:rPr>
        <w:t xml:space="preserve">e can only speculate on the reasons why there are country differences, in particular between Denmark and the rest of Europe and North America. These </w:t>
      </w:r>
      <w:r w:rsidR="006849AA">
        <w:rPr>
          <w:lang w:val="en-US"/>
        </w:rPr>
        <w:t>could range from</w:t>
      </w:r>
      <w:r w:rsidR="00171F4E" w:rsidRPr="00BE31D2">
        <w:rPr>
          <w:lang w:val="en-US"/>
        </w:rPr>
        <w:t xml:space="preserve"> economic conditions, such as less social inequality, to caretaking patterns such as responsiveness, carrying behavior and management in Denmark that have been shown to differ from the UK</w:t>
      </w:r>
      <w:r w:rsidR="000A63B6">
        <w:rPr>
          <w:lang w:val="en-US"/>
        </w:rPr>
        <w:t>.</w:t>
      </w:r>
      <w:r w:rsidR="00171F4E" w:rsidRPr="00BE31D2">
        <w:rPr>
          <w:lang w:val="en-US"/>
        </w:rPr>
        <w:t xml:space="preserve"> </w:t>
      </w:r>
      <w:hyperlink w:anchor="_ENREF_20" w:tooltip="St James-Roberts, 2006 #5" w:history="1">
        <w:r w:rsidR="00986E04" w:rsidRPr="00BE31D2">
          <w:rPr>
            <w:lang w:val="en-US"/>
          </w:rPr>
          <w:fldChar w:fldCharType="begin"/>
        </w:r>
        <w:r w:rsidR="00986E04">
          <w:rPr>
            <w:lang w:val="en-US"/>
          </w:rPr>
          <w:instrText xml:space="preserve"> ADDIN EN.CITE &lt;EndNote&gt;&lt;Cite&gt;&lt;Author&gt;St James-Roberts&lt;/Author&gt;&lt;Year&gt;2006&lt;/Year&gt;&lt;RecNum&gt;5&lt;/RecNum&gt;&lt;DisplayText&gt;&lt;style face="superscript"&gt;20&lt;/style&gt;&lt;/DisplayText&gt;&lt;record&gt;&lt;rec-number&gt;5&lt;/rec-number&gt;&lt;foreign-keys&gt;&lt;key app="EN" db-id="ext00rdpa9e928efvw4vr5e802esw5rvf0x9" timestamp="0"&gt;5&lt;/key&gt;&lt;/foreign-keys&gt;&lt;ref-type name="Journal Article"&gt;17&lt;/ref-type&gt;&lt;contributors&gt;&lt;authors&gt;&lt;author&gt;St James-Roberts, Ian&lt;/author&gt;&lt;author&gt;Alvarez, Marissa&lt;/author&gt;&lt;author&gt;Csipke, Emese&lt;/author&gt;&lt;author&gt;Abramsky, Tanya&lt;/author&gt;&lt;author&gt;Goodwin, Jennifer&lt;/author&gt;&lt;author&gt;Sorgenfrei, Esther&lt;/author&gt;&lt;/authors&gt;&lt;/contributors&gt;&lt;auth-address&gt;Thomas Coram Research Unit, Institute of Education, University of London, London, United Kingdom. i.stjamesroberts@ioe.ac.uk&lt;/auth-address&gt;&lt;titles&gt;&lt;title&gt;Infant crying and sleeping in London, Copenhagen and when parents adopt a &amp;quot;proximal&amp;quot; form of care&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1146-55&lt;/pages&gt;&lt;volume&gt;117&lt;/volume&gt;&lt;number&gt;6&lt;/number&gt;&lt;keywords&gt;&lt;keyword&gt;Adult&lt;/keyword&gt;&lt;keyword&gt;*Crying&lt;/keyword&gt;&lt;keyword&gt;Denmark&lt;/keyword&gt;&lt;keyword&gt;Female&lt;/keyword&gt;&lt;keyword&gt;Humans&lt;/keyword&gt;&lt;keyword&gt;Infant&lt;/keyword&gt;&lt;keyword&gt;*Infant Care/mt [Methods]&lt;/keyword&gt;&lt;keyword&gt;Infant Care/st [Standards]&lt;/keyword&gt;&lt;keyword&gt;Infant, Newborn&lt;/keyword&gt;&lt;keyword&gt;London&lt;/keyword&gt;&lt;keyword&gt;Male&lt;/keyword&gt;&lt;keyword&gt;Parents&lt;/keyword&gt;&lt;keyword&gt;*Sleep&lt;/keyword&gt;&lt;/keywords&gt;&lt;dates&gt;&lt;year&gt;2006&lt;/year&gt;&lt;/dates&gt;&lt;accession-num&gt;16740816&lt;/accession-num&gt;&lt;urls&gt;&lt;/urls&gt;&lt;remote-database-provider&gt;Medline&lt;/remote-database-provider&gt;&lt;research-notes&gt;Look at paper&lt;/research-notes&gt;&lt;/record&gt;&lt;/Cite&gt;&lt;/EndNote&gt;</w:instrText>
        </w:r>
        <w:r w:rsidR="00986E04" w:rsidRPr="00BE31D2">
          <w:rPr>
            <w:lang w:val="en-US"/>
          </w:rPr>
          <w:fldChar w:fldCharType="separate"/>
        </w:r>
        <w:r w:rsidR="00986E04" w:rsidRPr="004102EC">
          <w:rPr>
            <w:noProof/>
            <w:vertAlign w:val="superscript"/>
            <w:lang w:val="en-US"/>
          </w:rPr>
          <w:t>20</w:t>
        </w:r>
        <w:r w:rsidR="00986E04" w:rsidRPr="00BE31D2">
          <w:rPr>
            <w:lang w:val="en-US"/>
          </w:rPr>
          <w:fldChar w:fldCharType="end"/>
        </w:r>
      </w:hyperlink>
      <w:r w:rsidR="000A63B6">
        <w:rPr>
          <w:lang w:val="en-US"/>
        </w:rPr>
        <w:t xml:space="preserve"> </w:t>
      </w:r>
      <w:r w:rsidR="00171F4E" w:rsidRPr="00BE31D2">
        <w:rPr>
          <w:lang w:val="en-US"/>
        </w:rPr>
        <w:t>However, there may also be population genetic differences</w:t>
      </w:r>
      <w:r w:rsidR="004D5CC6">
        <w:rPr>
          <w:lang w:val="en-US"/>
        </w:rPr>
        <w:t>,</w:t>
      </w:r>
      <w:r w:rsidR="00171F4E" w:rsidRPr="00BE31D2">
        <w:rPr>
          <w:lang w:val="en-US"/>
        </w:rPr>
        <w:t xml:space="preserve"> and the infants</w:t>
      </w:r>
      <w:r w:rsidR="004D5CC6">
        <w:rPr>
          <w:lang w:val="en-US"/>
        </w:rPr>
        <w:t xml:space="preserve"> both</w:t>
      </w:r>
      <w:r w:rsidR="00171F4E" w:rsidRPr="00BE31D2">
        <w:rPr>
          <w:lang w:val="en-US"/>
        </w:rPr>
        <w:t xml:space="preserve"> inherit their parents’ genes and are reared by them (gene-environment correlation)</w:t>
      </w:r>
      <w:r w:rsidR="000A63B6">
        <w:rPr>
          <w:lang w:val="en-US"/>
        </w:rPr>
        <w:t>.</w:t>
      </w:r>
      <w:r w:rsidR="00171F4E" w:rsidRPr="00BE31D2">
        <w:rPr>
          <w:lang w:val="en-US"/>
        </w:rPr>
        <w:t xml:space="preserve"> </w:t>
      </w:r>
      <w:hyperlink w:anchor="_ENREF_67" w:tooltip="Rutter, 2006 #79" w:history="1">
        <w:r w:rsidR="00986E04" w:rsidRPr="00BE31D2">
          <w:rPr>
            <w:lang w:val="en-US"/>
          </w:rPr>
          <w:fldChar w:fldCharType="begin"/>
        </w:r>
        <w:r w:rsidR="00986E04">
          <w:rPr>
            <w:lang w:val="en-US"/>
          </w:rPr>
          <w:instrText xml:space="preserve"> ADDIN EN.CITE &lt;EndNote&gt;&lt;Cite&gt;&lt;Author&gt;Rutter&lt;/Author&gt;&lt;Year&gt;2006&lt;/Year&gt;&lt;RecNum&gt;79&lt;/RecNum&gt;&lt;DisplayText&gt;&lt;style face="superscript"&gt;67&lt;/style&gt;&lt;/DisplayText&gt;&lt;record&gt;&lt;rec-number&gt;79&lt;/rec-number&gt;&lt;foreign-keys&gt;&lt;key app="EN" db-id="ext00rdpa9e928efvw4vr5e802esw5rvf0x9"&gt;79&lt;/key&gt;&lt;/foreign-keys&gt;&lt;ref-type name="Book"&gt;6&lt;/ref-type&gt;&lt;contributors&gt;&lt;authors&gt;&lt;author&gt;Rutter, M.&lt;/author&gt;&lt;/authors&gt;&lt;/contributors&gt;&lt;titles&gt;&lt;title&gt;Genes and behavior: nature-nurture interplay explained&lt;/title&gt;&lt;/titles&gt;&lt;dates&gt;&lt;year&gt;2006&lt;/year&gt;&lt;/dates&gt;&lt;pub-location&gt;Oxford&lt;/pub-location&gt;&lt;publisher&gt;Blackwell&lt;/publisher&gt;&lt;urls&gt;&lt;/urls&gt;&lt;/record&gt;&lt;/Cite&gt;&lt;/EndNote&gt;</w:instrText>
        </w:r>
        <w:r w:rsidR="00986E04" w:rsidRPr="00BE31D2">
          <w:rPr>
            <w:lang w:val="en-US"/>
          </w:rPr>
          <w:fldChar w:fldCharType="separate"/>
        </w:r>
        <w:r w:rsidR="00986E04" w:rsidRPr="004102EC">
          <w:rPr>
            <w:noProof/>
            <w:vertAlign w:val="superscript"/>
            <w:lang w:val="en-US"/>
          </w:rPr>
          <w:t>67</w:t>
        </w:r>
        <w:r w:rsidR="00986E04" w:rsidRPr="00BE31D2">
          <w:rPr>
            <w:lang w:val="en-US"/>
          </w:rPr>
          <w:fldChar w:fldCharType="end"/>
        </w:r>
      </w:hyperlink>
      <w:r w:rsidR="000A63B6">
        <w:rPr>
          <w:lang w:val="en-US"/>
        </w:rPr>
        <w:t xml:space="preserve"> </w:t>
      </w:r>
      <w:r w:rsidR="00171F4E" w:rsidRPr="00BE31D2">
        <w:rPr>
          <w:lang w:val="en-US"/>
        </w:rPr>
        <w:t>Nevertheless, further analysis of caretaking patterns may prove to provide clues for effective preventative strategies.</w:t>
      </w:r>
    </w:p>
    <w:p w14:paraId="570A9E58" w14:textId="172FA9E5" w:rsidR="00171F4E" w:rsidRPr="00BE31D2" w:rsidRDefault="00171F4E" w:rsidP="0006573C">
      <w:pPr>
        <w:spacing w:line="480" w:lineRule="auto"/>
        <w:ind w:firstLine="284"/>
      </w:pPr>
      <w:r w:rsidRPr="00BE31D2">
        <w:rPr>
          <w:lang w:val="en-US"/>
        </w:rPr>
        <w:t xml:space="preserve">Feeding type </w:t>
      </w:r>
      <w:r w:rsidR="00A942C7">
        <w:rPr>
          <w:lang w:val="en-US"/>
        </w:rPr>
        <w:t xml:space="preserve">was </w:t>
      </w:r>
      <w:r w:rsidR="0039506A">
        <w:rPr>
          <w:lang w:val="en-US"/>
        </w:rPr>
        <w:t xml:space="preserve">a </w:t>
      </w:r>
      <w:r w:rsidR="00A942C7">
        <w:rPr>
          <w:lang w:val="en-US"/>
        </w:rPr>
        <w:t>further moderator</w:t>
      </w:r>
      <w:r w:rsidRPr="00BE31D2">
        <w:rPr>
          <w:lang w:val="en-US"/>
        </w:rPr>
        <w:t xml:space="preserve"> of fuss/cry duration. Bottle or mixed feeding </w:t>
      </w:r>
      <w:r w:rsidR="006F3505" w:rsidRPr="00BE31D2">
        <w:rPr>
          <w:lang w:val="en-US"/>
        </w:rPr>
        <w:t>was</w:t>
      </w:r>
      <w:r w:rsidRPr="00BE31D2">
        <w:rPr>
          <w:lang w:val="en-US"/>
        </w:rPr>
        <w:t xml:space="preserve"> associated with reduced duration of fussing and crying or colic from 3-4 weeks onwards. </w:t>
      </w:r>
      <w:r w:rsidR="00C8520F">
        <w:rPr>
          <w:lang w:val="en-US"/>
        </w:rPr>
        <w:t>Switch in feeding type is one frequent</w:t>
      </w:r>
      <w:r w:rsidR="00D46A5B">
        <w:rPr>
          <w:lang w:val="en-US"/>
        </w:rPr>
        <w:t>ly</w:t>
      </w:r>
      <w:r w:rsidR="00C8520F">
        <w:rPr>
          <w:lang w:val="en-US"/>
        </w:rPr>
        <w:t xml:space="preserve"> adopted method by parents dealing with a crying baby </w:t>
      </w:r>
      <w:hyperlink w:anchor="_ENREF_68" w:tooltip="Forsyth, 1985 #1075" w:history="1">
        <w:r w:rsidR="00986E04">
          <w:rPr>
            <w:lang w:val="en-US"/>
          </w:rPr>
          <w:fldChar w:fldCharType="begin"/>
        </w:r>
        <w:r w:rsidR="00986E04">
          <w:rPr>
            <w:lang w:val="en-US"/>
          </w:rPr>
          <w:instrText xml:space="preserve"> ADDIN EN.CITE &lt;EndNote&gt;&lt;Cite&gt;&lt;Author&gt;Forsyth&lt;/Author&gt;&lt;Year&gt;1985&lt;/Year&gt;&lt;RecNum&gt;1075&lt;/RecNum&gt;&lt;DisplayText&gt;&lt;style face="superscript"&gt;68&lt;/style&gt;&lt;/DisplayText&gt;&lt;record&gt;&lt;rec-number&gt;1075&lt;/rec-number&gt;&lt;foreign-keys&gt;&lt;key app="EN" db-id="vtvr5spp69p9zbeaftopttsp52rfrsss9ftz" timestamp="1470902156"&gt;1075&lt;/key&gt;&lt;/foreign-keys&gt;&lt;ref-type name="Journal Article"&gt;17&lt;/ref-type&gt;&lt;contributors&gt;&lt;authors&gt;&lt;author&gt;Forsyth, B. W.&lt;/author&gt;&lt;author&gt;McCarthy, P. L.&lt;/author&gt;&lt;author&gt;Leventhal, J. M.&lt;/author&gt;&lt;/authors&gt;&lt;/contributors&gt;&lt;titles&gt;&lt;title&gt;Problems of early infancy, formula changes, and mothers&amp;apos; beliefs about their infants&lt;/title&gt;&lt;secondary-title&gt;J Pediatr&lt;/secondary-title&gt;&lt;alt-title&gt;The Journal of pediatrics&lt;/alt-title&gt;&lt;/titles&gt;&lt;periodical&gt;&lt;full-title&gt;J Pediatr&lt;/full-title&gt;&lt;abbr-1&gt;The Journal of pediatrics&lt;/abbr-1&gt;&lt;/periodical&gt;&lt;alt-periodical&gt;&lt;full-title&gt;The Journal of Pediatrics&lt;/full-title&gt;&lt;/alt-periodical&gt;&lt;pages&gt;1012-7&lt;/pages&gt;&lt;volume&gt;106&lt;/volume&gt;&lt;number&gt;6&lt;/number&gt;&lt;edition&gt;1985/06/01&lt;/edition&gt;&lt;keywords&gt;&lt;keyword&gt;Behavior&lt;/keyword&gt;&lt;keyword&gt;*Breast Feeding&lt;/keyword&gt;&lt;keyword&gt;Colic/psychology&lt;/keyword&gt;&lt;keyword&gt;Congenital Abnormalities/psychology&lt;/keyword&gt;&lt;keyword&gt;Crying&lt;/keyword&gt;&lt;keyword&gt;Female&lt;/keyword&gt;&lt;keyword&gt;Food Hypersensitivity/psychology&lt;/keyword&gt;&lt;keyword&gt;Humans&lt;/keyword&gt;&lt;keyword&gt;Infant&lt;/keyword&gt;&lt;keyword&gt;*Infant Food&lt;/keyword&gt;&lt;keyword&gt;Infection/psychology&lt;/keyword&gt;&lt;keyword&gt;Mothers/*psychology&lt;/keyword&gt;&lt;/keywords&gt;&lt;dates&gt;&lt;year&gt;1985&lt;/year&gt;&lt;pub-dates&gt;&lt;date&gt;Jun&lt;/date&gt;&lt;/pub-dates&gt;&lt;/dates&gt;&lt;isbn&gt;0022-3476 (Print)&amp;#xD;0022-3476&lt;/isbn&gt;&lt;accession-num&gt;3998939&lt;/accession-num&gt;&lt;urls&gt;&lt;/urls&gt;&lt;remote-database-provider&gt;Nlm&lt;/remote-database-provider&gt;&lt;language&gt;eng&lt;/language&gt;&lt;/record&gt;&lt;/Cite&gt;&lt;/EndNote&gt;</w:instrText>
        </w:r>
        <w:r w:rsidR="00986E04">
          <w:rPr>
            <w:lang w:val="en-US"/>
          </w:rPr>
          <w:fldChar w:fldCharType="separate"/>
        </w:r>
        <w:r w:rsidR="00986E04" w:rsidRPr="004102EC">
          <w:rPr>
            <w:noProof/>
            <w:vertAlign w:val="superscript"/>
            <w:lang w:val="en-US"/>
          </w:rPr>
          <w:t>68</w:t>
        </w:r>
        <w:r w:rsidR="00986E04">
          <w:rPr>
            <w:lang w:val="en-US"/>
          </w:rPr>
          <w:fldChar w:fldCharType="end"/>
        </w:r>
      </w:hyperlink>
      <w:r w:rsidR="00C67C87">
        <w:rPr>
          <w:lang w:val="en-US"/>
        </w:rPr>
        <w:t xml:space="preserve"> </w:t>
      </w:r>
      <w:r w:rsidR="00C8520F">
        <w:rPr>
          <w:lang w:val="en-US"/>
        </w:rPr>
        <w:t xml:space="preserve">and has been found to reduce crying </w:t>
      </w:r>
      <w:r w:rsidR="007C0B67">
        <w:rPr>
          <w:lang w:val="en-US"/>
        </w:rPr>
        <w:t>regardless of what</w:t>
      </w:r>
      <w:r w:rsidR="00C8520F">
        <w:rPr>
          <w:lang w:val="en-US"/>
        </w:rPr>
        <w:t xml:space="preserve"> formula change is instituted, </w:t>
      </w:r>
      <w:r w:rsidR="006D02A0">
        <w:rPr>
          <w:lang w:val="en-US"/>
        </w:rPr>
        <w:t>suggesting</w:t>
      </w:r>
      <w:r w:rsidR="00C8520F">
        <w:rPr>
          <w:lang w:val="en-US"/>
        </w:rPr>
        <w:t xml:space="preserve"> a placebo effect.</w:t>
      </w:r>
      <w:hyperlink w:anchor="_ENREF_69" w:tooltip="Berseth, 2009 #1076" w:history="1">
        <w:r w:rsidR="00986E04">
          <w:rPr>
            <w:lang w:val="en-US"/>
          </w:rPr>
          <w:fldChar w:fldCharType="begin"/>
        </w:r>
        <w:r w:rsidR="00986E04">
          <w:rPr>
            <w:lang w:val="en-US"/>
          </w:rPr>
          <w:instrText xml:space="preserve"> ADDIN EN.CITE &lt;EndNote&gt;&lt;Cite&gt;&lt;Author&gt;Berseth&lt;/Author&gt;&lt;Year&gt;2009&lt;/Year&gt;&lt;RecNum&gt;1076&lt;/RecNum&gt;&lt;DisplayText&gt;&lt;style face="superscript"&gt;69&lt;/style&gt;&lt;/DisplayText&gt;&lt;record&gt;&lt;rec-number&gt;1076&lt;/rec-number&gt;&lt;foreign-keys&gt;&lt;key app="EN" db-id="vtvr5spp69p9zbeaftopttsp52rfrsss9ftz" timestamp="1470902200"&gt;1076&lt;/key&gt;&lt;/foreign-keys&gt;&lt;ref-type name="Journal Article"&gt;17&lt;/ref-type&gt;&lt;contributors&gt;&lt;authors&gt;&lt;author&gt;Berseth, C. L.&lt;/author&gt;&lt;author&gt;Johnston, W. H.&lt;/author&gt;&lt;author&gt;Stolz, S. I.&lt;/author&gt;&lt;author&gt;Harris, C. L.&lt;/author&gt;&lt;author&gt;Mitmesser, S. H.&lt;/author&gt;&lt;/authors&gt;&lt;/contributors&gt;&lt;auth-address&gt;Mead Johnson Nutritionals, Evansville, Indiana 47721, USA.&lt;/auth-address&gt;&lt;titles&gt;&lt;title&gt;Clinical response to 2 commonly used switch formulas occurs within 1 day&lt;/title&gt;&lt;secondary-title&gt;Clin Pediatr (Phila)&lt;/secondary-title&gt;&lt;alt-title&gt;Clinical pediatrics&lt;/alt-title&gt;&lt;/titles&gt;&lt;periodical&gt;&lt;full-title&gt;Clin Pediatr (Phila)&lt;/full-title&gt;&lt;abbr-1&gt;Clinical pediatrics&lt;/abbr-1&gt;&lt;/periodical&gt;&lt;alt-periodical&gt;&lt;full-title&gt;Clin Pediatr (Phila)&lt;/full-title&gt;&lt;abbr-1&gt;Clinical pediatrics&lt;/abbr-1&gt;&lt;/alt-periodical&gt;&lt;pages&gt;58-65&lt;/pages&gt;&lt;volume&gt;48&lt;/volume&gt;&lt;number&gt;1&lt;/number&gt;&lt;edition&gt;2008/10/04&lt;/edition&gt;&lt;keywords&gt;&lt;keyword&gt;Double-Blind Method&lt;/keyword&gt;&lt;keyword&gt;Feces&lt;/keyword&gt;&lt;keyword&gt;Humans&lt;/keyword&gt;&lt;keyword&gt;Infant&lt;/keyword&gt;&lt;keyword&gt;Infant Behavior&lt;/keyword&gt;&lt;keyword&gt;*Infant Formula&lt;/keyword&gt;&lt;keyword&gt;Lactose&lt;/keyword&gt;&lt;keyword&gt;Milk Proteins&lt;/keyword&gt;&lt;keyword&gt;Prospective Studies&lt;/keyword&gt;&lt;keyword&gt;Soy Milk&lt;/keyword&gt;&lt;/keywords&gt;&lt;dates&gt;&lt;year&gt;2009&lt;/year&gt;&lt;pub-dates&gt;&lt;date&gt;Jan&lt;/date&gt;&lt;/pub-dates&gt;&lt;/dates&gt;&lt;isbn&gt;0009-9228 (Print)&amp;#xD;0009-9228&lt;/isbn&gt;&lt;accession-num&gt;18832532&lt;/accession-num&gt;&lt;urls&gt;&lt;/urls&gt;&lt;electronic-resource-num&gt;10.1177/0009922808321897&lt;/electronic-resource-num&gt;&lt;remote-database-provider&gt;Nlm&lt;/remote-database-provider&gt;&lt;language&gt;eng&lt;/language&gt;&lt;/record&gt;&lt;/Cite&gt;&lt;/EndNote&gt;</w:instrText>
        </w:r>
        <w:r w:rsidR="00986E04">
          <w:rPr>
            <w:lang w:val="en-US"/>
          </w:rPr>
          <w:fldChar w:fldCharType="separate"/>
        </w:r>
        <w:r w:rsidR="00986E04" w:rsidRPr="004102EC">
          <w:rPr>
            <w:noProof/>
            <w:vertAlign w:val="superscript"/>
            <w:lang w:val="en-US"/>
          </w:rPr>
          <w:t>69</w:t>
        </w:r>
        <w:r w:rsidR="00986E04">
          <w:rPr>
            <w:lang w:val="en-US"/>
          </w:rPr>
          <w:fldChar w:fldCharType="end"/>
        </w:r>
      </w:hyperlink>
      <w:r w:rsidR="00C8520F">
        <w:rPr>
          <w:lang w:val="en-US"/>
        </w:rPr>
        <w:t xml:space="preserve"> </w:t>
      </w:r>
      <w:r w:rsidRPr="00BE31D2">
        <w:rPr>
          <w:lang w:val="en-US"/>
        </w:rPr>
        <w:t xml:space="preserve">Feeding type has </w:t>
      </w:r>
      <w:r w:rsidR="00D46A5B">
        <w:rPr>
          <w:lang w:val="en-US"/>
        </w:rPr>
        <w:t xml:space="preserve">also been </w:t>
      </w:r>
      <w:r w:rsidRPr="00BE31D2">
        <w:rPr>
          <w:lang w:val="en-US"/>
        </w:rPr>
        <w:t>previously reported to be associated with more night waking in infants</w:t>
      </w:r>
      <w:r w:rsidR="0025641D">
        <w:rPr>
          <w:lang w:val="en-US"/>
        </w:rPr>
        <w:t>.</w:t>
      </w:r>
      <w:r w:rsidRPr="00BE31D2">
        <w:rPr>
          <w:lang w:val="en-US"/>
        </w:rPr>
        <w:t xml:space="preserve"> </w:t>
      </w:r>
      <w:r w:rsidRPr="00BE31D2">
        <w:rPr>
          <w:lang w:val="en-US"/>
        </w:rPr>
        <w:fldChar w:fldCharType="begin"/>
      </w:r>
      <w:r w:rsidR="004102EC">
        <w:rPr>
          <w:lang w:val="en-US"/>
        </w:rPr>
        <w:instrText xml:space="preserve"> ADDIN EN.CITE &lt;EndNote&gt;&lt;Cite&gt;&lt;Author&gt;Schmid&lt;/Author&gt;&lt;Year&gt;in press&lt;/Year&gt;&lt;RecNum&gt;80&lt;/RecNum&gt;&lt;DisplayText&gt;&lt;style face="superscript"&gt;70,71&lt;/style&gt;&lt;/DisplayText&gt;&lt;record&gt;&lt;rec-number&gt;80&lt;/rec-number&gt;&lt;foreign-keys&gt;&lt;key app="EN" db-id="ext00rdpa9e928efvw4vr5e802esw5rvf0x9"&gt;80&lt;/key&gt;&lt;/foreign-keys&gt;&lt;ref-type name="Journal Article"&gt;17&lt;/ref-type&gt;&lt;contributors&gt;&lt;authors&gt;&lt;author&gt;Schmid, G., &lt;/author&gt;&lt;author&gt;Schreier, A., &lt;/author&gt;&lt;author&gt;Meyer, R., &lt;/author&gt;&lt;author&gt;Wolke, D.&lt;/author&gt;&lt;/authors&gt;&lt;/contributors&gt;&lt;titles&gt;&lt;title&gt;Predictors of Crying, Feeding, and Sleeping Problems: A Prospective Study&lt;/title&gt;&lt;secondary-title&gt;Child Care, Health and Development&lt;/secondary-title&gt;&lt;/titles&gt;&lt;periodical&gt;&lt;full-title&gt;Child Care, Health and Development&lt;/full-title&gt;&lt;/periodical&gt;&lt;dates&gt;&lt;year&gt;in press&lt;/year&gt;&lt;/dates&gt;&lt;urls&gt;&lt;/urls&gt;&lt;/record&gt;&lt;/Cite&gt;&lt;Cite&gt;&lt;Author&gt;Thunström&lt;/Author&gt;&lt;Year&gt;1999&lt;/Year&gt;&lt;RecNum&gt;81&lt;/RecNum&gt;&lt;record&gt;&lt;rec-number&gt;81&lt;/rec-number&gt;&lt;foreign-keys&gt;&lt;key app="EN" db-id="ext00rdpa9e928efvw4vr5e802esw5rvf0x9"&gt;81&lt;/key&gt;&lt;/foreign-keys&gt;&lt;ref-type name="Journal Article"&gt;17&lt;/ref-type&gt;&lt;contributors&gt;&lt;authors&gt;&lt;author&gt;Thunström, M.&lt;/author&gt;&lt;/authors&gt;&lt;/contributors&gt;&lt;titles&gt;&lt;title&gt;Severe sleep problems among infants in a normal population in Sweden: prevalence, severity, and correlates&lt;/title&gt;&lt;secondary-title&gt;Acta Paediatrica&lt;/secondary-title&gt;&lt;/titles&gt;&lt;periodical&gt;&lt;full-title&gt;Acta Paediatrica&lt;/full-title&gt;&lt;abbr-1&gt;Acta Paediatr&lt;/abbr-1&gt;&lt;/periodical&gt;&lt;pages&gt;1356-1363&lt;/pages&gt;&lt;volume&gt;88&lt;/volume&gt;&lt;dates&gt;&lt;year&gt;1999&lt;/year&gt;&lt;/dates&gt;&lt;urls&gt;&lt;/urls&gt;&lt;/record&gt;&lt;/Cite&gt;&lt;/EndNote&gt;</w:instrText>
      </w:r>
      <w:r w:rsidRPr="00BE31D2">
        <w:rPr>
          <w:lang w:val="en-US"/>
        </w:rPr>
        <w:fldChar w:fldCharType="separate"/>
      </w:r>
      <w:hyperlink w:anchor="_ENREF_70" w:tooltip="Schmid, in press #80" w:history="1">
        <w:r w:rsidR="00986E04" w:rsidRPr="004102EC">
          <w:rPr>
            <w:noProof/>
            <w:vertAlign w:val="superscript"/>
            <w:lang w:val="en-US"/>
          </w:rPr>
          <w:t>70</w:t>
        </w:r>
      </w:hyperlink>
      <w:r w:rsidR="004102EC" w:rsidRPr="004102EC">
        <w:rPr>
          <w:noProof/>
          <w:vertAlign w:val="superscript"/>
          <w:lang w:val="en-US"/>
        </w:rPr>
        <w:t>,</w:t>
      </w:r>
      <w:hyperlink w:anchor="_ENREF_71" w:tooltip="Thunström, 1999 #81" w:history="1">
        <w:r w:rsidR="00986E04" w:rsidRPr="004102EC">
          <w:rPr>
            <w:noProof/>
            <w:vertAlign w:val="superscript"/>
            <w:lang w:val="en-US"/>
          </w:rPr>
          <w:t>71</w:t>
        </w:r>
      </w:hyperlink>
      <w:r w:rsidRPr="00BE31D2">
        <w:rPr>
          <w:lang w:val="en-US"/>
        </w:rPr>
        <w:fldChar w:fldCharType="end"/>
      </w:r>
      <w:r w:rsidRPr="00BE31D2">
        <w:rPr>
          <w:lang w:val="en-US"/>
        </w:rPr>
        <w:t xml:space="preserve"> </w:t>
      </w:r>
      <w:r w:rsidR="00D46A5B">
        <w:rPr>
          <w:lang w:val="en-US"/>
        </w:rPr>
        <w:t>N</w:t>
      </w:r>
      <w:r w:rsidRPr="00BE31D2">
        <w:rPr>
          <w:lang w:val="en-US"/>
        </w:rPr>
        <w:t xml:space="preserve">ight waking </w:t>
      </w:r>
      <w:r w:rsidR="00D46A5B">
        <w:rPr>
          <w:lang w:val="en-US"/>
        </w:rPr>
        <w:t>is often</w:t>
      </w:r>
      <w:r w:rsidRPr="00BE31D2">
        <w:rPr>
          <w:lang w:val="en-US"/>
        </w:rPr>
        <w:t xml:space="preserve"> signaled by fussing or crying and thus </w:t>
      </w:r>
      <w:r w:rsidR="00D46A5B">
        <w:rPr>
          <w:lang w:val="en-US"/>
        </w:rPr>
        <w:t xml:space="preserve">may have </w:t>
      </w:r>
      <w:r w:rsidRPr="00BE31D2">
        <w:rPr>
          <w:lang w:val="en-US"/>
        </w:rPr>
        <w:t>increase</w:t>
      </w:r>
      <w:r w:rsidR="00D46A5B">
        <w:rPr>
          <w:lang w:val="en-US"/>
        </w:rPr>
        <w:t>d</w:t>
      </w:r>
      <w:r w:rsidRPr="00BE31D2">
        <w:rPr>
          <w:lang w:val="en-US"/>
        </w:rPr>
        <w:t xml:space="preserve"> the total fuss/cry duration</w:t>
      </w:r>
      <w:r w:rsidR="00D46A5B">
        <w:rPr>
          <w:lang w:val="en-US"/>
        </w:rPr>
        <w:t xml:space="preserve"> in diary reports</w:t>
      </w:r>
      <w:r w:rsidR="006D02A0">
        <w:rPr>
          <w:lang w:val="en-US"/>
        </w:rPr>
        <w:t xml:space="preserve"> in those </w:t>
      </w:r>
      <w:proofErr w:type="gramStart"/>
      <w:r w:rsidR="006D02A0">
        <w:rPr>
          <w:lang w:val="en-US"/>
        </w:rPr>
        <w:t>breast feeding</w:t>
      </w:r>
      <w:proofErr w:type="gramEnd"/>
      <w:r w:rsidRPr="009D6196">
        <w:rPr>
          <w:lang w:val="en-US"/>
        </w:rPr>
        <w:t xml:space="preserve">. </w:t>
      </w:r>
      <w:r w:rsidR="00D96B10" w:rsidRPr="009D6196">
        <w:t xml:space="preserve">Alternatively, cultural differences might have influenced the accuracy of diary keeping. Furthermore, mothers’ perception of the frequency of their infants’ crying might be enhanced by cultural variations in support </w:t>
      </w:r>
      <w:r w:rsidR="0018677E">
        <w:t xml:space="preserve">for </w:t>
      </w:r>
      <w:r w:rsidR="00D96B10" w:rsidRPr="009D6196">
        <w:t>shouldering the burden in caring for their infant</w:t>
      </w:r>
      <w:r w:rsidR="00D96B10" w:rsidRPr="009D6196">
        <w:rPr>
          <w:i/>
        </w:rPr>
        <w:t>.</w:t>
      </w:r>
      <w:r w:rsidR="00A657CE">
        <w:rPr>
          <w:lang w:val="en-US"/>
        </w:rPr>
        <w:t xml:space="preserve"> </w:t>
      </w:r>
    </w:p>
    <w:p w14:paraId="4D6969BD" w14:textId="1D84D39E" w:rsidR="00171F4E" w:rsidRPr="00BE31D2" w:rsidRDefault="00171F4E" w:rsidP="00171F4E">
      <w:pPr>
        <w:spacing w:line="480" w:lineRule="auto"/>
        <w:ind w:firstLine="720"/>
        <w:rPr>
          <w:lang w:val="en-US"/>
        </w:rPr>
      </w:pPr>
      <w:r w:rsidRPr="00DC2CB2">
        <w:rPr>
          <w:lang w:val="en-US"/>
        </w:rPr>
        <w:lastRenderedPageBreak/>
        <w:t>Thirdly, the prevalence of colic according to Wessel’s modified criteria ranged from 17-2</w:t>
      </w:r>
      <w:r w:rsidR="00E17334" w:rsidRPr="00DC2CB2">
        <w:rPr>
          <w:lang w:val="en-US"/>
        </w:rPr>
        <w:t>5</w:t>
      </w:r>
      <w:r w:rsidRPr="00DC2CB2">
        <w:rPr>
          <w:lang w:val="en-US"/>
        </w:rPr>
        <w:t>% in the first 6 weeks</w:t>
      </w:r>
      <w:r w:rsidR="00663B62">
        <w:rPr>
          <w:lang w:val="en-US"/>
        </w:rPr>
        <w:t>,</w:t>
      </w:r>
      <w:r w:rsidR="00AF61FF">
        <w:rPr>
          <w:lang w:val="en-US"/>
        </w:rPr>
        <w:t xml:space="preserve"> </w:t>
      </w:r>
      <w:r w:rsidRPr="00DC2CB2">
        <w:rPr>
          <w:lang w:val="en-US"/>
        </w:rPr>
        <w:t>then reduced to less than 1</w:t>
      </w:r>
      <w:r w:rsidR="005B663A" w:rsidRPr="00DC2CB2">
        <w:rPr>
          <w:lang w:val="en-US"/>
        </w:rPr>
        <w:t>1</w:t>
      </w:r>
      <w:r w:rsidRPr="00DC2CB2">
        <w:rPr>
          <w:lang w:val="en-US"/>
        </w:rPr>
        <w:t xml:space="preserve">% by 8-9 weeks and </w:t>
      </w:r>
      <w:r w:rsidR="00663B62">
        <w:rPr>
          <w:lang w:val="en-US"/>
        </w:rPr>
        <w:t xml:space="preserve">finally, </w:t>
      </w:r>
      <w:r w:rsidRPr="00DC2CB2">
        <w:rPr>
          <w:lang w:val="en-US"/>
        </w:rPr>
        <w:t xml:space="preserve">to only </w:t>
      </w:r>
      <w:r w:rsidR="00E17334" w:rsidRPr="00DC2CB2">
        <w:rPr>
          <w:lang w:val="en-US"/>
        </w:rPr>
        <w:t>0</w:t>
      </w:r>
      <w:r w:rsidRPr="00DC2CB2">
        <w:rPr>
          <w:lang w:val="en-US"/>
        </w:rPr>
        <w:t>.</w:t>
      </w:r>
      <w:r w:rsidR="00E17334" w:rsidRPr="00DC2CB2">
        <w:rPr>
          <w:lang w:val="en-US"/>
        </w:rPr>
        <w:t>6</w:t>
      </w:r>
      <w:r w:rsidRPr="00DC2CB2">
        <w:rPr>
          <w:lang w:val="en-US"/>
        </w:rPr>
        <w:t>% by 10-12 weeks. Notably</w:t>
      </w:r>
      <w:r w:rsidRPr="00BE31D2">
        <w:rPr>
          <w:lang w:val="en-US"/>
        </w:rPr>
        <w:t>, the lowest colic prevalence rate was found for Danish infants</w:t>
      </w:r>
      <w:r w:rsidR="00205D8E">
        <w:rPr>
          <w:lang w:val="en-US"/>
        </w:rPr>
        <w:t xml:space="preserve"> (around 6%)</w:t>
      </w:r>
      <w:r w:rsidR="00E17334">
        <w:rPr>
          <w:lang w:val="en-US"/>
        </w:rPr>
        <w:t xml:space="preserve"> </w:t>
      </w:r>
      <w:r w:rsidR="009B5FB6">
        <w:rPr>
          <w:lang w:val="en-US"/>
        </w:rPr>
        <w:t>and Japanese</w:t>
      </w:r>
      <w:r w:rsidR="00FA2D71">
        <w:rPr>
          <w:lang w:val="en-US"/>
        </w:rPr>
        <w:t xml:space="preserve"> </w:t>
      </w:r>
      <w:r w:rsidR="00205D8E">
        <w:rPr>
          <w:lang w:val="en-US"/>
        </w:rPr>
        <w:t>(2%)</w:t>
      </w:r>
      <w:r w:rsidR="009B5FB6">
        <w:rPr>
          <w:lang w:val="en-US"/>
        </w:rPr>
        <w:t xml:space="preserve"> infants during the first 6 weeks</w:t>
      </w:r>
      <w:r w:rsidRPr="00BE31D2">
        <w:rPr>
          <w:lang w:val="en-US"/>
        </w:rPr>
        <w:t>. In contrast</w:t>
      </w:r>
      <w:r w:rsidR="00746095">
        <w:rPr>
          <w:lang w:val="en-US"/>
        </w:rPr>
        <w:t xml:space="preserve">, </w:t>
      </w:r>
      <w:r w:rsidRPr="00BE31D2">
        <w:rPr>
          <w:lang w:val="en-US"/>
        </w:rPr>
        <w:t xml:space="preserve">the highest mean prevalence rate was found for the UK studies at 1-2 weeks </w:t>
      </w:r>
      <w:r w:rsidR="00EE61BC">
        <w:rPr>
          <w:lang w:val="en-US"/>
        </w:rPr>
        <w:t>(ranged from 17% to 47%)</w:t>
      </w:r>
      <w:r w:rsidRPr="00BE31D2">
        <w:rPr>
          <w:lang w:val="en-US"/>
        </w:rPr>
        <w:t>. If colic is considered the extreme of a normal distribution of fuss/cry duration</w:t>
      </w:r>
      <w:r w:rsidR="00663B62">
        <w:rPr>
          <w:lang w:val="en-US"/>
        </w:rPr>
        <w:t>,</w:t>
      </w:r>
      <w:r w:rsidRPr="00BE31D2">
        <w:rPr>
          <w:lang w:val="en-US"/>
        </w:rPr>
        <w:t xml:space="preserve"> then it is not surprising that fewe</w:t>
      </w:r>
      <w:r w:rsidR="009B5FB6">
        <w:rPr>
          <w:lang w:val="en-US"/>
        </w:rPr>
        <w:t>r</w:t>
      </w:r>
      <w:r w:rsidRPr="00BE31D2">
        <w:rPr>
          <w:lang w:val="en-US"/>
        </w:rPr>
        <w:t xml:space="preserve"> infants with colic were found in Denmark where the mean fuss/cry duration was lower than in other countries. However, if alternatively, colic is considered to be qualitatively different from normal fussing and crying </w:t>
      </w:r>
      <w:hyperlink w:anchor="_ENREF_8" w:tooltip="Barr, 2005 #14" w:history="1">
        <w:r w:rsidR="00986E04" w:rsidRPr="00BE31D2">
          <w:rPr>
            <w:lang w:val="en-US"/>
          </w:rPr>
          <w:fldChar w:fldCharType="begin"/>
        </w:r>
        <w:r w:rsidR="00986E04">
          <w:rPr>
            <w:lang w:val="en-US"/>
          </w:rPr>
          <w:instrText xml:space="preserve"> ADDIN EN.CITE &lt;EndNote&gt;&lt;Cite&gt;&lt;Author&gt;Barr&lt;/Author&gt;&lt;Year&gt;2005&lt;/Year&gt;&lt;RecNum&gt;14&lt;/RecNum&gt;&lt;DisplayText&gt;&lt;style face="superscript"&gt;8&lt;/style&gt;&lt;/DisplayText&gt;&lt;record&gt;&lt;rec-number&gt;14&lt;/rec-number&gt;&lt;foreign-keys&gt;&lt;key app="EN" db-id="ext00rdpa9e928efvw4vr5e802esw5rvf0x9" timestamp="0"&gt;14&lt;/key&gt;&lt;/foreign-keys&gt;&lt;ref-type name="Journal Article"&gt;17&lt;/ref-type&gt;&lt;contributors&gt;&lt;authors&gt;&lt;author&gt;Barr, Ronald G.&lt;/author&gt;&lt;author&gt;Paterson, Jodi A.&lt;/author&gt;&lt;author&gt;MacMartin, Lisa M.&lt;/author&gt;&lt;author&gt;Lehtonen, Liisa&lt;/author&gt;&lt;author&gt;Young, Simon N.&lt;/author&gt;&lt;/authors&gt;&lt;/contributors&gt;&lt;auth-address&gt;Barr, Ronald G.: rbarr@cw.bc.ca&amp;#xD;Barr, Ronald G.: Centre for Community Child Health Research, 4480 Oak Street, L408, Vancouver, BC, Canada, V6H 3V4, rbarr@cw.bc.ca&lt;/auth-address&gt;&lt;titles&gt;&lt;title&gt;Prolonged and unsoothable crying bouts in infants with and without colic&lt;/title&gt;&lt;secondary-title&gt;J Dev Behav Pediatr&lt;/secondary-title&gt;&lt;/titles&gt;&lt;periodical&gt;&lt;full-title&gt;J Dev Behav Pediatr&lt;/full-title&gt;&lt;/periodical&gt;&lt;pages&gt;14-23&lt;/pages&gt;&lt;volume&gt;26&lt;/volume&gt;&lt;number&gt;1&lt;/number&gt;&lt;keywords&gt;&lt;keyword&gt;*Crying&lt;/keyword&gt;&lt;keyword&gt;*Distress&lt;/keyword&gt;&lt;keyword&gt;*Infant Development&lt;/keyword&gt;&lt;keyword&gt;*Infant Vocalization&lt;/keyword&gt;&lt;keyword&gt;*Pediatrics&lt;/keyword&gt;&lt;keyword&gt;Abdomen&lt;/keyword&gt;&lt;keyword&gt;Colon Disorders&lt;/keyword&gt;&lt;keyword&gt;Syndromes&lt;/keyword&gt;&lt;keyword&gt;Physical &amp;amp; Somatoform &amp;amp; Psychogenic Disorders [3290].&lt;/keyword&gt;&lt;keyword&gt;Human. Male. Female. Childhood (birth-12 yrs). Infancy (2-23 mo). Adulthood (18 yrs &amp;amp; older)&lt;/keyword&gt;&lt;keyword&gt;Canada.&lt;/keyword&gt;&lt;/keywords&gt;&lt;dates&gt;&lt;year&gt;2005&lt;/year&gt;&lt;pub-dates&gt;&lt;date&gt;Feb&lt;/date&gt;&lt;/pub-dates&gt;&lt;/dates&gt;&lt;isbn&gt;0196-206X&amp;#xD;1536-7312&lt;/isbn&gt;&lt;accession-num&gt;Peer Reviewed Journal: 2005-02496-005&lt;/accession-num&gt;&lt;urls&gt;&lt;/urls&gt;&lt;remote-database-provider&gt;PsycINFO&lt;/remote-database-provider&gt;&lt;research-notes&gt;Had seen&lt;/research-notes&gt;&lt;language&gt;English&lt;/language&gt;&lt;/record&gt;&lt;/Cite&gt;&lt;/EndNote&gt;</w:instrText>
        </w:r>
        <w:r w:rsidR="00986E04" w:rsidRPr="00BE31D2">
          <w:rPr>
            <w:lang w:val="en-US"/>
          </w:rPr>
          <w:fldChar w:fldCharType="separate"/>
        </w:r>
        <w:r w:rsidR="00986E04" w:rsidRPr="004102EC">
          <w:rPr>
            <w:noProof/>
            <w:vertAlign w:val="superscript"/>
            <w:lang w:val="en-US"/>
          </w:rPr>
          <w:t>8</w:t>
        </w:r>
        <w:r w:rsidR="00986E04" w:rsidRPr="00BE31D2">
          <w:rPr>
            <w:lang w:val="en-US"/>
          </w:rPr>
          <w:fldChar w:fldCharType="end"/>
        </w:r>
      </w:hyperlink>
      <w:r w:rsidRPr="00BE31D2">
        <w:rPr>
          <w:lang w:val="en-US"/>
        </w:rPr>
        <w:t xml:space="preserve"> then </w:t>
      </w:r>
      <w:r w:rsidR="00663B62">
        <w:rPr>
          <w:lang w:val="en-US"/>
        </w:rPr>
        <w:t xml:space="preserve">a </w:t>
      </w:r>
      <w:r w:rsidRPr="00BE31D2">
        <w:rPr>
          <w:lang w:val="en-US"/>
        </w:rPr>
        <w:t xml:space="preserve">similar prevalence </w:t>
      </w:r>
      <w:r w:rsidR="00663B62">
        <w:rPr>
          <w:lang w:val="en-US"/>
        </w:rPr>
        <w:t>should have been</w:t>
      </w:r>
      <w:r w:rsidRPr="00BE31D2">
        <w:rPr>
          <w:lang w:val="en-US"/>
        </w:rPr>
        <w:t xml:space="preserve"> found across countries. Our findings are consistent with the first interpretation that colic reflects the extreme of normal fuss/cry distribution. Further, but less consistent, moderation of colic prevalence was found by feeding type. There was a weak trend for infants who were bottle or mixed-fed to have lower prevalence of colic at 5-6 weeks. </w:t>
      </w:r>
    </w:p>
    <w:p w14:paraId="2D5EBA30" w14:textId="57F5CC7F" w:rsidR="00073C93" w:rsidRPr="00D96B10" w:rsidRDefault="00171F4E" w:rsidP="00F32056">
      <w:pPr>
        <w:spacing w:line="480" w:lineRule="auto"/>
        <w:ind w:firstLine="720"/>
        <w:rPr>
          <w:lang w:val="en-US"/>
        </w:rPr>
      </w:pPr>
      <w:r w:rsidRPr="00BE31D2">
        <w:rPr>
          <w:lang w:val="en-US"/>
        </w:rPr>
        <w:t xml:space="preserve">There are strengths and limitations that require comment. This is the first review that has quantitatively evaluated </w:t>
      </w:r>
      <w:r w:rsidR="0039506A">
        <w:rPr>
          <w:lang w:val="en-US"/>
        </w:rPr>
        <w:t>changes in mean</w:t>
      </w:r>
      <w:r w:rsidRPr="00BE31D2">
        <w:rPr>
          <w:lang w:val="en-US"/>
        </w:rPr>
        <w:t xml:space="preserve"> fuss/cry durations </w:t>
      </w:r>
      <w:r w:rsidR="0039506A">
        <w:rPr>
          <w:lang w:val="en-US"/>
        </w:rPr>
        <w:t xml:space="preserve">and colic prevalence </w:t>
      </w:r>
      <w:r w:rsidRPr="00BE31D2">
        <w:rPr>
          <w:lang w:val="en-US"/>
        </w:rPr>
        <w:t>across studies from different countries. The study only inc</w:t>
      </w:r>
      <w:r w:rsidR="008D1735">
        <w:rPr>
          <w:lang w:val="en-US"/>
        </w:rPr>
        <w:t>luded those with diary measures:</w:t>
      </w:r>
      <w:r w:rsidRPr="00BE31D2">
        <w:rPr>
          <w:lang w:val="en-US"/>
        </w:rPr>
        <w:t xml:space="preserve"> all but 3</w:t>
      </w:r>
      <w:r w:rsidR="00FB1E06">
        <w:rPr>
          <w:lang w:val="en-US"/>
        </w:rPr>
        <w:fldChar w:fldCharType="begin">
          <w:fldData xml:space="preserve">PEVuZE5vdGU+PENpdGU+PEF1dGhvcj5EYXJsaW5ndG9uPC9BdXRob3I+PFllYXI+MjAwNjwvWWVh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</w:fldData>
        </w:fldChar>
      </w:r>
      <w:r w:rsidR="00986E04">
        <w:rPr>
          <w:lang w:val="en-US"/>
        </w:rPr>
        <w:instrText xml:space="preserve"> ADDIN EN.CITE </w:instrText>
      </w:r>
      <w:r w:rsidR="00986E04">
        <w:rPr>
          <w:lang w:val="en-US"/>
        </w:rPr>
        <w:fldChar w:fldCharType="begin">
          <w:fldData xml:space="preserve">PEVuZE5vdGU+PENpdGU+PEF1dGhvcj5EYXJsaW5ndG9uPC9BdXRob3I+PFllYXI+MjAwNjwvWWVh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</w:fldData>
        </w:fldChar>
      </w:r>
      <w:r w:rsidR="00986E04">
        <w:rPr>
          <w:lang w:val="en-US"/>
        </w:rPr>
        <w:instrText xml:space="preserve"> ADDIN EN.CITE.DATA </w:instrText>
      </w:r>
      <w:r w:rsidR="00986E04">
        <w:rPr>
          <w:lang w:val="en-US"/>
        </w:rPr>
      </w:r>
      <w:r w:rsidR="00986E04">
        <w:rPr>
          <w:lang w:val="en-US"/>
        </w:rPr>
        <w:fldChar w:fldCharType="end"/>
      </w:r>
      <w:r w:rsidR="00FB1E06">
        <w:rPr>
          <w:lang w:val="en-US"/>
        </w:rPr>
      </w:r>
      <w:r w:rsidR="00FB1E06">
        <w:rPr>
          <w:lang w:val="en-US"/>
        </w:rPr>
        <w:fldChar w:fldCharType="separate"/>
      </w:r>
      <w:hyperlink w:anchor="_ENREF_60" w:tooltip="Darlington, 2006 #2" w:history="1">
        <w:r w:rsidR="00986E04" w:rsidRPr="00986E04">
          <w:rPr>
            <w:noProof/>
            <w:vertAlign w:val="superscript"/>
            <w:lang w:val="en-US"/>
          </w:rPr>
          <w:t>60</w:t>
        </w:r>
      </w:hyperlink>
      <w:r w:rsidR="00986E04" w:rsidRPr="00986E04">
        <w:rPr>
          <w:noProof/>
          <w:vertAlign w:val="superscript"/>
          <w:lang w:val="en-US"/>
        </w:rPr>
        <w:t>,</w:t>
      </w:r>
      <w:hyperlink w:anchor="_ENREF_72" w:tooltip="Bensel, 2003 #37" w:history="1">
        <w:r w:rsidR="00986E04" w:rsidRPr="00986E04">
          <w:rPr>
            <w:noProof/>
            <w:vertAlign w:val="superscript"/>
            <w:lang w:val="en-US"/>
          </w:rPr>
          <w:t>72</w:t>
        </w:r>
      </w:hyperlink>
      <w:r w:rsidR="00FB1E06">
        <w:rPr>
          <w:lang w:val="en-US"/>
        </w:rPr>
        <w:fldChar w:fldCharType="end"/>
      </w:r>
      <w:r w:rsidRPr="00BE31D2">
        <w:rPr>
          <w:lang w:val="en-US"/>
        </w:rPr>
        <w:t xml:space="preserve"> used 5-minute resolution and most </w:t>
      </w:r>
      <w:r w:rsidR="00532757" w:rsidRPr="00BE31D2">
        <w:rPr>
          <w:lang w:val="en-US"/>
        </w:rPr>
        <w:t>s</w:t>
      </w:r>
      <w:r w:rsidR="00532757">
        <w:rPr>
          <w:lang w:val="en-US"/>
        </w:rPr>
        <w:t>amples</w:t>
      </w:r>
      <w:r w:rsidR="00532757" w:rsidRPr="00BE31D2">
        <w:rPr>
          <w:lang w:val="en-US"/>
        </w:rPr>
        <w:t xml:space="preserve"> </w:t>
      </w:r>
      <w:r w:rsidRPr="00BE31D2">
        <w:rPr>
          <w:lang w:val="en-US"/>
        </w:rPr>
        <w:t xml:space="preserve">had 3 or more days of diaries. </w:t>
      </w:r>
      <w:r w:rsidR="00801FF8">
        <w:rPr>
          <w:lang w:val="en-US"/>
        </w:rPr>
        <w:t>On the other hand,</w:t>
      </w:r>
      <w:r w:rsidR="00A942C7">
        <w:rPr>
          <w:lang w:val="en-US"/>
        </w:rPr>
        <w:t xml:space="preserve"> t</w:t>
      </w:r>
      <w:r w:rsidRPr="00BE31D2">
        <w:rPr>
          <w:lang w:val="en-US"/>
        </w:rPr>
        <w:t>here were unequal numbers of studies from different countries. Although we identified empirical studies in Australia</w:t>
      </w:r>
      <w:r w:rsidR="00A942C7">
        <w:rPr>
          <w:lang w:val="en-US"/>
        </w:rPr>
        <w:t>, Iran</w:t>
      </w:r>
      <w:r w:rsidRPr="00BE31D2">
        <w:rPr>
          <w:lang w:val="en-US"/>
        </w:rPr>
        <w:t xml:space="preserve"> </w:t>
      </w:r>
      <w:r w:rsidR="0085270D">
        <w:rPr>
          <w:lang w:val="en-US"/>
        </w:rPr>
        <w:t xml:space="preserve">and </w:t>
      </w:r>
      <w:r w:rsidRPr="00BE31D2">
        <w:rPr>
          <w:lang w:val="en-US"/>
        </w:rPr>
        <w:t xml:space="preserve">Korea, </w:t>
      </w:r>
      <w:r w:rsidR="0085270D">
        <w:rPr>
          <w:lang w:val="en-US"/>
        </w:rPr>
        <w:t xml:space="preserve">despite contacting the authors, </w:t>
      </w:r>
      <w:r w:rsidRPr="00BE31D2">
        <w:rPr>
          <w:lang w:val="en-US"/>
        </w:rPr>
        <w:t xml:space="preserve">the </w:t>
      </w:r>
      <w:r w:rsidR="0085270D">
        <w:rPr>
          <w:lang w:val="en-US"/>
        </w:rPr>
        <w:t xml:space="preserve">required distribution measures </w:t>
      </w:r>
      <w:r w:rsidRPr="00BE31D2">
        <w:rPr>
          <w:lang w:val="en-US"/>
        </w:rPr>
        <w:t>were not available. Thus, this is a review of studies in North America and parts of Europe</w:t>
      </w:r>
      <w:r w:rsidR="00A942C7">
        <w:rPr>
          <w:lang w:val="en-US"/>
        </w:rPr>
        <w:t xml:space="preserve"> with only one study from Japan</w:t>
      </w:r>
      <w:r w:rsidRPr="00BE31D2">
        <w:rPr>
          <w:lang w:val="en-US"/>
        </w:rPr>
        <w:t xml:space="preserve">. </w:t>
      </w:r>
      <w:r w:rsidR="0039506A">
        <w:rPr>
          <w:lang w:val="en-US"/>
        </w:rPr>
        <w:t>No studies from threshold or developing countries were available</w:t>
      </w:r>
      <w:r w:rsidR="00A47DBE">
        <w:rPr>
          <w:lang w:val="en-US"/>
        </w:rPr>
        <w:t>,</w:t>
      </w:r>
      <w:r w:rsidR="000163F6">
        <w:rPr>
          <w:lang w:val="en-US"/>
        </w:rPr>
        <w:t xml:space="preserve"> but these would be needed to provide adequate feedback to parents on other </w:t>
      </w:r>
      <w:r w:rsidR="000163F6">
        <w:rPr>
          <w:lang w:val="en-US"/>
        </w:rPr>
        <w:lastRenderedPageBreak/>
        <w:t>continents</w:t>
      </w:r>
      <w:r w:rsidR="0039506A">
        <w:rPr>
          <w:lang w:val="en-US"/>
        </w:rPr>
        <w:t xml:space="preserve">. </w:t>
      </w:r>
      <w:r w:rsidR="00A942C7">
        <w:rPr>
          <w:lang w:val="en-US"/>
        </w:rPr>
        <w:t>Feeding type information was</w:t>
      </w:r>
      <w:r w:rsidRPr="00BE31D2">
        <w:rPr>
          <w:lang w:val="en-US"/>
        </w:rPr>
        <w:t xml:space="preserve"> </w:t>
      </w:r>
      <w:r w:rsidR="0039506A">
        <w:rPr>
          <w:lang w:val="en-US"/>
        </w:rPr>
        <w:t xml:space="preserve">also </w:t>
      </w:r>
      <w:r w:rsidRPr="00BE31D2">
        <w:rPr>
          <w:lang w:val="en-US"/>
        </w:rPr>
        <w:t xml:space="preserve">not available for </w:t>
      </w:r>
      <w:r w:rsidR="00B579BB">
        <w:rPr>
          <w:lang w:val="en-US"/>
        </w:rPr>
        <w:t>some</w:t>
      </w:r>
      <w:r w:rsidR="00B579BB" w:rsidRPr="00BE31D2">
        <w:rPr>
          <w:lang w:val="en-US"/>
        </w:rPr>
        <w:t xml:space="preserve"> </w:t>
      </w:r>
      <w:r w:rsidRPr="00BE31D2">
        <w:rPr>
          <w:lang w:val="en-US"/>
        </w:rPr>
        <w:t>studies.</w:t>
      </w:r>
      <w:r w:rsidR="00363685">
        <w:rPr>
          <w:lang w:val="en-US"/>
        </w:rPr>
        <w:t xml:space="preserve"> </w:t>
      </w:r>
      <w:r w:rsidR="00A15A44" w:rsidRPr="00250EC5">
        <w:rPr>
          <w:color w:val="000033"/>
        </w:rPr>
        <w:t xml:space="preserve">Abstracts were screened by two of the authors. If there was any doubt, full texts were retrieved. We consider it unlikely that relevant studies with diary data were missed, but it cannot be excluded. </w:t>
      </w:r>
      <w:r w:rsidR="00A15A44" w:rsidRPr="00250EC5">
        <w:t>Moreover, there might be a loss of studies in the title and abstract screening procedure</w:t>
      </w:r>
      <w:r w:rsidR="00643A02">
        <w:t>,</w:t>
      </w:r>
      <w:r w:rsidR="00A15A44" w:rsidRPr="00250EC5">
        <w:t xml:space="preserve"> which was conducted by one author.</w:t>
      </w:r>
      <w:r w:rsidR="00A15A44" w:rsidRPr="00250EC5">
        <w:rPr>
          <w:i/>
        </w:rPr>
        <w:t xml:space="preserve"> </w:t>
      </w:r>
      <w:r w:rsidR="00F53848" w:rsidRPr="00250EC5">
        <w:t xml:space="preserve">Furthermore, multiple statistical comparisons were not </w:t>
      </w:r>
      <w:proofErr w:type="spellStart"/>
      <w:r w:rsidR="00F53848" w:rsidRPr="00250EC5">
        <w:t>Bonferroni</w:t>
      </w:r>
      <w:proofErr w:type="spellEnd"/>
      <w:r w:rsidR="00F53848" w:rsidRPr="00250EC5">
        <w:t xml:space="preserve"> adjusted and need to be interpreted cautiously</w:t>
      </w:r>
      <w:r w:rsidR="005A7798" w:rsidRPr="00250EC5">
        <w:rPr>
          <w:lang w:val="en-US"/>
        </w:rPr>
        <w:t xml:space="preserve">. </w:t>
      </w:r>
      <w:r w:rsidR="00D96B10" w:rsidRPr="00250EC5">
        <w:t>Finally, th</w:t>
      </w:r>
      <w:r w:rsidR="00D96B10" w:rsidRPr="009D6196">
        <w:t xml:space="preserve">e lack of </w:t>
      </w:r>
      <w:r w:rsidR="00157523" w:rsidRPr="009D6196">
        <w:t xml:space="preserve">a </w:t>
      </w:r>
      <w:r w:rsidR="00D96B10" w:rsidRPr="009D6196">
        <w:t xml:space="preserve">significant peak at 5-6 weeks of age should be </w:t>
      </w:r>
      <w:r w:rsidR="00157523" w:rsidRPr="009D6196">
        <w:t>interpreted cautiously</w:t>
      </w:r>
      <w:r w:rsidR="00643A02">
        <w:t>,</w:t>
      </w:r>
      <w:r w:rsidR="00D96B10" w:rsidRPr="009D6196">
        <w:t xml:space="preserve"> since our study might be underpowered to detect a small peak</w:t>
      </w:r>
      <w:r w:rsidR="00157523" w:rsidRPr="009D6196">
        <w:t xml:space="preserve"> amounting to </w:t>
      </w:r>
      <w:r w:rsidR="00110679" w:rsidRPr="009D6196">
        <w:t>15</w:t>
      </w:r>
      <w:r w:rsidR="00157523" w:rsidRPr="009D6196">
        <w:t xml:space="preserve"> minutes</w:t>
      </w:r>
      <w:r w:rsidR="00D96B10" w:rsidRPr="009D6196">
        <w:t>.</w:t>
      </w:r>
    </w:p>
    <w:p w14:paraId="26198A9F" w14:textId="57D7C37F" w:rsidR="00073C93" w:rsidRPr="00DC2CB2" w:rsidRDefault="00073C93" w:rsidP="00746095">
      <w:pPr>
        <w:spacing w:line="480" w:lineRule="auto"/>
        <w:ind w:firstLine="720"/>
        <w:rPr>
          <w:b/>
          <w:lang w:val="en-US"/>
        </w:rPr>
      </w:pPr>
      <w:r>
        <w:rPr>
          <w:b/>
          <w:lang w:val="en-US"/>
        </w:rPr>
        <w:t>Conclusion</w:t>
      </w:r>
    </w:p>
    <w:p w14:paraId="0752A843" w14:textId="074982C9" w:rsidR="00171F4E" w:rsidRPr="00BE31D2" w:rsidRDefault="000A63B6" w:rsidP="00746095">
      <w:pPr>
        <w:spacing w:line="480" w:lineRule="auto"/>
        <w:ind w:firstLine="720"/>
        <w:rPr>
          <w:lang w:val="en-US"/>
        </w:rPr>
      </w:pPr>
      <w:r>
        <w:rPr>
          <w:lang w:val="en-US"/>
        </w:rPr>
        <w:t xml:space="preserve"> </w:t>
      </w:r>
      <w:r w:rsidR="00171F4E" w:rsidRPr="00BE31D2">
        <w:rPr>
          <w:lang w:val="en-US"/>
        </w:rPr>
        <w:t xml:space="preserve">There are several implications for research on colic and clinical practice. Firstly, colic is </w:t>
      </w:r>
      <w:r w:rsidR="00073C93">
        <w:rPr>
          <w:lang w:val="en-US"/>
        </w:rPr>
        <w:t xml:space="preserve">best defined as </w:t>
      </w:r>
      <w:r w:rsidR="00171F4E" w:rsidRPr="00BE31D2">
        <w:rPr>
          <w:lang w:val="en-US"/>
        </w:rPr>
        <w:t xml:space="preserve">the extreme of the distribution of fuss/cry </w:t>
      </w:r>
      <w:r w:rsidR="006F3505" w:rsidRPr="00BE31D2">
        <w:rPr>
          <w:lang w:val="en-US"/>
        </w:rPr>
        <w:t>duration</w:t>
      </w:r>
      <w:r w:rsidR="00BE76BE">
        <w:rPr>
          <w:lang w:val="en-US"/>
        </w:rPr>
        <w:t xml:space="preserve">. </w:t>
      </w:r>
      <w:r w:rsidR="00171F4E" w:rsidRPr="00BE31D2">
        <w:rPr>
          <w:lang w:val="en-US"/>
        </w:rPr>
        <w:t xml:space="preserve">Secondly, the cut-off points need to take into account the rapid developmental </w:t>
      </w:r>
      <w:r w:rsidR="00DB0B8E" w:rsidRPr="00BE31D2">
        <w:rPr>
          <w:lang w:val="en-US"/>
        </w:rPr>
        <w:t>change</w:t>
      </w:r>
      <w:r w:rsidR="00DB0B8E">
        <w:rPr>
          <w:lang w:val="en-US"/>
        </w:rPr>
        <w:t xml:space="preserve">s occurring </w:t>
      </w:r>
      <w:r w:rsidR="00171F4E" w:rsidRPr="00BE31D2">
        <w:rPr>
          <w:lang w:val="en-US"/>
        </w:rPr>
        <w:t>in fuss/cry durations during the first 3 months</w:t>
      </w:r>
      <w:r w:rsidR="00171F4E" w:rsidRPr="00DC2CB2">
        <w:rPr>
          <w:lang w:val="en-US"/>
        </w:rPr>
        <w:t xml:space="preserve">. </w:t>
      </w:r>
      <w:r w:rsidR="00E36FC3">
        <w:rPr>
          <w:lang w:val="en-US"/>
        </w:rPr>
        <w:t xml:space="preserve">The modified </w:t>
      </w:r>
      <w:r w:rsidR="000163F6" w:rsidRPr="00DC2CB2">
        <w:rPr>
          <w:lang w:val="en-US"/>
        </w:rPr>
        <w:t xml:space="preserve">Wessel criteria may have served researchers or clinicians well for more than sixty years but may be inaccurate </w:t>
      </w:r>
      <w:r w:rsidR="00D46A5B" w:rsidRPr="00DC2CB2">
        <w:rPr>
          <w:lang w:val="en-US"/>
        </w:rPr>
        <w:t>when applied</w:t>
      </w:r>
      <w:r w:rsidR="000163F6" w:rsidRPr="00DC2CB2">
        <w:rPr>
          <w:lang w:val="en-US"/>
        </w:rPr>
        <w:t xml:space="preserve"> at any time across the first 3 months.</w:t>
      </w:r>
      <w:r w:rsidR="000163F6">
        <w:rPr>
          <w:lang w:val="en-US"/>
        </w:rPr>
        <w:t xml:space="preserve"> </w:t>
      </w:r>
      <w:r w:rsidR="00171F4E" w:rsidRPr="00775B47">
        <w:rPr>
          <w:lang w:val="en-US"/>
        </w:rPr>
        <w:t xml:space="preserve">As shown here, fuss/cry duration is highest in the first 6 weeks and reduces </w:t>
      </w:r>
      <w:r w:rsidR="00DB0B8E">
        <w:rPr>
          <w:lang w:val="en-US"/>
        </w:rPr>
        <w:t>rapidly</w:t>
      </w:r>
      <w:r w:rsidR="00DB0B8E" w:rsidRPr="00775B47">
        <w:rPr>
          <w:lang w:val="en-US"/>
        </w:rPr>
        <w:t xml:space="preserve"> </w:t>
      </w:r>
      <w:r w:rsidR="00171F4E" w:rsidRPr="00775B47">
        <w:rPr>
          <w:lang w:val="en-US"/>
        </w:rPr>
        <w:t xml:space="preserve">during the next 6 weeks. Thus cut-off points need to be determined for the first 6 weeks, at 8-9 weeks and 10-12 weeks. </w:t>
      </w:r>
      <w:r w:rsidR="00BE76BE" w:rsidRPr="006F6591">
        <w:rPr>
          <w:lang w:val="en-US"/>
        </w:rPr>
        <w:t xml:space="preserve">Figure </w:t>
      </w:r>
      <w:r w:rsidR="00CE604C">
        <w:rPr>
          <w:lang w:val="en-US"/>
        </w:rPr>
        <w:t>4</w:t>
      </w:r>
      <w:r w:rsidR="00BE76BE" w:rsidRPr="006F6591">
        <w:rPr>
          <w:lang w:val="en-US"/>
        </w:rPr>
        <w:t xml:space="preserve"> provides</w:t>
      </w:r>
      <w:r w:rsidR="00BE76BE">
        <w:rPr>
          <w:lang w:val="en-US"/>
        </w:rPr>
        <w:t xml:space="preserve"> a percentile chart for “</w:t>
      </w:r>
      <w:r w:rsidR="00D66AE2">
        <w:rPr>
          <w:lang w:val="en-US"/>
        </w:rPr>
        <w:t>average”</w:t>
      </w:r>
      <w:r w:rsidR="00BE76BE">
        <w:rPr>
          <w:lang w:val="en-US"/>
        </w:rPr>
        <w:t xml:space="preserve"> </w:t>
      </w:r>
      <w:r w:rsidR="00D66AE2">
        <w:rPr>
          <w:lang w:val="en-US"/>
        </w:rPr>
        <w:t xml:space="preserve">and “excessive” </w:t>
      </w:r>
      <w:r w:rsidR="00BE76BE">
        <w:rPr>
          <w:lang w:val="en-US"/>
        </w:rPr>
        <w:t>fussing and crying on basis of this</w:t>
      </w:r>
      <w:r w:rsidR="00073C93">
        <w:rPr>
          <w:lang w:val="en-US"/>
        </w:rPr>
        <w:t xml:space="preserve"> meta-</w:t>
      </w:r>
      <w:r w:rsidR="00BE76BE">
        <w:rPr>
          <w:lang w:val="en-US"/>
        </w:rPr>
        <w:t>analysis across countries</w:t>
      </w:r>
      <w:r w:rsidR="00892746">
        <w:rPr>
          <w:lang w:val="en-US"/>
        </w:rPr>
        <w:t>,</w:t>
      </w:r>
      <w:r w:rsidR="00BE76BE">
        <w:rPr>
          <w:lang w:val="en-US"/>
        </w:rPr>
        <w:t xml:space="preserve"> allowing clinicians </w:t>
      </w:r>
      <w:r w:rsidR="00D12B5E">
        <w:rPr>
          <w:lang w:val="en-US"/>
        </w:rPr>
        <w:t xml:space="preserve">an approximation of whether the </w:t>
      </w:r>
      <w:r w:rsidR="00073C93">
        <w:rPr>
          <w:lang w:val="en-US"/>
        </w:rPr>
        <w:t xml:space="preserve">infant </w:t>
      </w:r>
      <w:r w:rsidR="001B7CD6">
        <w:rPr>
          <w:lang w:val="en-US"/>
        </w:rPr>
        <w:t xml:space="preserve">is </w:t>
      </w:r>
      <w:r w:rsidR="00D12B5E">
        <w:rPr>
          <w:lang w:val="en-US"/>
        </w:rPr>
        <w:t xml:space="preserve">excessively fussing or crying </w:t>
      </w:r>
      <w:r w:rsidR="00367483">
        <w:rPr>
          <w:lang w:val="en-US"/>
        </w:rPr>
        <w:t xml:space="preserve">according to age </w:t>
      </w:r>
      <w:r w:rsidR="00D12B5E">
        <w:rPr>
          <w:lang w:val="en-US"/>
        </w:rPr>
        <w:t>or within the normal range</w:t>
      </w:r>
      <w:r w:rsidR="00BE76BE">
        <w:rPr>
          <w:lang w:val="en-US"/>
        </w:rPr>
        <w:t>.</w:t>
      </w:r>
      <w:r w:rsidR="00D12B5E">
        <w:rPr>
          <w:lang w:val="en-US"/>
        </w:rPr>
        <w:t xml:space="preserve"> This feedbac</w:t>
      </w:r>
      <w:r w:rsidR="00B731DB">
        <w:rPr>
          <w:lang w:val="en-US"/>
        </w:rPr>
        <w:t>k to pa</w:t>
      </w:r>
      <w:r w:rsidR="001C3F1C">
        <w:rPr>
          <w:lang w:val="en-US"/>
        </w:rPr>
        <w:t xml:space="preserve">rents is a first step of psycho </w:t>
      </w:r>
      <w:r w:rsidR="00B731DB">
        <w:rPr>
          <w:lang w:val="en-US"/>
        </w:rPr>
        <w:t xml:space="preserve">education on </w:t>
      </w:r>
      <w:r w:rsidR="00D12B5E">
        <w:rPr>
          <w:lang w:val="en-US"/>
        </w:rPr>
        <w:t>fussing or crying</w:t>
      </w:r>
      <w:r w:rsidR="00B731DB">
        <w:rPr>
          <w:lang w:val="en-US"/>
        </w:rPr>
        <w:t xml:space="preserve"> and whether their infant’s fuss/cry is within the normal range.</w:t>
      </w:r>
      <w:r w:rsidR="00BE76BE">
        <w:rPr>
          <w:lang w:val="en-US"/>
        </w:rPr>
        <w:t xml:space="preserve"> </w:t>
      </w:r>
      <w:r w:rsidR="00073C93">
        <w:rPr>
          <w:lang w:val="en-US"/>
        </w:rPr>
        <w:t>Those above the 90</w:t>
      </w:r>
      <w:r w:rsidR="00073C93" w:rsidRPr="00DC2CB2">
        <w:rPr>
          <w:vertAlign w:val="superscript"/>
          <w:lang w:val="en-US"/>
        </w:rPr>
        <w:t>th</w:t>
      </w:r>
      <w:r w:rsidR="00073C93">
        <w:rPr>
          <w:lang w:val="en-US"/>
        </w:rPr>
        <w:t xml:space="preserve"> percentile may be identified as excessive criers or infants</w:t>
      </w:r>
      <w:r w:rsidR="001C3F1C">
        <w:rPr>
          <w:lang w:val="en-US"/>
        </w:rPr>
        <w:t xml:space="preserve"> with colic</w:t>
      </w:r>
      <w:r w:rsidR="00073C93">
        <w:rPr>
          <w:lang w:val="en-US"/>
        </w:rPr>
        <w:t xml:space="preserve">. </w:t>
      </w:r>
      <w:r w:rsidR="00BE76BE">
        <w:rPr>
          <w:lang w:val="en-US"/>
        </w:rPr>
        <w:t>Thirdly, as the mean fuss/cry</w:t>
      </w:r>
      <w:r w:rsidR="00D46A5B">
        <w:rPr>
          <w:lang w:val="en-US"/>
        </w:rPr>
        <w:t xml:space="preserve"> </w:t>
      </w:r>
      <w:r w:rsidR="00D46A5B">
        <w:rPr>
          <w:lang w:val="en-US"/>
        </w:rPr>
        <w:lastRenderedPageBreak/>
        <w:t>duration</w:t>
      </w:r>
      <w:r w:rsidR="00BE76BE">
        <w:rPr>
          <w:lang w:val="en-US"/>
        </w:rPr>
        <w:t xml:space="preserve"> was found to vary</w:t>
      </w:r>
      <w:r w:rsidR="001B7CD6">
        <w:rPr>
          <w:lang w:val="en-US"/>
        </w:rPr>
        <w:t xml:space="preserve"> between countries, future normative country specific studies may be required </w:t>
      </w:r>
      <w:r w:rsidR="00BE76BE" w:rsidRPr="00BE31D2">
        <w:rPr>
          <w:lang w:val="en-US"/>
        </w:rPr>
        <w:t>on representative samples</w:t>
      </w:r>
      <w:r w:rsidR="001B7CD6">
        <w:rPr>
          <w:lang w:val="en-US"/>
        </w:rPr>
        <w:t>. Nevertheless, t</w:t>
      </w:r>
      <w:r w:rsidR="00073C93">
        <w:rPr>
          <w:lang w:val="en-US"/>
        </w:rPr>
        <w:t xml:space="preserve">he provided </w:t>
      </w:r>
      <w:r w:rsidR="00625384">
        <w:rPr>
          <w:lang w:val="en-US"/>
        </w:rPr>
        <w:t>p</w:t>
      </w:r>
      <w:r w:rsidR="00073C93">
        <w:rPr>
          <w:lang w:val="en-US"/>
        </w:rPr>
        <w:t xml:space="preserve">ercentile </w:t>
      </w:r>
      <w:r w:rsidR="00073C93" w:rsidRPr="006F6591">
        <w:rPr>
          <w:lang w:val="en-US"/>
        </w:rPr>
        <w:t xml:space="preserve">chart </w:t>
      </w:r>
      <w:r w:rsidR="001B7CD6" w:rsidRPr="006F6591">
        <w:rPr>
          <w:lang w:val="en-US"/>
        </w:rPr>
        <w:t>(</w:t>
      </w:r>
      <w:r w:rsidR="00073C93" w:rsidRPr="006F6591">
        <w:rPr>
          <w:lang w:val="en-US"/>
        </w:rPr>
        <w:t xml:space="preserve">Figure </w:t>
      </w:r>
      <w:r w:rsidR="00CE604C">
        <w:rPr>
          <w:lang w:val="en-US"/>
        </w:rPr>
        <w:t>4</w:t>
      </w:r>
      <w:r w:rsidR="001B7CD6" w:rsidRPr="006F6591">
        <w:rPr>
          <w:lang w:val="en-US"/>
        </w:rPr>
        <w:t>)</w:t>
      </w:r>
      <w:r w:rsidR="00073C93" w:rsidRPr="006F6591">
        <w:rPr>
          <w:lang w:val="en-US"/>
        </w:rPr>
        <w:t xml:space="preserve"> provides</w:t>
      </w:r>
      <w:r w:rsidR="00073C93">
        <w:rPr>
          <w:lang w:val="en-US"/>
        </w:rPr>
        <w:t xml:space="preserve"> a </w:t>
      </w:r>
      <w:r w:rsidR="00B731DB">
        <w:rPr>
          <w:lang w:val="en-US"/>
        </w:rPr>
        <w:t xml:space="preserve">more accurate </w:t>
      </w:r>
      <w:r w:rsidR="00073C93">
        <w:rPr>
          <w:lang w:val="en-US"/>
        </w:rPr>
        <w:t xml:space="preserve">estimate of </w:t>
      </w:r>
      <w:r w:rsidR="00B731DB">
        <w:rPr>
          <w:lang w:val="en-US"/>
        </w:rPr>
        <w:t xml:space="preserve">normal to excessive </w:t>
      </w:r>
      <w:r w:rsidR="00073C93">
        <w:rPr>
          <w:lang w:val="en-US"/>
        </w:rPr>
        <w:t>fuss/cry</w:t>
      </w:r>
      <w:r w:rsidR="00D46A5B">
        <w:rPr>
          <w:lang w:val="en-US"/>
        </w:rPr>
        <w:t xml:space="preserve"> duration</w:t>
      </w:r>
      <w:r w:rsidR="00073C93">
        <w:rPr>
          <w:lang w:val="en-US"/>
        </w:rPr>
        <w:t xml:space="preserve"> of infants in </w:t>
      </w:r>
      <w:r w:rsidR="000163F6">
        <w:rPr>
          <w:lang w:val="en-US"/>
        </w:rPr>
        <w:t>industrializ</w:t>
      </w:r>
      <w:r w:rsidR="00073C93">
        <w:rPr>
          <w:lang w:val="en-US"/>
        </w:rPr>
        <w:t xml:space="preserve">ed countries than </w:t>
      </w:r>
      <w:r w:rsidR="001B7CD6">
        <w:rPr>
          <w:lang w:val="en-US"/>
        </w:rPr>
        <w:t xml:space="preserve">previously </w:t>
      </w:r>
      <w:r w:rsidR="00073C93">
        <w:rPr>
          <w:lang w:val="en-US"/>
        </w:rPr>
        <w:t>provided by individual studies. Fourthly</w:t>
      </w:r>
      <w:r w:rsidR="00171F4E" w:rsidRPr="00775B47">
        <w:rPr>
          <w:lang w:val="en-US"/>
        </w:rPr>
        <w:t>, the rapid developmental change in fuss/cry duration has implications for treatment and interpretation of treatment studies.</w:t>
      </w:r>
      <w:r w:rsidR="000163F6">
        <w:rPr>
          <w:lang w:val="en-US"/>
        </w:rPr>
        <w:t xml:space="preserve"> </w:t>
      </w:r>
      <w:r w:rsidR="00171F4E" w:rsidRPr="00775B47">
        <w:rPr>
          <w:lang w:val="en-US"/>
        </w:rPr>
        <w:t>Consistent with recent advice</w:t>
      </w:r>
      <w:r>
        <w:rPr>
          <w:lang w:val="en-US"/>
        </w:rPr>
        <w:t>,</w:t>
      </w:r>
      <w:r w:rsidR="00171F4E" w:rsidRPr="00775B47">
        <w:rPr>
          <w:lang w:val="en-US"/>
        </w:rPr>
        <w:t xml:space="preserve"> </w:t>
      </w:r>
      <w:hyperlink w:anchor="_ENREF_29" w:tooltip="Barr, 2009 #74" w:history="1">
        <w:r w:rsidR="00986E04" w:rsidRPr="00775B47">
          <w:rPr>
            <w:lang w:val="en-US"/>
          </w:rPr>
          <w:fldChar w:fldCharType="begin"/>
        </w:r>
        <w:r w:rsidR="00986E04">
          <w:rPr>
            <w:lang w:val="en-US"/>
          </w:rPr>
          <w:instrText xml:space="preserve"> ADDIN EN.CITE &lt;EndNote&gt;&lt;Cite&gt;&lt;Author&gt;Barr&lt;/Author&gt;&lt;Year&gt;2009&lt;/Year&gt;&lt;RecNum&gt;74&lt;/RecNum&gt;&lt;DisplayText&gt;&lt;style face="superscript"&gt;29&lt;/style&gt;&lt;/DisplayText&gt;&lt;record&gt;&lt;rec-number&gt;74&lt;/rec-number&gt;&lt;foreign-keys&gt;&lt;key app="EN" db-id="ext00rdpa9e928efvw4vr5e802esw5rvf0x9"&gt;74&lt;/key&gt;&lt;/foreign-keys&gt;&lt;ref-type name="Journal Article"&gt;17&lt;/ref-type&gt;&lt;contributors&gt;&lt;authors&gt;&lt;author&gt;Barr, R. G., &lt;/author&gt;&lt;author&gt;Rivara, F. P., &lt;/author&gt;&lt;author&gt;Barr, M., &lt;/author&gt;&lt;author&gt;Cummings, P., &lt;/author&gt;&lt;author&gt;Taylor, J., &lt;/author&gt;&lt;author&gt;Lengua, L. J.&lt;/author&gt;&lt;author&gt;et al.&lt;/author&gt;&lt;/authors&gt;&lt;/contributors&gt;&lt;titles&gt;&lt;title&gt;Effectiveness of Educational Materials Designed to Change Knowledge and Behaviors Regarding Crying and Shaken-Baby Syndrome in Mothers of Newborns: A Randomized, Controlled Trial&lt;/title&gt;&lt;secondary-title&gt;Pediatrics&lt;/secondary-title&gt;&lt;/titles&gt;&lt;periodical&gt;&lt;full-title&gt;Pediatrics&lt;/full-title&gt;&lt;abbr-1&gt;Pediatrics&lt;/abbr-1&gt;&lt;/periodical&gt;&lt;pages&gt;972-980&lt;/pages&gt;&lt;volume&gt;123&lt;/volume&gt;&lt;number&gt;3&lt;/number&gt;&lt;dates&gt;&lt;year&gt;2009&lt;/year&gt;&lt;/dates&gt;&lt;urls&gt;&lt;/urls&gt;&lt;/record&gt;&lt;/Cite&gt;&lt;/EndNote&gt;</w:instrText>
        </w:r>
        <w:r w:rsidR="00986E04" w:rsidRPr="00775B47">
          <w:rPr>
            <w:lang w:val="en-US"/>
          </w:rPr>
          <w:fldChar w:fldCharType="separate"/>
        </w:r>
        <w:r w:rsidR="00986E04" w:rsidRPr="004102EC">
          <w:rPr>
            <w:noProof/>
            <w:vertAlign w:val="superscript"/>
            <w:lang w:val="en-US"/>
          </w:rPr>
          <w:t>29</w:t>
        </w:r>
        <w:r w:rsidR="00986E04" w:rsidRPr="00775B47">
          <w:rPr>
            <w:lang w:val="en-US"/>
          </w:rPr>
          <w:fldChar w:fldCharType="end"/>
        </w:r>
      </w:hyperlink>
      <w:r>
        <w:rPr>
          <w:lang w:val="en-US"/>
        </w:rPr>
        <w:t xml:space="preserve"> </w:t>
      </w:r>
      <w:r w:rsidR="00171F4E" w:rsidRPr="00775B47">
        <w:rPr>
          <w:lang w:val="en-US"/>
        </w:rPr>
        <w:t xml:space="preserve">colic is the extreme of normal fuss/cry behavior, self-limiting and thus the vast majority will spontaneously remit. Adequate management of fussing and crying </w:t>
      </w:r>
      <w:r w:rsidR="001B7CD6">
        <w:rPr>
          <w:lang w:val="en-US"/>
        </w:rPr>
        <w:t xml:space="preserve">in the first 3 months </w:t>
      </w:r>
      <w:r w:rsidR="00171F4E" w:rsidRPr="00775B47">
        <w:rPr>
          <w:lang w:val="en-US"/>
        </w:rPr>
        <w:t>rather than treatment may be required</w:t>
      </w:r>
      <w:r>
        <w:rPr>
          <w:lang w:val="en-US"/>
        </w:rPr>
        <w:t>.</w:t>
      </w:r>
      <w:hyperlink w:anchor="_ENREF_73" w:tooltip="Wolke, 1994 #83" w:history="1">
        <w:r w:rsidR="00986E04" w:rsidRPr="00775B47">
          <w:rPr>
            <w:lang w:val="en-US"/>
          </w:rPr>
          <w:fldChar w:fldCharType="begin"/>
        </w:r>
        <w:r w:rsidR="00986E04">
          <w:rPr>
            <w:lang w:val="en-US"/>
          </w:rPr>
          <w:instrText xml:space="preserve"> ADDIN EN.CITE &lt;EndNote&gt;&lt;Cite&gt;&lt;Author&gt;Wolke&lt;/Author&gt;&lt;Year&gt;1994&lt;/Year&gt;&lt;RecNum&gt;83&lt;/RecNum&gt;&lt;DisplayText&gt;&lt;style face="superscript"&gt;73&lt;/style&gt;&lt;/DisplayText&gt;&lt;record&gt;&lt;rec-number&gt;83&lt;/rec-number&gt;&lt;foreign-keys&gt;&lt;key app="EN" db-id="ext00rdpa9e928efvw4vr5e802esw5rvf0x9"&gt;83&lt;/key&gt;&lt;/foreign-keys&gt;&lt;ref-type name="Journal Article"&gt;17&lt;/ref-type&gt;&lt;contributors&gt;&lt;authors&gt;&lt;author&gt;Wolke, D., &lt;/author&gt;&lt;author&gt;Gray, P., &lt;/author&gt;&lt;author&gt;Meyer, R.&lt;/author&gt;&lt;/authors&gt;&lt;/contributors&gt;&lt;titles&gt;&lt;title&gt;Excessive infant crying: a controlled study of mothers helping mothers&lt;/title&gt;&lt;secondary-title&gt;Pediatrics &lt;/secondary-title&gt;&lt;/titles&gt;&lt;periodical&gt;&lt;full-title&gt;Pediatrics&lt;/full-title&gt;&lt;abbr-1&gt;Pediatrics&lt;/abbr-1&gt;&lt;/periodical&gt;&lt;pages&gt;322-32&lt;/pages&gt;&lt;volume&gt;94&lt;/volume&gt;&lt;dates&gt;&lt;year&gt;1994&lt;/year&gt;&lt;/dates&gt;&lt;urls&gt;&lt;/urls&gt;&lt;/record&gt;&lt;/Cite&gt;&lt;/EndNote&gt;</w:instrText>
        </w:r>
        <w:r w:rsidR="00986E04" w:rsidRPr="00775B47">
          <w:rPr>
            <w:lang w:val="en-US"/>
          </w:rPr>
          <w:fldChar w:fldCharType="separate"/>
        </w:r>
        <w:r w:rsidR="00986E04" w:rsidRPr="004102EC">
          <w:rPr>
            <w:noProof/>
            <w:vertAlign w:val="superscript"/>
            <w:lang w:val="en-US"/>
          </w:rPr>
          <w:t>73</w:t>
        </w:r>
        <w:r w:rsidR="00986E04" w:rsidRPr="00775B47">
          <w:rPr>
            <w:lang w:val="en-US"/>
          </w:rPr>
          <w:fldChar w:fldCharType="end"/>
        </w:r>
      </w:hyperlink>
      <w:r w:rsidR="00171F4E" w:rsidRPr="00775B47">
        <w:rPr>
          <w:lang w:val="en-US"/>
        </w:rPr>
        <w:t xml:space="preserve"> </w:t>
      </w:r>
      <w:r w:rsidR="000163F6">
        <w:rPr>
          <w:lang w:val="en-US"/>
        </w:rPr>
        <w:t>However, if excessive fuss/cry persists beyond the first 3 months, there is increasing evidence that this may indicate regulatory problems with adverse consequences for future development and may require treatment.</w:t>
      </w:r>
      <w:hyperlink w:anchor="_ENREF_74" w:tooltip="Hemmi, 2011 #884" w:history="1">
        <w:r w:rsidR="00986E04">
          <w:rPr>
            <w:lang w:val="en-US"/>
          </w:rPr>
          <w:fldChar w:fldCharType="begin">
            <w:fldData xml:space="preserve">PEVuZE5vdGU+PENpdGU+PEF1dGhvcj5IZW1taTwvQXV0aG9yPjxZZWFyPjIwMTE8L1llYXI+PFJl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</w:fldData>
          </w:fldChar>
        </w:r>
        <w:r w:rsidR="00986E04">
          <w:rPr>
            <w:lang w:val="en-US"/>
          </w:rPr>
          <w:instrText xml:space="preserve"> ADDIN EN.CITE </w:instrText>
        </w:r>
        <w:r w:rsidR="00986E04">
          <w:rPr>
            <w:lang w:val="en-US"/>
          </w:rPr>
          <w:fldChar w:fldCharType="begin">
            <w:fldData xml:space="preserve">PEVuZE5vdGU+PENpdGU+PEF1dGhvcj5IZW1taTwvQXV0aG9yPjxZZWFyPjIwMTE8L1llYXI+PFJl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</w:fldData>
          </w:fldChar>
        </w:r>
        <w:r w:rsidR="00986E04">
          <w:rPr>
            <w:lang w:val="en-US"/>
          </w:rPr>
          <w:instrText xml:space="preserve"> ADDIN EN.CITE.DATA </w:instrText>
        </w:r>
        <w:r w:rsidR="00986E04">
          <w:rPr>
            <w:lang w:val="en-US"/>
          </w:rPr>
        </w:r>
        <w:r w:rsidR="00986E04">
          <w:rPr>
            <w:lang w:val="en-US"/>
          </w:rPr>
          <w:fldChar w:fldCharType="end"/>
        </w:r>
        <w:r w:rsidR="00986E04">
          <w:rPr>
            <w:lang w:val="en-US"/>
          </w:rPr>
        </w:r>
        <w:r w:rsidR="00986E04">
          <w:rPr>
            <w:lang w:val="en-US"/>
          </w:rPr>
          <w:fldChar w:fldCharType="separate"/>
        </w:r>
        <w:r w:rsidR="00986E04" w:rsidRPr="004102EC">
          <w:rPr>
            <w:noProof/>
            <w:vertAlign w:val="superscript"/>
            <w:lang w:val="en-US"/>
          </w:rPr>
          <w:t>74</w:t>
        </w:r>
        <w:r w:rsidR="00986E04">
          <w:rPr>
            <w:lang w:val="en-US"/>
          </w:rPr>
          <w:fldChar w:fldCharType="end"/>
        </w:r>
      </w:hyperlink>
    </w:p>
    <w:p w14:paraId="491BEB76" w14:textId="77777777" w:rsidR="00713171" w:rsidRDefault="00713171" w:rsidP="00861E18">
      <w:pPr>
        <w:pStyle w:val="EndNoteBibliographyTitle"/>
      </w:pPr>
    </w:p>
    <w:p w14:paraId="4F24F9B0" w14:textId="77777777" w:rsidR="00713171" w:rsidRDefault="00713171" w:rsidP="00861E18">
      <w:pPr>
        <w:pStyle w:val="EndNoteBibliographyTitle"/>
      </w:pPr>
    </w:p>
    <w:p w14:paraId="588BBD63" w14:textId="77777777" w:rsidR="00713171" w:rsidRDefault="00713171" w:rsidP="00861E18">
      <w:pPr>
        <w:pStyle w:val="EndNoteBibliographyTitle"/>
      </w:pPr>
    </w:p>
    <w:p w14:paraId="03ED60C0" w14:textId="77777777" w:rsidR="00713171" w:rsidRDefault="00713171" w:rsidP="00861E18">
      <w:pPr>
        <w:pStyle w:val="EndNoteBibliographyTitle"/>
      </w:pPr>
    </w:p>
    <w:p w14:paraId="44A55ACD" w14:textId="77777777" w:rsidR="00713171" w:rsidRDefault="00713171" w:rsidP="00861E18">
      <w:pPr>
        <w:pStyle w:val="EndNoteBibliographyTitle"/>
      </w:pPr>
    </w:p>
    <w:p w14:paraId="16993507" w14:textId="77777777" w:rsidR="00713171" w:rsidRDefault="00713171" w:rsidP="00861E18">
      <w:pPr>
        <w:pStyle w:val="EndNoteBibliographyTitle"/>
      </w:pPr>
    </w:p>
    <w:p w14:paraId="0E941D1F" w14:textId="77777777" w:rsidR="00713171" w:rsidRDefault="00713171" w:rsidP="00861E18">
      <w:pPr>
        <w:pStyle w:val="EndNoteBibliographyTitle"/>
      </w:pPr>
    </w:p>
    <w:p w14:paraId="632DDDFD" w14:textId="77777777" w:rsidR="00713171" w:rsidRDefault="00713171" w:rsidP="00861E18">
      <w:pPr>
        <w:pStyle w:val="EndNoteBibliographyTitle"/>
      </w:pPr>
    </w:p>
    <w:p w14:paraId="71AA27CC" w14:textId="77777777" w:rsidR="00713171" w:rsidRDefault="00713171" w:rsidP="00861E18">
      <w:pPr>
        <w:pStyle w:val="EndNoteBibliographyTitle"/>
      </w:pPr>
    </w:p>
    <w:p w14:paraId="27C5A4BD" w14:textId="77777777" w:rsidR="00713171" w:rsidRDefault="00713171" w:rsidP="00861E18">
      <w:pPr>
        <w:pStyle w:val="EndNoteBibliographyTitle"/>
      </w:pPr>
    </w:p>
    <w:p w14:paraId="644DA23A" w14:textId="77777777" w:rsidR="00713171" w:rsidRDefault="00713171" w:rsidP="00861E18">
      <w:pPr>
        <w:pStyle w:val="EndNoteBibliographyTitle"/>
      </w:pPr>
    </w:p>
    <w:p w14:paraId="1155746C" w14:textId="77777777" w:rsidR="00713171" w:rsidRDefault="00713171" w:rsidP="00861E18">
      <w:pPr>
        <w:pStyle w:val="EndNoteBibliographyTitle"/>
      </w:pPr>
    </w:p>
    <w:p w14:paraId="1660158C" w14:textId="77777777" w:rsidR="00713171" w:rsidRDefault="00713171" w:rsidP="00861E18">
      <w:pPr>
        <w:pStyle w:val="EndNoteBibliographyTitle"/>
      </w:pPr>
    </w:p>
    <w:p w14:paraId="7F276C2E" w14:textId="77777777" w:rsidR="00713171" w:rsidRDefault="00713171" w:rsidP="00861E18">
      <w:pPr>
        <w:pStyle w:val="EndNoteBibliographyTitle"/>
      </w:pPr>
    </w:p>
    <w:p w14:paraId="266E1620" w14:textId="77777777" w:rsidR="00713171" w:rsidRDefault="00713171" w:rsidP="00861E18">
      <w:pPr>
        <w:pStyle w:val="EndNoteBibliographyTitle"/>
      </w:pPr>
    </w:p>
    <w:p w14:paraId="68539560" w14:textId="77777777" w:rsidR="00713171" w:rsidRDefault="00713171" w:rsidP="00861E18">
      <w:pPr>
        <w:pStyle w:val="EndNoteBibliographyTitle"/>
      </w:pPr>
    </w:p>
    <w:p w14:paraId="69967637" w14:textId="77777777" w:rsidR="00713171" w:rsidRDefault="00713171" w:rsidP="00861E18">
      <w:pPr>
        <w:pStyle w:val="EndNoteBibliographyTitle"/>
      </w:pPr>
    </w:p>
    <w:p w14:paraId="4C41FCDD" w14:textId="77777777" w:rsidR="00713171" w:rsidRDefault="00713171" w:rsidP="00861E18">
      <w:pPr>
        <w:pStyle w:val="EndNoteBibliographyTitle"/>
      </w:pPr>
    </w:p>
    <w:p w14:paraId="1A8E7ECF" w14:textId="77777777" w:rsidR="00713171" w:rsidRDefault="00713171" w:rsidP="00861E18">
      <w:pPr>
        <w:pStyle w:val="EndNoteBibliographyTitle"/>
      </w:pPr>
    </w:p>
    <w:p w14:paraId="67A37A7A" w14:textId="77777777" w:rsidR="00713171" w:rsidRDefault="00713171" w:rsidP="00861E18">
      <w:pPr>
        <w:pStyle w:val="EndNoteBibliographyTitle"/>
      </w:pPr>
    </w:p>
    <w:p w14:paraId="059E8BC4" w14:textId="77777777" w:rsidR="00713171" w:rsidRDefault="00713171" w:rsidP="00861E18">
      <w:pPr>
        <w:pStyle w:val="EndNoteBibliographyTitle"/>
      </w:pPr>
    </w:p>
    <w:p w14:paraId="2E6491D5" w14:textId="77777777" w:rsidR="00713171" w:rsidRDefault="00713171" w:rsidP="00861E18">
      <w:pPr>
        <w:pStyle w:val="EndNoteBibliographyTitle"/>
      </w:pPr>
    </w:p>
    <w:p w14:paraId="633B519F" w14:textId="77777777" w:rsidR="00713171" w:rsidRDefault="00713171" w:rsidP="00861E18">
      <w:pPr>
        <w:pStyle w:val="EndNoteBibliographyTitle"/>
      </w:pPr>
    </w:p>
    <w:p w14:paraId="75B73845" w14:textId="77777777" w:rsidR="00713171" w:rsidRDefault="00713171" w:rsidP="00861E18">
      <w:pPr>
        <w:pStyle w:val="EndNoteBibliographyTitle"/>
      </w:pPr>
    </w:p>
    <w:p w14:paraId="10F6A468" w14:textId="77777777" w:rsidR="00713171" w:rsidRDefault="00713171" w:rsidP="00861E18">
      <w:pPr>
        <w:pStyle w:val="EndNoteBibliographyTitle"/>
      </w:pPr>
    </w:p>
    <w:p w14:paraId="610DEEA3" w14:textId="77777777" w:rsidR="00713171" w:rsidRDefault="00713171" w:rsidP="00861E18">
      <w:pPr>
        <w:pStyle w:val="EndNoteBibliographyTitle"/>
      </w:pPr>
    </w:p>
    <w:p w14:paraId="13100E7F" w14:textId="77777777" w:rsidR="00986E04" w:rsidRPr="00986E04" w:rsidRDefault="00171F4E" w:rsidP="00C67C87">
      <w:pPr>
        <w:pStyle w:val="EndNoteBibliographyTitle"/>
        <w:rPr>
          <w:b/>
        </w:rPr>
      </w:pPr>
      <w:r w:rsidRPr="00BE31D2">
        <w:br w:type="page"/>
      </w:r>
      <w:r w:rsidRPr="00BE31D2">
        <w:lastRenderedPageBreak/>
        <w:fldChar w:fldCharType="begin"/>
      </w:r>
      <w:r w:rsidRPr="00BE31D2">
        <w:instrText xml:space="preserve"> ADDIN EN.REFLIST </w:instrText>
      </w:r>
      <w:r w:rsidRPr="00BE31D2">
        <w:fldChar w:fldCharType="separate"/>
      </w:r>
      <w:r w:rsidR="00986E04" w:rsidRPr="00986E04">
        <w:rPr>
          <w:b/>
        </w:rPr>
        <w:t>References</w:t>
      </w:r>
    </w:p>
    <w:p w14:paraId="72F8FC31" w14:textId="77777777" w:rsidR="00986E04" w:rsidRPr="00986E04" w:rsidRDefault="00986E04" w:rsidP="00986E04">
      <w:pPr>
        <w:pStyle w:val="EndNoteBibliographyTitle"/>
        <w:rPr>
          <w:b/>
        </w:rPr>
      </w:pPr>
    </w:p>
    <w:p w14:paraId="0F2DA291" w14:textId="49B22EC7" w:rsidR="00986E04" w:rsidRPr="00986E04" w:rsidRDefault="00986E04" w:rsidP="00986E04">
      <w:pPr>
        <w:pStyle w:val="EndNoteBibliography"/>
        <w:spacing w:after="360"/>
        <w:ind w:left="440" w:hanging="440"/>
      </w:pPr>
      <w:bookmarkStart w:id="1" w:name="_ENREF_1"/>
      <w:r w:rsidRPr="00986E04">
        <w:t>1.</w:t>
      </w:r>
      <w:r w:rsidRPr="00986E04">
        <w:tab/>
        <w:t xml:space="preserve">St James-Roberts I, Halil T. Infant crying patterns in the first year: normal community and clinical findings. </w:t>
      </w:r>
      <w:r w:rsidR="00850AFF">
        <w:t>J Child Psychol Psychiatry</w:t>
      </w:r>
      <w:r w:rsidRPr="00986E04">
        <w:rPr>
          <w:i/>
        </w:rPr>
        <w:t xml:space="preserve"> </w:t>
      </w:r>
      <w:r w:rsidR="00680D05">
        <w:t>1991;32</w:t>
      </w:r>
      <w:r w:rsidRPr="00986E04">
        <w:t>:951-968.</w:t>
      </w:r>
      <w:bookmarkEnd w:id="1"/>
    </w:p>
    <w:p w14:paraId="4A25CB40" w14:textId="0AB15B9F" w:rsidR="00986E04" w:rsidRPr="00986E04" w:rsidRDefault="00986E04" w:rsidP="00986E04">
      <w:pPr>
        <w:pStyle w:val="EndNoteBibliography"/>
        <w:spacing w:after="360"/>
        <w:ind w:left="440" w:hanging="440"/>
      </w:pPr>
      <w:bookmarkStart w:id="2" w:name="_ENREF_2"/>
      <w:r w:rsidRPr="00986E04">
        <w:t>2.</w:t>
      </w:r>
      <w:r w:rsidRPr="00986E04">
        <w:tab/>
        <w:t xml:space="preserve">Forsyth BW, Leventhal JM, McCarthy PL. Mothers' perceptions of problems of feeding and crying behaviors. A prospective study. </w:t>
      </w:r>
      <w:r w:rsidR="00850AFF">
        <w:t xml:space="preserve">Am J Dis Child </w:t>
      </w:r>
      <w:r w:rsidR="00680D05">
        <w:t>1985;139</w:t>
      </w:r>
      <w:r w:rsidRPr="00986E04">
        <w:t>:269-272.</w:t>
      </w:r>
      <w:bookmarkEnd w:id="2"/>
    </w:p>
    <w:p w14:paraId="5CECF87B" w14:textId="1263E42E" w:rsidR="00986E04" w:rsidRPr="00986E04" w:rsidRDefault="00986E04" w:rsidP="00986E04">
      <w:pPr>
        <w:pStyle w:val="EndNoteBibliography"/>
        <w:spacing w:after="360"/>
        <w:ind w:left="440" w:hanging="440"/>
      </w:pPr>
      <w:bookmarkStart w:id="3" w:name="_ENREF_3"/>
      <w:r w:rsidRPr="00986E04">
        <w:t>3.</w:t>
      </w:r>
      <w:r w:rsidRPr="00986E04">
        <w:tab/>
        <w:t xml:space="preserve">Talvik I, Alexander RC, Talvik T. Shaken baby syndrome and a baby's cry. </w:t>
      </w:r>
      <w:r w:rsidR="00850AFF" w:rsidRPr="00030CA9">
        <w:t>Acta Pædiatr</w:t>
      </w:r>
      <w:r w:rsidR="00850AFF" w:rsidRPr="004102EC">
        <w:rPr>
          <w:i/>
        </w:rPr>
        <w:t xml:space="preserve"> </w:t>
      </w:r>
      <w:r w:rsidR="00850AFF" w:rsidRPr="004102EC">
        <w:t>200</w:t>
      </w:r>
      <w:r w:rsidR="00850AFF">
        <w:t>8;97</w:t>
      </w:r>
      <w:r w:rsidR="00850AFF" w:rsidRPr="004102EC">
        <w:t>:782-785</w:t>
      </w:r>
      <w:r w:rsidRPr="00986E04">
        <w:t>.</w:t>
      </w:r>
      <w:bookmarkEnd w:id="3"/>
    </w:p>
    <w:p w14:paraId="7F6B0411" w14:textId="4B47A333" w:rsidR="00986E04" w:rsidRPr="00986E04" w:rsidRDefault="00986E04" w:rsidP="00986E04">
      <w:pPr>
        <w:pStyle w:val="EndNoteBibliography"/>
        <w:spacing w:after="360"/>
        <w:ind w:left="440" w:hanging="440"/>
      </w:pPr>
      <w:bookmarkStart w:id="4" w:name="_ENREF_4"/>
      <w:r w:rsidRPr="00986E04">
        <w:t>4.</w:t>
      </w:r>
      <w:r w:rsidRPr="00986E04">
        <w:tab/>
        <w:t xml:space="preserve">Lehtonen LA, Rautava PT. Infantile colic: natural history and treatment. </w:t>
      </w:r>
      <w:r w:rsidR="00576E86" w:rsidRPr="00030CA9">
        <w:t>Curr Probl Pediatr</w:t>
      </w:r>
      <w:r w:rsidR="00576E86" w:rsidRPr="004102EC">
        <w:rPr>
          <w:i/>
        </w:rPr>
        <w:t xml:space="preserve"> </w:t>
      </w:r>
      <w:r w:rsidR="00576E86" w:rsidRPr="004102EC">
        <w:t>1996;26:79-85</w:t>
      </w:r>
      <w:r w:rsidRPr="00986E04">
        <w:t>.</w:t>
      </w:r>
      <w:bookmarkEnd w:id="4"/>
    </w:p>
    <w:p w14:paraId="48DC4B77" w14:textId="796488EC" w:rsidR="00986E04" w:rsidRPr="00986E04" w:rsidRDefault="00986E04" w:rsidP="00986E04">
      <w:pPr>
        <w:pStyle w:val="EndNoteBibliography"/>
        <w:spacing w:after="360"/>
        <w:ind w:left="440" w:hanging="440"/>
      </w:pPr>
      <w:bookmarkStart w:id="5" w:name="_ENREF_5"/>
      <w:r w:rsidRPr="00986E04">
        <w:t>5.</w:t>
      </w:r>
      <w:r w:rsidRPr="00986E04">
        <w:tab/>
        <w:t xml:space="preserve">Crowcroft N. Effectiveness of treatment for infatile colic. Findings apply only to the most severely affected infants. </w:t>
      </w:r>
      <w:r w:rsidRPr="00F4617B">
        <w:t>Brit Med J</w:t>
      </w:r>
      <w:r w:rsidRPr="00986E04">
        <w:rPr>
          <w:i/>
        </w:rPr>
        <w:t xml:space="preserve"> </w:t>
      </w:r>
      <w:r w:rsidRPr="00986E04">
        <w:t>1998;317:1451-1452.</w:t>
      </w:r>
      <w:bookmarkEnd w:id="5"/>
    </w:p>
    <w:p w14:paraId="31D4E95F" w14:textId="469457F0" w:rsidR="00986E04" w:rsidRPr="00986E04" w:rsidRDefault="00986E04" w:rsidP="00986E04">
      <w:pPr>
        <w:pStyle w:val="EndNoteBibliography"/>
        <w:spacing w:after="360"/>
        <w:ind w:left="440" w:hanging="440"/>
      </w:pPr>
      <w:bookmarkStart w:id="6" w:name="_ENREF_6"/>
      <w:r w:rsidRPr="00986E04">
        <w:t>6.</w:t>
      </w:r>
      <w:r w:rsidRPr="00986E04">
        <w:tab/>
        <w:t>Clifford TJ, Campbell MK, Speechley KN, Gorodzinsky F. Sequelae of infant colic: evidence of transient infant distress and absence of lasting effects on maternal mental health.</w:t>
      </w:r>
      <w:bookmarkEnd w:id="6"/>
      <w:r w:rsidR="003317AD">
        <w:t xml:space="preserve"> </w:t>
      </w:r>
      <w:r w:rsidR="003317AD" w:rsidRPr="00030CA9">
        <w:t>Arch Pediatr Adolesc Med</w:t>
      </w:r>
      <w:r w:rsidR="003317AD" w:rsidRPr="004102EC">
        <w:rPr>
          <w:i/>
        </w:rPr>
        <w:t xml:space="preserve"> </w:t>
      </w:r>
      <w:r w:rsidR="003317AD">
        <w:t>2002;156</w:t>
      </w:r>
      <w:r w:rsidR="003317AD" w:rsidRPr="004102EC">
        <w:t>:1183-1188.</w:t>
      </w:r>
    </w:p>
    <w:p w14:paraId="1423F34B" w14:textId="1DDD1372" w:rsidR="00986E04" w:rsidRPr="00986E04" w:rsidRDefault="00986E04" w:rsidP="00986E04">
      <w:pPr>
        <w:pStyle w:val="EndNoteBibliography"/>
        <w:spacing w:after="360"/>
        <w:ind w:left="440" w:hanging="440"/>
      </w:pPr>
      <w:bookmarkStart w:id="7" w:name="_ENREF_7"/>
      <w:r w:rsidRPr="00986E04">
        <w:t>7.</w:t>
      </w:r>
      <w:r w:rsidRPr="00986E04">
        <w:tab/>
        <w:t xml:space="preserve">Reijneveld SA, Brugman E, Hirasing RA. Excessive infant crying: the impact of varying definitions. </w:t>
      </w:r>
      <w:r w:rsidRPr="000B6DEA">
        <w:t>Pediatrics</w:t>
      </w:r>
      <w:r w:rsidRPr="00986E04">
        <w:rPr>
          <w:i/>
        </w:rPr>
        <w:t xml:space="preserve"> </w:t>
      </w:r>
      <w:r w:rsidR="00680D05">
        <w:t>2001;108</w:t>
      </w:r>
      <w:r w:rsidRPr="00986E04">
        <w:t>:893-897.</w:t>
      </w:r>
      <w:bookmarkEnd w:id="7"/>
    </w:p>
    <w:p w14:paraId="290FDAE3" w14:textId="3B1FC367" w:rsidR="00986E04" w:rsidRPr="00986E04" w:rsidRDefault="00986E04" w:rsidP="00986E04">
      <w:pPr>
        <w:pStyle w:val="EndNoteBibliography"/>
        <w:spacing w:after="360"/>
        <w:ind w:left="440" w:hanging="440"/>
      </w:pPr>
      <w:bookmarkStart w:id="8" w:name="_ENREF_8"/>
      <w:r w:rsidRPr="00986E04">
        <w:t>8.</w:t>
      </w:r>
      <w:r w:rsidRPr="00986E04">
        <w:tab/>
        <w:t xml:space="preserve">Barr RG, Paterson JA, MacMartin LM, Lehtonen L, Young SN. Prolonged and unsoothable crying bouts in infants with and without colic. </w:t>
      </w:r>
      <w:r w:rsidR="00A75BAF">
        <w:t xml:space="preserve">J Dev Behav Pediatr </w:t>
      </w:r>
      <w:r w:rsidR="00680D05">
        <w:t>2005;26</w:t>
      </w:r>
      <w:r w:rsidRPr="00986E04">
        <w:t>:14-23.</w:t>
      </w:r>
      <w:bookmarkEnd w:id="8"/>
    </w:p>
    <w:p w14:paraId="157DBE1A" w14:textId="410CA61B" w:rsidR="00986E04" w:rsidRPr="00986E04" w:rsidRDefault="00986E04" w:rsidP="00986E04">
      <w:pPr>
        <w:pStyle w:val="EndNoteBibliography"/>
        <w:spacing w:after="360"/>
        <w:ind w:left="440" w:hanging="440"/>
      </w:pPr>
      <w:bookmarkStart w:id="9" w:name="_ENREF_9"/>
      <w:r w:rsidRPr="00986E04">
        <w:t>9.</w:t>
      </w:r>
      <w:r w:rsidRPr="00986E04">
        <w:tab/>
        <w:t xml:space="preserve">Iacono G, Carroccio A, Montalto G, et al. Severe infantile colic and food intolerance: a long-term prospective study. </w:t>
      </w:r>
      <w:r w:rsidR="00A75BAF">
        <w:t xml:space="preserve">J Pediatr Gastroenterol Nutr </w:t>
      </w:r>
      <w:r w:rsidRPr="00986E04">
        <w:t>1991;12:332–335.</w:t>
      </w:r>
      <w:bookmarkEnd w:id="9"/>
    </w:p>
    <w:p w14:paraId="5A88410B" w14:textId="3B5CF64A" w:rsidR="00986E04" w:rsidRPr="00986E04" w:rsidRDefault="00986E04" w:rsidP="00986E04">
      <w:pPr>
        <w:pStyle w:val="EndNoteBibliography"/>
        <w:spacing w:after="360"/>
        <w:ind w:left="440" w:hanging="440"/>
      </w:pPr>
      <w:bookmarkStart w:id="10" w:name="_ENREF_10"/>
      <w:r w:rsidRPr="00986E04">
        <w:t>10.</w:t>
      </w:r>
      <w:r w:rsidRPr="00986E04">
        <w:tab/>
        <w:t xml:space="preserve">Lothe L, Lindberg T, Jakobsson I. Cow’s milk formula as a cause of infantile colic: a double-blind study. </w:t>
      </w:r>
      <w:r w:rsidR="005A2DDD">
        <w:t>Pediatrics</w:t>
      </w:r>
      <w:r w:rsidRPr="005A2DDD">
        <w:t xml:space="preserve"> </w:t>
      </w:r>
      <w:r w:rsidRPr="00986E04">
        <w:t>1982;70:7-10.</w:t>
      </w:r>
      <w:bookmarkEnd w:id="10"/>
    </w:p>
    <w:p w14:paraId="45D2466B" w14:textId="40A43A75" w:rsidR="00986E04" w:rsidRPr="00986E04" w:rsidRDefault="00986E04" w:rsidP="00986E04">
      <w:pPr>
        <w:pStyle w:val="EndNoteBibliography"/>
        <w:spacing w:after="360"/>
        <w:ind w:left="440" w:hanging="440"/>
      </w:pPr>
      <w:bookmarkStart w:id="11" w:name="_ENREF_11"/>
      <w:r w:rsidRPr="00986E04">
        <w:lastRenderedPageBreak/>
        <w:t>11.</w:t>
      </w:r>
      <w:r w:rsidRPr="00986E04">
        <w:tab/>
        <w:t xml:space="preserve">Taubman B. Parental counseling compared with elimination of cow’s milk or soy milk protein for the treatment of infant colic syndrome: a randomized trial. </w:t>
      </w:r>
      <w:r w:rsidR="00F05379">
        <w:t>Pediatrics</w:t>
      </w:r>
      <w:r w:rsidRPr="00F05379">
        <w:t xml:space="preserve"> </w:t>
      </w:r>
      <w:r w:rsidRPr="00986E04">
        <w:t>1988;81:756–761.</w:t>
      </w:r>
      <w:bookmarkEnd w:id="11"/>
    </w:p>
    <w:p w14:paraId="4564A361" w14:textId="4B773C42" w:rsidR="00986E04" w:rsidRPr="00986E04" w:rsidRDefault="00986E04" w:rsidP="00986E04">
      <w:pPr>
        <w:pStyle w:val="EndNoteBibliography"/>
        <w:spacing w:after="360"/>
        <w:ind w:left="440" w:hanging="440"/>
      </w:pPr>
      <w:bookmarkStart w:id="12" w:name="_ENREF_12"/>
      <w:r w:rsidRPr="00986E04">
        <w:t>12.</w:t>
      </w:r>
      <w:r w:rsidRPr="00986E04">
        <w:tab/>
        <w:t xml:space="preserve">Wessel MA, Cobb JC, Jackson EB, Harris GS, Detwiler AC. Paroxysmal fussing in infancy: sometimes called "colic". </w:t>
      </w:r>
      <w:r w:rsidR="002B3EE9">
        <w:t xml:space="preserve">Pediatrics </w:t>
      </w:r>
      <w:r w:rsidRPr="00986E04">
        <w:t>1954;14:421-434.</w:t>
      </w:r>
      <w:bookmarkEnd w:id="12"/>
    </w:p>
    <w:p w14:paraId="2E85B596" w14:textId="7F68A031" w:rsidR="00986E04" w:rsidRPr="00986E04" w:rsidRDefault="00986E04" w:rsidP="00986E04">
      <w:pPr>
        <w:pStyle w:val="EndNoteBibliography"/>
        <w:spacing w:after="360"/>
        <w:ind w:left="440" w:hanging="440"/>
      </w:pPr>
      <w:bookmarkStart w:id="13" w:name="_ENREF_13"/>
      <w:r w:rsidRPr="00986E04">
        <w:t>13.</w:t>
      </w:r>
      <w:r w:rsidRPr="00986E04">
        <w:tab/>
        <w:t xml:space="preserve">Lucassen PL, Assendelft WJ, van Eijk JT, Gubbels JW, Douwes AC, van Geldrop WJ. Systematic review of the occurrence of infantile colic in the community. </w:t>
      </w:r>
      <w:r w:rsidR="00AB62B3">
        <w:t xml:space="preserve">Arch Dis Child </w:t>
      </w:r>
      <w:r w:rsidR="00680D05">
        <w:t>2001;84</w:t>
      </w:r>
      <w:r w:rsidRPr="00986E04">
        <w:t>:398-403.</w:t>
      </w:r>
      <w:bookmarkEnd w:id="13"/>
    </w:p>
    <w:p w14:paraId="7B908BBE" w14:textId="1FAC5A2E" w:rsidR="00986E04" w:rsidRPr="00986E04" w:rsidRDefault="00986E04" w:rsidP="00986E04">
      <w:pPr>
        <w:pStyle w:val="EndNoteBibliography"/>
        <w:spacing w:after="360"/>
        <w:ind w:left="440" w:hanging="440"/>
      </w:pPr>
      <w:bookmarkStart w:id="14" w:name="_ENREF_14"/>
      <w:r w:rsidRPr="00986E04">
        <w:t>14.</w:t>
      </w:r>
      <w:r w:rsidRPr="00986E04">
        <w:tab/>
        <w:t xml:space="preserve">St. James-Roberts I, Hurry J, Bowyer J. Objective confirmation of crying durations in infants referred for excessive crying. </w:t>
      </w:r>
      <w:r w:rsidR="00ED79E0">
        <w:t>Arch Dis Child</w:t>
      </w:r>
      <w:r w:rsidRPr="00ED79E0">
        <w:t xml:space="preserve"> </w:t>
      </w:r>
      <w:r w:rsidR="00680D05">
        <w:t>1993;68</w:t>
      </w:r>
      <w:r w:rsidRPr="00986E04">
        <w:t>:82-84.</w:t>
      </w:r>
      <w:bookmarkEnd w:id="14"/>
    </w:p>
    <w:p w14:paraId="4FFA6599" w14:textId="21552DC3" w:rsidR="00986E04" w:rsidRPr="00986E04" w:rsidRDefault="00986E04" w:rsidP="00986E04">
      <w:pPr>
        <w:pStyle w:val="EndNoteBibliography"/>
        <w:spacing w:after="360"/>
        <w:ind w:left="440" w:hanging="440"/>
      </w:pPr>
      <w:bookmarkStart w:id="15" w:name="_ENREF_15"/>
      <w:r w:rsidRPr="00986E04">
        <w:t>15.</w:t>
      </w:r>
      <w:r w:rsidRPr="00986E04">
        <w:tab/>
        <w:t xml:space="preserve">Barr RG, Rotman A, Yaremko J, Leduc D, Francoeur TE. The crying of infants with colic: a controlled empirical description. </w:t>
      </w:r>
      <w:r w:rsidR="003E06F1">
        <w:t>Pediatrics</w:t>
      </w:r>
      <w:r w:rsidRPr="00986E04">
        <w:rPr>
          <w:i/>
        </w:rPr>
        <w:t xml:space="preserve"> </w:t>
      </w:r>
      <w:r w:rsidR="00680D05">
        <w:t>1992;90</w:t>
      </w:r>
      <w:r w:rsidRPr="00986E04">
        <w:t>:14-21.</w:t>
      </w:r>
      <w:bookmarkEnd w:id="15"/>
    </w:p>
    <w:p w14:paraId="60BF0EB6" w14:textId="53864552" w:rsidR="00986E04" w:rsidRPr="00986E04" w:rsidRDefault="00986E04" w:rsidP="00986E04">
      <w:pPr>
        <w:pStyle w:val="EndNoteBibliography"/>
        <w:spacing w:after="360"/>
        <w:ind w:left="440" w:hanging="440"/>
      </w:pPr>
      <w:bookmarkStart w:id="16" w:name="_ENREF_16"/>
      <w:r w:rsidRPr="00986E04">
        <w:t>16.</w:t>
      </w:r>
      <w:r w:rsidRPr="00986E04">
        <w:tab/>
        <w:t xml:space="preserve">Lynn R. What has caused the Flynn effect? Secular increases in the Development Quotients of infants [Review]. </w:t>
      </w:r>
      <w:r w:rsidR="003E06F1">
        <w:t xml:space="preserve">Intelligence </w:t>
      </w:r>
      <w:r w:rsidR="00680D05">
        <w:t>2009;37</w:t>
      </w:r>
      <w:r w:rsidRPr="00986E04">
        <w:t>:16-24.</w:t>
      </w:r>
      <w:bookmarkEnd w:id="16"/>
    </w:p>
    <w:p w14:paraId="66CD1A99" w14:textId="60CFBF66" w:rsidR="00986E04" w:rsidRPr="00986E04" w:rsidRDefault="00986E04" w:rsidP="00986E04">
      <w:pPr>
        <w:pStyle w:val="EndNoteBibliography"/>
        <w:spacing w:after="360"/>
        <w:ind w:left="440" w:hanging="440"/>
      </w:pPr>
      <w:bookmarkStart w:id="17" w:name="_ENREF_17"/>
      <w:r w:rsidRPr="00986E04">
        <w:t>17.</w:t>
      </w:r>
      <w:r w:rsidRPr="00986E04">
        <w:tab/>
        <w:t xml:space="preserve">Collishaw S, Maughan B, Natarajan L, Pickles A. Trends in adolescent emotional problems in England: a comparison of two national cohorts twenty years apart. </w:t>
      </w:r>
      <w:r w:rsidR="003E06F1" w:rsidRPr="00030CA9">
        <w:t>J Child Psychol Psychiatr</w:t>
      </w:r>
      <w:r w:rsidR="003E06F1">
        <w:t>y</w:t>
      </w:r>
      <w:r w:rsidRPr="00986E04">
        <w:rPr>
          <w:i/>
        </w:rPr>
        <w:t xml:space="preserve"> </w:t>
      </w:r>
      <w:r w:rsidR="00680D05">
        <w:t>2010;51</w:t>
      </w:r>
      <w:r w:rsidRPr="00986E04">
        <w:t>:885-894.</w:t>
      </w:r>
      <w:bookmarkEnd w:id="17"/>
    </w:p>
    <w:p w14:paraId="31EC2908" w14:textId="61B4E996" w:rsidR="00986E04" w:rsidRPr="00986E04" w:rsidRDefault="00986E04" w:rsidP="00986E04">
      <w:pPr>
        <w:pStyle w:val="EndNoteBibliography"/>
        <w:spacing w:after="360"/>
        <w:ind w:left="440" w:hanging="440"/>
      </w:pPr>
      <w:bookmarkStart w:id="18" w:name="_ENREF_18"/>
      <w:r w:rsidRPr="00986E04">
        <w:t>18.</w:t>
      </w:r>
      <w:r w:rsidRPr="00986E04">
        <w:tab/>
        <w:t xml:space="preserve">Barr RG, Konner M, Bakeman R, Adamson L. Crying in !Kung San infants: </w:t>
      </w:r>
      <w:r w:rsidR="00680D05">
        <w:t>A</w:t>
      </w:r>
      <w:r w:rsidRPr="00986E04">
        <w:t xml:space="preserve"> test of the cultural specificity hypothesis. </w:t>
      </w:r>
      <w:r w:rsidR="00B641DB">
        <w:t>Dev Med Child Neurol</w:t>
      </w:r>
      <w:r w:rsidRPr="00B641DB">
        <w:t xml:space="preserve"> </w:t>
      </w:r>
      <w:r w:rsidR="00680D05">
        <w:t>1991;33</w:t>
      </w:r>
      <w:r w:rsidRPr="00986E04">
        <w:t>:601-610.</w:t>
      </w:r>
      <w:bookmarkEnd w:id="18"/>
    </w:p>
    <w:p w14:paraId="51D91583" w14:textId="57EF1014" w:rsidR="00986E04" w:rsidRPr="00986E04" w:rsidRDefault="00986E04" w:rsidP="00986E04">
      <w:pPr>
        <w:pStyle w:val="EndNoteBibliography"/>
        <w:spacing w:after="360"/>
        <w:ind w:left="440" w:hanging="440"/>
      </w:pPr>
      <w:bookmarkStart w:id="19" w:name="_ENREF_19"/>
      <w:r w:rsidRPr="00986E04">
        <w:t>19.</w:t>
      </w:r>
      <w:r w:rsidRPr="00986E04">
        <w:tab/>
        <w:t xml:space="preserve">Lee K. The crying pattern of Korean infants and related factors. </w:t>
      </w:r>
      <w:r w:rsidR="001F69C3">
        <w:t>Dev Med Child Neurol</w:t>
      </w:r>
      <w:r w:rsidRPr="00986E04">
        <w:rPr>
          <w:i/>
        </w:rPr>
        <w:t xml:space="preserve"> </w:t>
      </w:r>
      <w:r w:rsidR="00680D05">
        <w:t>1994;36</w:t>
      </w:r>
      <w:r w:rsidRPr="00986E04">
        <w:t>:601-607.</w:t>
      </w:r>
      <w:bookmarkEnd w:id="19"/>
    </w:p>
    <w:p w14:paraId="7D23E25A" w14:textId="79BC3975" w:rsidR="00986E04" w:rsidRPr="00986E04" w:rsidRDefault="00986E04" w:rsidP="00986E04">
      <w:pPr>
        <w:pStyle w:val="EndNoteBibliography"/>
        <w:spacing w:after="360"/>
        <w:ind w:left="440" w:hanging="440"/>
      </w:pPr>
      <w:bookmarkStart w:id="20" w:name="_ENREF_20"/>
      <w:r w:rsidRPr="00986E04">
        <w:t>20.</w:t>
      </w:r>
      <w:r w:rsidRPr="00986E04">
        <w:tab/>
        <w:t xml:space="preserve">St James-Roberts I, Alvarez M, Csipke E, Abramsky T, Goodwin J, Sorgenfrei E. Infant crying and sleeping in London, Copenhagen and when parents adopt a "proximal" form of care. </w:t>
      </w:r>
      <w:r w:rsidRPr="00BA4788">
        <w:t>Pediatrics</w:t>
      </w:r>
      <w:r w:rsidRPr="00986E04">
        <w:rPr>
          <w:i/>
        </w:rPr>
        <w:t xml:space="preserve"> </w:t>
      </w:r>
      <w:r w:rsidR="00680D05">
        <w:t>2006;117:</w:t>
      </w:r>
      <w:r w:rsidRPr="00986E04">
        <w:t>1146-1155.</w:t>
      </w:r>
      <w:bookmarkEnd w:id="20"/>
    </w:p>
    <w:p w14:paraId="6CC114CA" w14:textId="4C129F47" w:rsidR="00986E04" w:rsidRPr="00986E04" w:rsidRDefault="00986E04" w:rsidP="00986E04">
      <w:pPr>
        <w:pStyle w:val="EndNoteBibliography"/>
        <w:spacing w:after="360"/>
        <w:ind w:left="440" w:hanging="440"/>
      </w:pPr>
      <w:bookmarkStart w:id="21" w:name="_ENREF_21"/>
      <w:r w:rsidRPr="00986E04">
        <w:lastRenderedPageBreak/>
        <w:t>21.</w:t>
      </w:r>
      <w:r w:rsidRPr="00986E04">
        <w:tab/>
        <w:t xml:space="preserve">Lucas A, St. James-Roberts I. Crying, fussing, and colic behaviour in breast- and bottle-fed infants. </w:t>
      </w:r>
      <w:r w:rsidR="009C413D">
        <w:t>Early Hum Dev</w:t>
      </w:r>
      <w:r w:rsidRPr="009C413D">
        <w:t xml:space="preserve"> </w:t>
      </w:r>
      <w:r w:rsidR="00150734">
        <w:t>1998;53</w:t>
      </w:r>
      <w:r w:rsidRPr="00986E04">
        <w:t>:9-18.</w:t>
      </w:r>
      <w:bookmarkEnd w:id="21"/>
    </w:p>
    <w:p w14:paraId="409B9B11" w14:textId="0AAD737C" w:rsidR="00986E04" w:rsidRPr="00986E04" w:rsidRDefault="00986E04" w:rsidP="00986E04">
      <w:pPr>
        <w:pStyle w:val="EndNoteBibliography"/>
        <w:spacing w:after="360"/>
        <w:ind w:left="440" w:hanging="440"/>
      </w:pPr>
      <w:bookmarkStart w:id="22" w:name="_ENREF_22"/>
      <w:r w:rsidRPr="00986E04">
        <w:t>22.</w:t>
      </w:r>
      <w:r w:rsidRPr="00986E04">
        <w:tab/>
        <w:t xml:space="preserve">Hunziker UA, Barr RG. Increased carrying reduces infant crying: a randomized controlled trial. </w:t>
      </w:r>
      <w:r w:rsidR="009C413D">
        <w:t>Pediatrics</w:t>
      </w:r>
      <w:r w:rsidRPr="00986E04">
        <w:rPr>
          <w:i/>
        </w:rPr>
        <w:t xml:space="preserve"> </w:t>
      </w:r>
      <w:r w:rsidR="00150734">
        <w:t>1986;77</w:t>
      </w:r>
      <w:r w:rsidRPr="00986E04">
        <w:t>:641-648.</w:t>
      </w:r>
      <w:bookmarkEnd w:id="22"/>
    </w:p>
    <w:p w14:paraId="62635C51" w14:textId="561C522C" w:rsidR="00986E04" w:rsidRPr="00986E04" w:rsidRDefault="00986E04" w:rsidP="00986E04">
      <w:pPr>
        <w:pStyle w:val="EndNoteBibliography"/>
        <w:spacing w:after="360"/>
        <w:ind w:left="440" w:hanging="440"/>
      </w:pPr>
      <w:bookmarkStart w:id="23" w:name="_ENREF_23"/>
      <w:r w:rsidRPr="00986E04">
        <w:t>23.</w:t>
      </w:r>
      <w:r w:rsidRPr="00986E04">
        <w:tab/>
        <w:t xml:space="preserve">van der Wal MF, van den Boom DC, Pauw-Plomp H, de Jonge GA. Mothers' reports of infant crying and soothing in a multicultural population. </w:t>
      </w:r>
      <w:r w:rsidR="000956B5">
        <w:t>Arch Dis Child</w:t>
      </w:r>
      <w:r w:rsidRPr="000956B5">
        <w:t xml:space="preserve"> </w:t>
      </w:r>
      <w:r w:rsidR="00150734">
        <w:t>1998;79</w:t>
      </w:r>
      <w:r w:rsidRPr="00986E04">
        <w:t>:312-317.</w:t>
      </w:r>
      <w:bookmarkEnd w:id="23"/>
    </w:p>
    <w:p w14:paraId="34B12AB6" w14:textId="0949E27D" w:rsidR="00986E04" w:rsidRPr="00986E04" w:rsidRDefault="00986E04" w:rsidP="00986E04">
      <w:pPr>
        <w:pStyle w:val="EndNoteBibliography"/>
        <w:spacing w:after="360"/>
        <w:ind w:left="440" w:hanging="440"/>
      </w:pPr>
      <w:bookmarkStart w:id="24" w:name="_ENREF_24"/>
      <w:r w:rsidRPr="00986E04">
        <w:t>24.</w:t>
      </w:r>
      <w:r w:rsidRPr="00986E04">
        <w:tab/>
        <w:t xml:space="preserve">St James-Roberts I, Bowyer J, Varghese S, Sawdon J. Infant crying patterns in Manali and London. </w:t>
      </w:r>
      <w:r w:rsidR="000956B5">
        <w:t xml:space="preserve">Child Care Health Dev </w:t>
      </w:r>
      <w:r w:rsidR="00150734">
        <w:t>1994;20</w:t>
      </w:r>
      <w:r w:rsidRPr="00986E04">
        <w:t>:323-337.</w:t>
      </w:r>
      <w:bookmarkEnd w:id="24"/>
    </w:p>
    <w:p w14:paraId="3397175B" w14:textId="6E4F6370" w:rsidR="00E222D9" w:rsidRPr="004102EC" w:rsidRDefault="00986E04" w:rsidP="00E222D9">
      <w:pPr>
        <w:pStyle w:val="EndNoteBibliography"/>
        <w:spacing w:after="360"/>
        <w:ind w:left="440" w:hanging="440"/>
      </w:pPr>
      <w:bookmarkStart w:id="25" w:name="_ENREF_25"/>
      <w:r w:rsidRPr="00986E04">
        <w:t>25.</w:t>
      </w:r>
      <w:r w:rsidRPr="00986E04">
        <w:tab/>
        <w:t xml:space="preserve">Alison J. Increasing </w:t>
      </w:r>
      <w:r w:rsidR="00150734">
        <w:t>b</w:t>
      </w:r>
      <w:r w:rsidRPr="00986E04">
        <w:t xml:space="preserve">reastfeeding </w:t>
      </w:r>
      <w:r w:rsidR="00150734">
        <w:t>r</w:t>
      </w:r>
      <w:r w:rsidRPr="00986E04">
        <w:t xml:space="preserve">ates: Do </w:t>
      </w:r>
      <w:r w:rsidR="00150734">
        <w:t>c</w:t>
      </w:r>
      <w:r w:rsidRPr="00986E04">
        <w:t xml:space="preserve">hanging </w:t>
      </w:r>
      <w:r w:rsidR="00150734">
        <w:t>d</w:t>
      </w:r>
      <w:r w:rsidRPr="00986E04">
        <w:t xml:space="preserve">emographics </w:t>
      </w:r>
      <w:r w:rsidR="00150734">
        <w:t>e</w:t>
      </w:r>
      <w:r w:rsidRPr="00986E04">
        <w:t xml:space="preserve">xplain </w:t>
      </w:r>
      <w:r w:rsidR="00150734">
        <w:t>t</w:t>
      </w:r>
      <w:r w:rsidRPr="00986E04">
        <w:t xml:space="preserve">hem? </w:t>
      </w:r>
      <w:bookmarkStart w:id="26" w:name="_ENREF_26"/>
      <w:bookmarkEnd w:id="25"/>
      <w:r w:rsidR="00E222D9" w:rsidRPr="007856AD">
        <w:t>Women Health Iss</w:t>
      </w:r>
      <w:r w:rsidR="00E222D9" w:rsidRPr="004102EC">
        <w:rPr>
          <w:i/>
        </w:rPr>
        <w:t xml:space="preserve"> </w:t>
      </w:r>
      <w:r w:rsidR="00E222D9">
        <w:t>2007;17</w:t>
      </w:r>
      <w:r w:rsidR="00E222D9" w:rsidRPr="004102EC">
        <w:t>:84-92.</w:t>
      </w:r>
    </w:p>
    <w:p w14:paraId="20CA8946" w14:textId="76A6C0DC" w:rsidR="00986E04" w:rsidRPr="00986E04" w:rsidRDefault="00986E04" w:rsidP="00986E04">
      <w:pPr>
        <w:pStyle w:val="EndNoteBibliography"/>
        <w:spacing w:after="360"/>
        <w:ind w:left="440" w:hanging="440"/>
      </w:pPr>
      <w:r w:rsidRPr="00986E04">
        <w:t>26.</w:t>
      </w:r>
      <w:r w:rsidRPr="00986E04">
        <w:tab/>
        <w:t xml:space="preserve">Alvarez M, St James-Roberts I. Infant fussing and crying patterns in the first year in an urban community in Denmark. </w:t>
      </w:r>
      <w:r w:rsidR="009964B0">
        <w:t xml:space="preserve">Acta Paediatr </w:t>
      </w:r>
      <w:r w:rsidRPr="00986E04">
        <w:t>1996;85:463-466.</w:t>
      </w:r>
      <w:bookmarkEnd w:id="26"/>
    </w:p>
    <w:p w14:paraId="63282EF3" w14:textId="5D4CEA5B" w:rsidR="00986E04" w:rsidRPr="00986E04" w:rsidRDefault="00986E04" w:rsidP="00986E04">
      <w:pPr>
        <w:pStyle w:val="EndNoteBibliography"/>
        <w:spacing w:after="360"/>
        <w:ind w:left="440" w:hanging="440"/>
      </w:pPr>
      <w:bookmarkStart w:id="27" w:name="_ENREF_27"/>
      <w:r w:rsidRPr="00986E04">
        <w:t>27.</w:t>
      </w:r>
      <w:r w:rsidRPr="00986E04">
        <w:tab/>
        <w:t xml:space="preserve">Brazelton TB. Crying in infancy. </w:t>
      </w:r>
      <w:r w:rsidR="009964B0">
        <w:t xml:space="preserve">Pediatrics </w:t>
      </w:r>
      <w:r w:rsidRPr="00986E04">
        <w:t>1962;29:579-588.</w:t>
      </w:r>
      <w:bookmarkEnd w:id="27"/>
    </w:p>
    <w:p w14:paraId="654E25C6" w14:textId="7641BDD1" w:rsidR="00986E04" w:rsidRPr="00986E04" w:rsidRDefault="00986E04" w:rsidP="00986E04">
      <w:pPr>
        <w:pStyle w:val="EndNoteBibliography"/>
        <w:spacing w:after="360"/>
        <w:ind w:left="440" w:hanging="440"/>
      </w:pPr>
      <w:bookmarkStart w:id="28" w:name="_ENREF_28"/>
      <w:r w:rsidRPr="00986E04">
        <w:t>28.</w:t>
      </w:r>
      <w:r w:rsidRPr="00986E04">
        <w:tab/>
        <w:t xml:space="preserve">Barr RG. The early crying paradox: A modest proposal. </w:t>
      </w:r>
      <w:r w:rsidR="009964B0">
        <w:t>Human Nature</w:t>
      </w:r>
      <w:r w:rsidRPr="009964B0">
        <w:t xml:space="preserve"> </w:t>
      </w:r>
      <w:r w:rsidRPr="00986E04">
        <w:t>1990;1:355-389.</w:t>
      </w:r>
      <w:bookmarkEnd w:id="28"/>
    </w:p>
    <w:p w14:paraId="3670D826" w14:textId="71280DA2" w:rsidR="00986E04" w:rsidRPr="00986E04" w:rsidRDefault="00986E04" w:rsidP="00986E04">
      <w:pPr>
        <w:pStyle w:val="EndNoteBibliography"/>
        <w:spacing w:after="360"/>
        <w:ind w:left="440" w:hanging="440"/>
      </w:pPr>
      <w:bookmarkStart w:id="29" w:name="_ENREF_29"/>
      <w:r w:rsidRPr="00986E04">
        <w:t>29.</w:t>
      </w:r>
      <w:r w:rsidRPr="00986E04">
        <w:tab/>
        <w:t xml:space="preserve">Barr RG, Rivara FP, Barr M, et al. </w:t>
      </w:r>
      <w:r w:rsidR="009964B0">
        <w:t>Effectiveness of educational materials designed to change knowledge and behaviors regarding crying and shaken-b</w:t>
      </w:r>
      <w:r w:rsidR="009964B0" w:rsidRPr="004102EC">
        <w:t>ab</w:t>
      </w:r>
      <w:r w:rsidR="009964B0">
        <w:t>y syndrome in mothers of newborns: A randomized, controlled t</w:t>
      </w:r>
      <w:r w:rsidR="009964B0" w:rsidRPr="004102EC">
        <w:t>rial</w:t>
      </w:r>
      <w:r w:rsidR="009964B0">
        <w:t>.</w:t>
      </w:r>
      <w:r w:rsidRPr="00986E04">
        <w:t xml:space="preserve"> </w:t>
      </w:r>
      <w:r w:rsidR="009964B0">
        <w:t>Pediatrics</w:t>
      </w:r>
      <w:r w:rsidRPr="009964B0">
        <w:t xml:space="preserve"> </w:t>
      </w:r>
      <w:r w:rsidRPr="00986E04">
        <w:t>2009;123:972-980.</w:t>
      </w:r>
      <w:bookmarkEnd w:id="29"/>
    </w:p>
    <w:p w14:paraId="64C702F1" w14:textId="4C2ADD9A" w:rsidR="00986E04" w:rsidRPr="00986E04" w:rsidRDefault="00986E04" w:rsidP="00986E04">
      <w:pPr>
        <w:pStyle w:val="EndNoteBibliography"/>
        <w:spacing w:after="360"/>
        <w:ind w:left="440" w:hanging="440"/>
      </w:pPr>
      <w:bookmarkStart w:id="30" w:name="_ENREF_30"/>
      <w:r w:rsidRPr="00986E04">
        <w:t>30.</w:t>
      </w:r>
      <w:r w:rsidRPr="00986E04">
        <w:tab/>
        <w:t xml:space="preserve">Rebelsky F, Black R. Crying in infancy. </w:t>
      </w:r>
      <w:r w:rsidR="00AF157B" w:rsidRPr="00B12179">
        <w:t>J Gen Psychol</w:t>
      </w:r>
      <w:r w:rsidR="00AF157B">
        <w:rPr>
          <w:i/>
        </w:rPr>
        <w:t xml:space="preserve"> </w:t>
      </w:r>
      <w:r w:rsidR="00AF157B" w:rsidRPr="004102EC">
        <w:t>1972;121:49-57</w:t>
      </w:r>
      <w:r w:rsidRPr="00986E04">
        <w:t>.</w:t>
      </w:r>
      <w:bookmarkEnd w:id="30"/>
    </w:p>
    <w:p w14:paraId="0BCD5929" w14:textId="1A632B1D" w:rsidR="00986E04" w:rsidRPr="00986E04" w:rsidRDefault="00986E04" w:rsidP="00986E04">
      <w:pPr>
        <w:pStyle w:val="EndNoteBibliography"/>
        <w:spacing w:after="360"/>
        <w:ind w:left="440" w:hanging="440"/>
      </w:pPr>
      <w:bookmarkStart w:id="31" w:name="_ENREF_31"/>
      <w:r w:rsidRPr="00986E04">
        <w:t>31.</w:t>
      </w:r>
      <w:r w:rsidRPr="00986E04">
        <w:tab/>
        <w:t xml:space="preserve">Barr RG. Crying in the first year of life: good news in the midst of distress. </w:t>
      </w:r>
      <w:r w:rsidR="00567A2E">
        <w:t xml:space="preserve">Child Care Health Dev </w:t>
      </w:r>
      <w:r w:rsidR="00150734">
        <w:t>1998;24</w:t>
      </w:r>
      <w:r w:rsidRPr="00986E04">
        <w:t>:425-439.</w:t>
      </w:r>
      <w:bookmarkEnd w:id="31"/>
    </w:p>
    <w:p w14:paraId="0277CCC0" w14:textId="7C34FD2A" w:rsidR="00986E04" w:rsidRPr="00986E04" w:rsidRDefault="00E94EFE" w:rsidP="00986E04">
      <w:pPr>
        <w:pStyle w:val="EndNoteBibliography"/>
        <w:spacing w:after="360"/>
        <w:ind w:left="440" w:hanging="440"/>
      </w:pPr>
      <w:bookmarkStart w:id="32" w:name="_ENREF_32"/>
      <w:r>
        <w:lastRenderedPageBreak/>
        <w:t>32.</w:t>
      </w:r>
      <w:r>
        <w:tab/>
        <w:t>Alvarez M. Caregiving and early infant crying in a danish c</w:t>
      </w:r>
      <w:r w:rsidR="00986E04" w:rsidRPr="00986E04">
        <w:t xml:space="preserve">ommunity. </w:t>
      </w:r>
      <w:r w:rsidR="00850E29">
        <w:t>J Dev Behav Pediatr</w:t>
      </w:r>
      <w:r w:rsidR="00986E04" w:rsidRPr="00986E04">
        <w:rPr>
          <w:i/>
        </w:rPr>
        <w:t xml:space="preserve"> </w:t>
      </w:r>
      <w:r w:rsidR="00150734">
        <w:t>2004;25</w:t>
      </w:r>
      <w:r w:rsidR="00986E04" w:rsidRPr="00986E04">
        <w:t>:91-98.</w:t>
      </w:r>
      <w:bookmarkEnd w:id="32"/>
    </w:p>
    <w:p w14:paraId="0E987C65" w14:textId="32D4E500" w:rsidR="00986E04" w:rsidRPr="00986E04" w:rsidRDefault="00986E04" w:rsidP="00986E04">
      <w:pPr>
        <w:pStyle w:val="EndNoteBibliography"/>
        <w:spacing w:after="360"/>
        <w:ind w:left="440" w:hanging="440"/>
      </w:pPr>
      <w:bookmarkStart w:id="33" w:name="_ENREF_33"/>
      <w:r w:rsidRPr="00986E04">
        <w:t>33.</w:t>
      </w:r>
      <w:r w:rsidRPr="00986E04">
        <w:tab/>
        <w:t xml:space="preserve">St. James-Roberts I, Plewis I. Individual differences, daily fluctuations, and developmental changes in amounts of infant waking, fussing, crying, feeding, and sleeping. </w:t>
      </w:r>
      <w:r w:rsidR="00850E29">
        <w:t>Child Dev</w:t>
      </w:r>
      <w:r w:rsidRPr="00986E04">
        <w:rPr>
          <w:i/>
        </w:rPr>
        <w:t xml:space="preserve"> </w:t>
      </w:r>
      <w:r w:rsidR="00150734">
        <w:t>1996;67</w:t>
      </w:r>
      <w:r w:rsidRPr="00986E04">
        <w:t>:2527-2540.</w:t>
      </w:r>
      <w:bookmarkEnd w:id="33"/>
    </w:p>
    <w:p w14:paraId="26165C51" w14:textId="47FECF03" w:rsidR="00986E04" w:rsidRPr="00986E04" w:rsidRDefault="00986E04" w:rsidP="00986E04">
      <w:pPr>
        <w:pStyle w:val="EndNoteBibliography"/>
        <w:spacing w:after="360"/>
        <w:ind w:left="440" w:hanging="440"/>
      </w:pPr>
      <w:bookmarkStart w:id="34" w:name="_ENREF_34"/>
      <w:r w:rsidRPr="00986E04">
        <w:t>34.</w:t>
      </w:r>
      <w:r w:rsidRPr="00986E04">
        <w:tab/>
        <w:t xml:space="preserve">Salisbury A, Minard K, Hunsley M, Thoman EB. Audio recording of infant crying: Comparison with maternal cry logs. </w:t>
      </w:r>
      <w:r w:rsidR="00926202">
        <w:t xml:space="preserve">Int J Behav Dev </w:t>
      </w:r>
      <w:r w:rsidR="00150734">
        <w:t>2001;25</w:t>
      </w:r>
      <w:r w:rsidRPr="00986E04">
        <w:t>:458-465.</w:t>
      </w:r>
      <w:bookmarkEnd w:id="34"/>
    </w:p>
    <w:p w14:paraId="388AC7E6" w14:textId="7D5094BA" w:rsidR="00986E04" w:rsidRPr="00986E04" w:rsidRDefault="00986E04" w:rsidP="00986E04">
      <w:pPr>
        <w:pStyle w:val="EndNoteBibliography"/>
        <w:spacing w:after="360"/>
        <w:ind w:left="440" w:hanging="440"/>
      </w:pPr>
      <w:bookmarkStart w:id="35" w:name="_ENREF_35"/>
      <w:r w:rsidRPr="00986E04">
        <w:t>35.</w:t>
      </w:r>
      <w:r w:rsidRPr="00986E04">
        <w:tab/>
        <w:t xml:space="preserve">Barr RG, Kramer MS, Boisjoly C, McVey-White L, Pless IB. Parental diary of infant cry and fuss behaviour. </w:t>
      </w:r>
      <w:r w:rsidR="00926202" w:rsidRPr="00687F11">
        <w:t>Arch Dis Child</w:t>
      </w:r>
      <w:r w:rsidR="00926202" w:rsidRPr="00986E04">
        <w:t xml:space="preserve"> </w:t>
      </w:r>
      <w:r w:rsidR="00150734">
        <w:t>1988;63</w:t>
      </w:r>
      <w:r w:rsidRPr="00986E04">
        <w:t>:380-387.</w:t>
      </w:r>
      <w:bookmarkEnd w:id="35"/>
    </w:p>
    <w:p w14:paraId="59F33F53" w14:textId="573B5989" w:rsidR="00986E04" w:rsidRPr="00986E04" w:rsidRDefault="00986E04" w:rsidP="00986E04">
      <w:pPr>
        <w:pStyle w:val="EndNoteBibliography"/>
        <w:spacing w:after="360"/>
        <w:ind w:left="440" w:hanging="440"/>
      </w:pPr>
      <w:bookmarkStart w:id="36" w:name="_ENREF_36"/>
      <w:r w:rsidRPr="00986E04">
        <w:t>36.</w:t>
      </w:r>
      <w:r w:rsidRPr="00986E04">
        <w:tab/>
        <w:t xml:space="preserve">St James-Roberts I, Conroy S, Wilsher K. Bases for maternal perceptions of infant crying and colic behaviour. </w:t>
      </w:r>
      <w:r w:rsidR="00634B83">
        <w:t>Arch Dis Child</w:t>
      </w:r>
      <w:r w:rsidRPr="00634B83">
        <w:t xml:space="preserve"> </w:t>
      </w:r>
      <w:r w:rsidR="00150734">
        <w:t>1996;75</w:t>
      </w:r>
      <w:r w:rsidRPr="00986E04">
        <w:t>:375-384.</w:t>
      </w:r>
      <w:bookmarkEnd w:id="36"/>
    </w:p>
    <w:p w14:paraId="6B27F8E6" w14:textId="21D85AC0" w:rsidR="00986E04" w:rsidRPr="00986E04" w:rsidRDefault="00986E04" w:rsidP="00986E04">
      <w:pPr>
        <w:pStyle w:val="EndNoteBibliography"/>
        <w:spacing w:after="360"/>
        <w:ind w:left="440" w:hanging="440"/>
      </w:pPr>
      <w:bookmarkStart w:id="37" w:name="_ENREF_37"/>
      <w:r w:rsidRPr="00986E04">
        <w:t>37.</w:t>
      </w:r>
      <w:r w:rsidRPr="00986E04">
        <w:tab/>
        <w:t xml:space="preserve">Moher D, Liberati A, Tetzlaff J, Altman DG. Preferred reporting items for systematic reviews and meta-analyses: the PRISMA statement. </w:t>
      </w:r>
      <w:r w:rsidRPr="009C3DA5">
        <w:t>P</w:t>
      </w:r>
      <w:r w:rsidR="009C3DA5">
        <w:t>LoS Med</w:t>
      </w:r>
      <w:r w:rsidRPr="009C3DA5">
        <w:t xml:space="preserve"> </w:t>
      </w:r>
      <w:r w:rsidR="00150734">
        <w:t>2009;6</w:t>
      </w:r>
      <w:r w:rsidRPr="00986E04">
        <w:t>:e1000097.</w:t>
      </w:r>
      <w:bookmarkEnd w:id="37"/>
    </w:p>
    <w:p w14:paraId="38750B88" w14:textId="77777777" w:rsidR="00986E04" w:rsidRPr="00986E04" w:rsidRDefault="00986E04" w:rsidP="00986E04">
      <w:pPr>
        <w:pStyle w:val="EndNoteBibliography"/>
        <w:spacing w:after="360"/>
        <w:ind w:left="440" w:hanging="440"/>
      </w:pPr>
      <w:bookmarkStart w:id="38" w:name="_ENREF_38"/>
      <w:r w:rsidRPr="00986E04">
        <w:t>38.</w:t>
      </w:r>
      <w:r w:rsidRPr="00986E04">
        <w:tab/>
        <w:t xml:space="preserve">Borenstein M, Hedges L, Higgins J, Rothstein H. </w:t>
      </w:r>
      <w:r w:rsidRPr="000F6914">
        <w:t xml:space="preserve">Comprehensive Meta-analysis (Version 2) [Computer Software]. </w:t>
      </w:r>
      <w:r w:rsidRPr="00986E04">
        <w:t>Biostat, Englewood NJ; 2005.</w:t>
      </w:r>
      <w:bookmarkEnd w:id="38"/>
    </w:p>
    <w:p w14:paraId="56347CF7" w14:textId="77777777" w:rsidR="00986E04" w:rsidRPr="00986E04" w:rsidRDefault="00986E04" w:rsidP="00986E04">
      <w:pPr>
        <w:pStyle w:val="EndNoteBibliography"/>
        <w:spacing w:after="360"/>
        <w:ind w:left="440" w:hanging="440"/>
      </w:pPr>
      <w:bookmarkStart w:id="39" w:name="_ENREF_39"/>
      <w:r w:rsidRPr="00986E04">
        <w:t>39.</w:t>
      </w:r>
      <w:r w:rsidRPr="00986E04">
        <w:tab/>
        <w:t xml:space="preserve">Cohen J. </w:t>
      </w:r>
      <w:r w:rsidRPr="00F43BB2">
        <w:t xml:space="preserve">Statistical Power Analyses for the Behavioral Sciences. </w:t>
      </w:r>
      <w:r w:rsidRPr="00986E04">
        <w:t>2nd ed. Hillsdale, NY: Erlbaum1988.</w:t>
      </w:r>
      <w:bookmarkEnd w:id="39"/>
    </w:p>
    <w:p w14:paraId="068AF00B" w14:textId="77777777" w:rsidR="00986E04" w:rsidRPr="00986E04" w:rsidRDefault="00986E04" w:rsidP="00986E04">
      <w:pPr>
        <w:pStyle w:val="EndNoteBibliography"/>
        <w:spacing w:after="360"/>
        <w:ind w:left="440" w:hanging="440"/>
      </w:pPr>
      <w:bookmarkStart w:id="40" w:name="_ENREF_40"/>
      <w:r w:rsidRPr="00986E04">
        <w:t>40.</w:t>
      </w:r>
      <w:r w:rsidRPr="00986E04">
        <w:tab/>
        <w:t xml:space="preserve">Cooper H, Hedges L. </w:t>
      </w:r>
      <w:r w:rsidRPr="00F43BB2">
        <w:t xml:space="preserve">The Handbook of Research Synthesis. </w:t>
      </w:r>
      <w:r w:rsidRPr="00986E04">
        <w:t>New York: Russel Sage Foundation.; 1994.</w:t>
      </w:r>
      <w:bookmarkEnd w:id="40"/>
    </w:p>
    <w:p w14:paraId="544AF5BA" w14:textId="77777777" w:rsidR="00986E04" w:rsidRPr="00986E04" w:rsidRDefault="00986E04" w:rsidP="00986E04">
      <w:pPr>
        <w:pStyle w:val="EndNoteBibliography"/>
        <w:spacing w:after="360"/>
        <w:ind w:left="440" w:hanging="440"/>
      </w:pPr>
      <w:bookmarkStart w:id="41" w:name="_ENREF_41"/>
      <w:r w:rsidRPr="00986E04">
        <w:t>41.</w:t>
      </w:r>
      <w:r w:rsidRPr="00986E04">
        <w:tab/>
        <w:t xml:space="preserve">Borenstein M, Hedges LV, Higgins JPT, Rothstein HR. </w:t>
      </w:r>
      <w:r w:rsidRPr="00F43BB2">
        <w:t>Inroduction to Meta-Analysis.</w:t>
      </w:r>
      <w:r w:rsidRPr="00986E04">
        <w:t xml:space="preserve"> Chichester (UK): John Wiley &amp; Sons,; 2009.</w:t>
      </w:r>
      <w:bookmarkEnd w:id="41"/>
    </w:p>
    <w:p w14:paraId="242DEF76" w14:textId="77777777" w:rsidR="00986E04" w:rsidRPr="00986E04" w:rsidRDefault="00986E04" w:rsidP="00986E04">
      <w:pPr>
        <w:pStyle w:val="EndNoteBibliography"/>
        <w:spacing w:after="360"/>
        <w:ind w:left="440" w:hanging="440"/>
      </w:pPr>
      <w:bookmarkStart w:id="42" w:name="_ENREF_42"/>
      <w:r w:rsidRPr="00986E04">
        <w:t>42.</w:t>
      </w:r>
      <w:r w:rsidRPr="00986E04">
        <w:tab/>
        <w:t>Begg CB, Mazumdar M. Operating characteristics of a rank correlation test for publication bias.</w:t>
      </w:r>
      <w:r w:rsidRPr="0008454D">
        <w:t xml:space="preserve"> Biometrics</w:t>
      </w:r>
      <w:r w:rsidRPr="00986E04">
        <w:rPr>
          <w:i/>
        </w:rPr>
        <w:t xml:space="preserve"> </w:t>
      </w:r>
      <w:r w:rsidRPr="00986E04">
        <w:t>1994;50:1088-1101.</w:t>
      </w:r>
      <w:bookmarkEnd w:id="42"/>
    </w:p>
    <w:p w14:paraId="1D01E250" w14:textId="1BFD9B2F" w:rsidR="00986E04" w:rsidRPr="00986E04" w:rsidRDefault="00986E04" w:rsidP="00986E04">
      <w:pPr>
        <w:pStyle w:val="EndNoteBibliography"/>
        <w:spacing w:after="360"/>
        <w:ind w:left="440" w:hanging="440"/>
      </w:pPr>
      <w:bookmarkStart w:id="43" w:name="_ENREF_43"/>
      <w:r w:rsidRPr="00986E04">
        <w:lastRenderedPageBreak/>
        <w:t>43.</w:t>
      </w:r>
      <w:r w:rsidRPr="00986E04">
        <w:tab/>
        <w:t xml:space="preserve">Duval S, Tweedie R. A nonparametric 'trim and fill method of accounting for publication bias in meta-analysis. </w:t>
      </w:r>
      <w:r w:rsidR="0008454D" w:rsidRPr="000635F4">
        <w:t>J Am Stat Assoc</w:t>
      </w:r>
      <w:r w:rsidR="0008454D" w:rsidRPr="004102EC">
        <w:rPr>
          <w:i/>
        </w:rPr>
        <w:t xml:space="preserve"> </w:t>
      </w:r>
      <w:r w:rsidR="0008454D" w:rsidRPr="004102EC">
        <w:t>2000a</w:t>
      </w:r>
      <w:r w:rsidRPr="00986E04">
        <w:t>;95:89-98.</w:t>
      </w:r>
      <w:bookmarkEnd w:id="43"/>
    </w:p>
    <w:p w14:paraId="59D095F0" w14:textId="391F5493" w:rsidR="00986E04" w:rsidRPr="00986E04" w:rsidRDefault="00986E04" w:rsidP="00986E04">
      <w:pPr>
        <w:pStyle w:val="EndNoteBibliography"/>
        <w:spacing w:after="360"/>
        <w:ind w:left="440" w:hanging="440"/>
      </w:pPr>
      <w:bookmarkStart w:id="44" w:name="_ENREF_44"/>
      <w:r w:rsidRPr="00986E04">
        <w:t>44.</w:t>
      </w:r>
      <w:r w:rsidRPr="00986E04">
        <w:tab/>
        <w:t xml:space="preserve">Duval S, Tweedie R. Trim and fill: A simple funnel-plot-based method of testing and adjusting for publication bias in meta-analysis </w:t>
      </w:r>
      <w:r w:rsidRPr="00F4175E">
        <w:t>Biometrics</w:t>
      </w:r>
      <w:r w:rsidRPr="00986E04">
        <w:rPr>
          <w:i/>
        </w:rPr>
        <w:t xml:space="preserve"> </w:t>
      </w:r>
      <w:r w:rsidRPr="00986E04">
        <w:t>2000b;56:455-463.</w:t>
      </w:r>
      <w:bookmarkEnd w:id="44"/>
    </w:p>
    <w:p w14:paraId="253A34CF" w14:textId="14B4FE83" w:rsidR="00986E04" w:rsidRPr="00986E04" w:rsidRDefault="00986E04" w:rsidP="00986E04">
      <w:pPr>
        <w:pStyle w:val="EndNoteBibliography"/>
        <w:spacing w:after="360"/>
        <w:ind w:left="440" w:hanging="440"/>
      </w:pPr>
      <w:bookmarkStart w:id="45" w:name="_ENREF_45"/>
      <w:r w:rsidRPr="00986E04">
        <w:t>45.</w:t>
      </w:r>
      <w:r w:rsidRPr="00986E04">
        <w:tab/>
        <w:t xml:space="preserve">Keller H, Chasiotis A, Risau-Peters J, Volker S, Zach U, Restemeier R. Psychobiological aspects of infant crying. </w:t>
      </w:r>
      <w:r w:rsidR="00F4175E" w:rsidRPr="00687F11">
        <w:t>Early Dev Parent</w:t>
      </w:r>
      <w:r w:rsidRPr="00986E04">
        <w:rPr>
          <w:i/>
        </w:rPr>
        <w:t xml:space="preserve"> </w:t>
      </w:r>
      <w:r w:rsidR="00150734">
        <w:t>1996;5</w:t>
      </w:r>
      <w:r w:rsidRPr="00986E04">
        <w:t>:1-13.</w:t>
      </w:r>
      <w:bookmarkEnd w:id="45"/>
    </w:p>
    <w:p w14:paraId="7846D54F" w14:textId="27CB38CE" w:rsidR="00986E04" w:rsidRPr="00986E04" w:rsidRDefault="00986E04" w:rsidP="00986E04">
      <w:pPr>
        <w:pStyle w:val="EndNoteBibliography"/>
        <w:spacing w:after="360"/>
        <w:ind w:left="440" w:hanging="440"/>
      </w:pPr>
      <w:bookmarkStart w:id="46" w:name="_ENREF_46"/>
      <w:r w:rsidRPr="00986E04">
        <w:t>46.</w:t>
      </w:r>
      <w:r w:rsidRPr="00986E04">
        <w:tab/>
        <w:t xml:space="preserve">Milgrom J, Westley DT, McCloud PI. Do infants of depressed mothers cry more than other infants? </w:t>
      </w:r>
      <w:r w:rsidRPr="00EB6F8A">
        <w:t>J Paediatr Child Health</w:t>
      </w:r>
      <w:r w:rsidRPr="00986E04">
        <w:rPr>
          <w:i/>
        </w:rPr>
        <w:t xml:space="preserve"> </w:t>
      </w:r>
      <w:r w:rsidR="00150734">
        <w:t>1995;31</w:t>
      </w:r>
      <w:r w:rsidRPr="00986E04">
        <w:t>:218-221.</w:t>
      </w:r>
      <w:bookmarkEnd w:id="46"/>
    </w:p>
    <w:p w14:paraId="5692AB52" w14:textId="0273FA3C" w:rsidR="00986E04" w:rsidRPr="00986E04" w:rsidRDefault="00986E04" w:rsidP="00986E04">
      <w:pPr>
        <w:pStyle w:val="EndNoteBibliography"/>
        <w:spacing w:after="360"/>
        <w:ind w:left="440" w:hanging="440"/>
      </w:pPr>
      <w:bookmarkStart w:id="47" w:name="_ENREF_47"/>
      <w:r w:rsidRPr="00986E04">
        <w:t>47.</w:t>
      </w:r>
      <w:r w:rsidRPr="00986E04">
        <w:tab/>
        <w:t xml:space="preserve">St. James-Roberts I, Conroy S, Hurry J. Links between infant crying and sleep-waking at six weeks of age. </w:t>
      </w:r>
      <w:r w:rsidR="006C44F6">
        <w:t>Early Hum Dev</w:t>
      </w:r>
      <w:r w:rsidRPr="006C44F6">
        <w:t xml:space="preserve"> </w:t>
      </w:r>
      <w:r w:rsidR="00150734">
        <w:t>1997;48</w:t>
      </w:r>
      <w:r w:rsidRPr="00986E04">
        <w:t>:143-152.</w:t>
      </w:r>
      <w:bookmarkEnd w:id="47"/>
    </w:p>
    <w:p w14:paraId="076F4EAD" w14:textId="3E94D272" w:rsidR="00986E04" w:rsidRPr="00986E04" w:rsidRDefault="00986E04" w:rsidP="00986E04">
      <w:pPr>
        <w:pStyle w:val="EndNoteBibliography"/>
        <w:spacing w:after="360"/>
        <w:ind w:left="440" w:hanging="440"/>
      </w:pPr>
      <w:bookmarkStart w:id="48" w:name="_ENREF_48"/>
      <w:r w:rsidRPr="00986E04">
        <w:t>48.</w:t>
      </w:r>
      <w:r w:rsidRPr="00986E04">
        <w:tab/>
        <w:t xml:space="preserve">Hyodynmaa E, Tammela O. Cradling in the Prevention of Excessive Crying and Colic Symptoms in Infants. </w:t>
      </w:r>
      <w:r w:rsidR="0064144C" w:rsidRPr="00506A5E">
        <w:t>Inf Mental H</w:t>
      </w:r>
      <w:r w:rsidR="0064144C">
        <w:t>ea</w:t>
      </w:r>
      <w:r w:rsidR="0064144C" w:rsidRPr="00506A5E">
        <w:t>lth J</w:t>
      </w:r>
      <w:r w:rsidR="0064144C" w:rsidRPr="00986E04">
        <w:t xml:space="preserve"> </w:t>
      </w:r>
      <w:r w:rsidR="00150734">
        <w:t>2005;26</w:t>
      </w:r>
      <w:r w:rsidRPr="00986E04">
        <w:t>:217-230.</w:t>
      </w:r>
      <w:bookmarkEnd w:id="48"/>
    </w:p>
    <w:p w14:paraId="366C4B45" w14:textId="17D19316" w:rsidR="00986E04" w:rsidRPr="00986E04" w:rsidRDefault="00986E04" w:rsidP="00986E04">
      <w:pPr>
        <w:pStyle w:val="EndNoteBibliography"/>
        <w:spacing w:after="360"/>
        <w:ind w:left="440" w:hanging="440"/>
      </w:pPr>
      <w:bookmarkStart w:id="49" w:name="_ENREF_49"/>
      <w:r w:rsidRPr="00986E04">
        <w:t>49.</w:t>
      </w:r>
      <w:r w:rsidRPr="00986E04">
        <w:tab/>
        <w:t xml:space="preserve">Kaley F, Reid V, Flynn E. Investigating the biographic, social and temperamental correlates of young infants' sleeping, crying and feeding routines. </w:t>
      </w:r>
      <w:r w:rsidR="0064144C">
        <w:t xml:space="preserve">Infant Behav Dev </w:t>
      </w:r>
      <w:r w:rsidR="00150734">
        <w:t>2012;35</w:t>
      </w:r>
      <w:r w:rsidRPr="00986E04">
        <w:t>:596-605.</w:t>
      </w:r>
      <w:bookmarkEnd w:id="49"/>
    </w:p>
    <w:p w14:paraId="5C40C01F" w14:textId="6DE6ACB5" w:rsidR="00986E04" w:rsidRPr="00986E04" w:rsidRDefault="00986E04" w:rsidP="00986E04">
      <w:pPr>
        <w:pStyle w:val="EndNoteBibliography"/>
        <w:spacing w:after="360"/>
        <w:ind w:left="440" w:hanging="440"/>
      </w:pPr>
      <w:bookmarkStart w:id="50" w:name="_ENREF_50"/>
      <w:r w:rsidRPr="00986E04">
        <w:t>50.</w:t>
      </w:r>
      <w:r w:rsidRPr="00986E04">
        <w:tab/>
        <w:t xml:space="preserve">Harrison Y. The relationship between daytime exposure to light and night-time sleep in 6-12-week-old infants. </w:t>
      </w:r>
      <w:r w:rsidR="0064144C" w:rsidRPr="00506A5E">
        <w:t>J Sleep Res</w:t>
      </w:r>
      <w:r w:rsidR="0064144C" w:rsidRPr="004102EC">
        <w:rPr>
          <w:i/>
        </w:rPr>
        <w:t xml:space="preserve"> </w:t>
      </w:r>
      <w:r w:rsidR="00150734">
        <w:t>2004;13</w:t>
      </w:r>
      <w:r w:rsidRPr="00986E04">
        <w:t>:345-352.</w:t>
      </w:r>
      <w:bookmarkEnd w:id="50"/>
    </w:p>
    <w:p w14:paraId="6F4A9A95" w14:textId="5489C504" w:rsidR="00986E04" w:rsidRPr="00986E04" w:rsidRDefault="00986E04" w:rsidP="00986E04">
      <w:pPr>
        <w:pStyle w:val="EndNoteBibliography"/>
        <w:spacing w:after="360"/>
        <w:ind w:left="440" w:hanging="440"/>
      </w:pPr>
      <w:bookmarkStart w:id="51" w:name="_ENREF_51"/>
      <w:r w:rsidRPr="00986E04">
        <w:t>51.</w:t>
      </w:r>
      <w:r w:rsidRPr="00986E04">
        <w:tab/>
        <w:t xml:space="preserve">van Sleuwen BE, L'Hoir MP, Engelberts AC, et al. Comparison of behavior modification with and without swaddling as interventions for excessive crying. </w:t>
      </w:r>
      <w:r w:rsidR="0064144C" w:rsidRPr="00506A5E">
        <w:t>J Pediatr</w:t>
      </w:r>
      <w:r w:rsidR="0064144C">
        <w:rPr>
          <w:i/>
        </w:rPr>
        <w:t xml:space="preserve"> </w:t>
      </w:r>
      <w:r w:rsidR="0064144C">
        <w:t>2006</w:t>
      </w:r>
      <w:r w:rsidR="00150734">
        <w:t>;149</w:t>
      </w:r>
      <w:r w:rsidRPr="00986E04">
        <w:t>:512-517.e512.</w:t>
      </w:r>
      <w:bookmarkEnd w:id="51"/>
    </w:p>
    <w:p w14:paraId="0DC09E41" w14:textId="7E53724E" w:rsidR="00986E04" w:rsidRPr="00986E04" w:rsidRDefault="00986E04" w:rsidP="00986E04">
      <w:pPr>
        <w:pStyle w:val="EndNoteBibliography"/>
        <w:spacing w:after="360"/>
        <w:ind w:left="440" w:hanging="440"/>
      </w:pPr>
      <w:bookmarkStart w:id="52" w:name="_ENREF_52"/>
      <w:r w:rsidRPr="00986E04">
        <w:t>52.</w:t>
      </w:r>
      <w:r w:rsidRPr="00986E04">
        <w:tab/>
        <w:t>Walker AM, Menahem S. Normal early infant behaviour patterns.</w:t>
      </w:r>
      <w:r w:rsidRPr="0064144C">
        <w:t xml:space="preserve"> J </w:t>
      </w:r>
      <w:r w:rsidR="0064144C">
        <w:t>Paediatr Child Health</w:t>
      </w:r>
      <w:r w:rsidRPr="0064144C">
        <w:t xml:space="preserve"> </w:t>
      </w:r>
      <w:r w:rsidR="00150734">
        <w:t>1994;30</w:t>
      </w:r>
      <w:r w:rsidRPr="00986E04">
        <w:t>:260-262.</w:t>
      </w:r>
      <w:bookmarkEnd w:id="52"/>
    </w:p>
    <w:p w14:paraId="7154815B" w14:textId="7497A115" w:rsidR="00986E04" w:rsidRPr="00986E04" w:rsidRDefault="00986E04" w:rsidP="00986E04">
      <w:pPr>
        <w:pStyle w:val="EndNoteBibliography"/>
        <w:spacing w:after="360"/>
        <w:ind w:left="440" w:hanging="440"/>
      </w:pPr>
      <w:bookmarkStart w:id="53" w:name="_ENREF_53"/>
      <w:r w:rsidRPr="00986E04">
        <w:t>53.</w:t>
      </w:r>
      <w:r w:rsidRPr="00986E04">
        <w:tab/>
        <w:t xml:space="preserve">Walker AM, Menahem S. Intervention of supplementary carrying on normal baby crying patterns: A randomized study. </w:t>
      </w:r>
      <w:r w:rsidR="0064144C" w:rsidRPr="00506A5E">
        <w:t>J Dev Behav Pediatr</w:t>
      </w:r>
      <w:r w:rsidR="0064144C">
        <w:rPr>
          <w:i/>
        </w:rPr>
        <w:t xml:space="preserve"> </w:t>
      </w:r>
      <w:r w:rsidR="0064144C">
        <w:t>1994</w:t>
      </w:r>
      <w:r w:rsidR="00150734">
        <w:t>;15</w:t>
      </w:r>
      <w:r w:rsidRPr="00986E04">
        <w:t>:174-178.</w:t>
      </w:r>
      <w:bookmarkEnd w:id="53"/>
    </w:p>
    <w:p w14:paraId="00EC115F" w14:textId="70FCBC80" w:rsidR="00986E04" w:rsidRPr="00986E04" w:rsidRDefault="00986E04" w:rsidP="00986E04">
      <w:pPr>
        <w:pStyle w:val="EndNoteBibliography"/>
        <w:spacing w:after="360"/>
        <w:ind w:left="440" w:hanging="440"/>
      </w:pPr>
      <w:bookmarkStart w:id="54" w:name="_ENREF_54"/>
      <w:r w:rsidRPr="00986E04">
        <w:lastRenderedPageBreak/>
        <w:t>54.</w:t>
      </w:r>
      <w:r w:rsidRPr="00986E04">
        <w:tab/>
        <w:t xml:space="preserve">Saeidi R, Abadi MZL, Saeidi A, Robatsangi MG. The effectiveness of mother infant interaction on infantile colic. </w:t>
      </w:r>
      <w:r w:rsidR="006C44F6" w:rsidRPr="000635F4">
        <w:t>Iran J Neurol</w:t>
      </w:r>
      <w:r w:rsidR="006C44F6" w:rsidRPr="004102EC">
        <w:rPr>
          <w:i/>
        </w:rPr>
        <w:t xml:space="preserve"> </w:t>
      </w:r>
      <w:r w:rsidR="006C44F6" w:rsidRPr="004102EC">
        <w:t>2013</w:t>
      </w:r>
      <w:r w:rsidR="006C44F6">
        <w:t>;</w:t>
      </w:r>
      <w:r w:rsidR="00150734">
        <w:t>4</w:t>
      </w:r>
      <w:r w:rsidRPr="00986E04">
        <w:t>:34- 38.</w:t>
      </w:r>
      <w:bookmarkEnd w:id="54"/>
    </w:p>
    <w:p w14:paraId="4B0CBA30" w14:textId="4C83AD2C" w:rsidR="00986E04" w:rsidRPr="00986E04" w:rsidRDefault="00986E04" w:rsidP="00986E04">
      <w:pPr>
        <w:pStyle w:val="EndNoteBibliography"/>
        <w:spacing w:after="360"/>
        <w:ind w:left="440" w:hanging="440"/>
      </w:pPr>
      <w:bookmarkStart w:id="55" w:name="_ENREF_55"/>
      <w:r w:rsidRPr="00986E04">
        <w:t>55.</w:t>
      </w:r>
      <w:r w:rsidRPr="00986E04">
        <w:tab/>
        <w:t xml:space="preserve">St James-Roberts I, Conroy S, Wilsher K. Links between maternal care and persistent infant crying in the early months. </w:t>
      </w:r>
      <w:r w:rsidR="00EC4817" w:rsidRPr="000635F4">
        <w:t>Child Care Health Dev</w:t>
      </w:r>
      <w:r w:rsidR="00EC4817">
        <w:rPr>
          <w:i/>
        </w:rPr>
        <w:t xml:space="preserve"> </w:t>
      </w:r>
      <w:r w:rsidR="00EC4817">
        <w:t>1998</w:t>
      </w:r>
      <w:r w:rsidR="00150734">
        <w:t>;24</w:t>
      </w:r>
      <w:r w:rsidRPr="00986E04">
        <w:t>:353-376.</w:t>
      </w:r>
      <w:bookmarkEnd w:id="55"/>
    </w:p>
    <w:p w14:paraId="410D632B" w14:textId="122F649D" w:rsidR="00986E04" w:rsidRPr="00986E04" w:rsidRDefault="00986E04" w:rsidP="00986E04">
      <w:pPr>
        <w:pStyle w:val="EndNoteBibliography"/>
        <w:spacing w:after="360"/>
        <w:ind w:left="440" w:hanging="440"/>
      </w:pPr>
      <w:bookmarkStart w:id="56" w:name="_ENREF_56"/>
      <w:r w:rsidRPr="00986E04">
        <w:t>56.</w:t>
      </w:r>
      <w:r w:rsidRPr="00986E04">
        <w:tab/>
        <w:t xml:space="preserve">Killerby E. A comparison of cry-behaviours of clinic-referred and non-referred infants 4-12 weeks old. </w:t>
      </w:r>
      <w:r w:rsidR="00593F5D" w:rsidRPr="000635F4">
        <w:t>Early Child Dev Care</w:t>
      </w:r>
      <w:r w:rsidR="00593F5D" w:rsidRPr="004102EC">
        <w:rPr>
          <w:i/>
        </w:rPr>
        <w:t xml:space="preserve"> </w:t>
      </w:r>
      <w:r w:rsidR="00593F5D" w:rsidRPr="004102EC">
        <w:t>1992</w:t>
      </w:r>
      <w:r w:rsidR="00593F5D">
        <w:t>; 81: 77-100</w:t>
      </w:r>
      <w:r w:rsidRPr="00986E04">
        <w:t>.</w:t>
      </w:r>
      <w:bookmarkEnd w:id="56"/>
    </w:p>
    <w:p w14:paraId="3F45DD80" w14:textId="67DE9365" w:rsidR="00986E04" w:rsidRPr="00986E04" w:rsidRDefault="00986E04" w:rsidP="00986E04">
      <w:pPr>
        <w:pStyle w:val="EndNoteBibliography"/>
        <w:spacing w:after="360"/>
        <w:ind w:left="440" w:hanging="440"/>
      </w:pPr>
      <w:bookmarkStart w:id="57" w:name="_ENREF_57"/>
      <w:r w:rsidRPr="00986E04">
        <w:t>57.</w:t>
      </w:r>
      <w:r w:rsidRPr="00986E04">
        <w:tab/>
        <w:t xml:space="preserve">Baildam EM, Hillier VF, Ward BS, Bannister RP, Bamford FN, Moore WMO. Duration and pattern of crying in the first year of life. </w:t>
      </w:r>
      <w:r w:rsidR="001F3935" w:rsidRPr="000635F4">
        <w:t>Dev Med Child Neurol</w:t>
      </w:r>
      <w:r w:rsidR="001F3935">
        <w:rPr>
          <w:i/>
        </w:rPr>
        <w:t xml:space="preserve"> </w:t>
      </w:r>
      <w:r w:rsidR="001F3935">
        <w:t>1995;37</w:t>
      </w:r>
      <w:r w:rsidR="001F3935" w:rsidRPr="004102EC">
        <w:t>:345-353</w:t>
      </w:r>
      <w:r w:rsidRPr="00986E04">
        <w:t>.</w:t>
      </w:r>
      <w:bookmarkEnd w:id="57"/>
    </w:p>
    <w:p w14:paraId="5BB6CADD" w14:textId="0F1CBBE0" w:rsidR="00986E04" w:rsidRPr="00986E04" w:rsidRDefault="00986E04" w:rsidP="00986E04">
      <w:pPr>
        <w:pStyle w:val="EndNoteBibliography"/>
        <w:spacing w:after="360"/>
        <w:ind w:left="440" w:hanging="440"/>
      </w:pPr>
      <w:bookmarkStart w:id="58" w:name="_ENREF_58"/>
      <w:r w:rsidRPr="00986E04">
        <w:t>58.</w:t>
      </w:r>
      <w:r w:rsidRPr="00986E04">
        <w:tab/>
        <w:t xml:space="preserve">Worobey J, Pena J, Ramos I, Espinosa C. Infant difficulty and early weight gain: does fussing promote overfeeding? </w:t>
      </w:r>
      <w:r w:rsidR="001A1745" w:rsidRPr="000635F4">
        <w:t>Matern Child Nutr</w:t>
      </w:r>
      <w:r w:rsidR="001A1745">
        <w:rPr>
          <w:i/>
        </w:rPr>
        <w:t xml:space="preserve"> </w:t>
      </w:r>
      <w:r w:rsidR="001A1745">
        <w:t>2014;10</w:t>
      </w:r>
      <w:r w:rsidR="001A1745" w:rsidRPr="004102EC">
        <w:t>:295-303</w:t>
      </w:r>
      <w:r w:rsidRPr="00986E04">
        <w:t>.</w:t>
      </w:r>
      <w:bookmarkEnd w:id="58"/>
    </w:p>
    <w:p w14:paraId="772BB820" w14:textId="33EFD1DD" w:rsidR="00986E04" w:rsidRPr="00986E04" w:rsidRDefault="00986E04" w:rsidP="00986E04">
      <w:pPr>
        <w:pStyle w:val="EndNoteBibliography"/>
        <w:spacing w:after="360"/>
        <w:ind w:left="440" w:hanging="440"/>
      </w:pPr>
      <w:bookmarkStart w:id="59" w:name="_ENREF_59"/>
      <w:r w:rsidRPr="00986E04">
        <w:t>59.</w:t>
      </w:r>
      <w:r w:rsidRPr="00986E04">
        <w:tab/>
        <w:t xml:space="preserve">Barr RG, Kramer MS, Pless IB, Boisjoly C, Leduc D. Feeding and temperament as determinants of early infant crying/fussing behavior. </w:t>
      </w:r>
      <w:r w:rsidR="001A1745">
        <w:t>Pediatrics</w:t>
      </w:r>
      <w:r w:rsidRPr="001A1745">
        <w:t xml:space="preserve"> </w:t>
      </w:r>
      <w:r w:rsidR="00150734">
        <w:t>1989;84</w:t>
      </w:r>
      <w:r w:rsidRPr="00986E04">
        <w:t>:514-521.</w:t>
      </w:r>
      <w:bookmarkEnd w:id="59"/>
    </w:p>
    <w:p w14:paraId="31813556" w14:textId="11550C7D" w:rsidR="00986E04" w:rsidRPr="00986E04" w:rsidRDefault="00986E04" w:rsidP="00986E04">
      <w:pPr>
        <w:pStyle w:val="EndNoteBibliography"/>
        <w:spacing w:after="360"/>
        <w:ind w:left="440" w:hanging="440"/>
      </w:pPr>
      <w:bookmarkStart w:id="60" w:name="_ENREF_60"/>
      <w:r w:rsidRPr="00986E04">
        <w:t>60.</w:t>
      </w:r>
      <w:r w:rsidRPr="00986E04">
        <w:tab/>
        <w:t xml:space="preserve">Darlington ASE, Wright CM. The influence of temperament on weight gain in early infancy. </w:t>
      </w:r>
      <w:r w:rsidR="00F64BBF" w:rsidRPr="000635F4">
        <w:t>J Dev Behav Pediatr</w:t>
      </w:r>
      <w:r w:rsidR="00F64BBF">
        <w:rPr>
          <w:i/>
        </w:rPr>
        <w:t xml:space="preserve"> </w:t>
      </w:r>
      <w:r w:rsidR="00F64BBF">
        <w:t>2006</w:t>
      </w:r>
      <w:r w:rsidR="00150734">
        <w:t>;27</w:t>
      </w:r>
      <w:r w:rsidRPr="00986E04">
        <w:t>:329-335.</w:t>
      </w:r>
      <w:bookmarkEnd w:id="60"/>
    </w:p>
    <w:p w14:paraId="3D023C11" w14:textId="7C59180F" w:rsidR="00986E04" w:rsidRPr="00986E04" w:rsidRDefault="00986E04" w:rsidP="00986E04">
      <w:pPr>
        <w:pStyle w:val="EndNoteBibliography"/>
        <w:spacing w:after="360"/>
        <w:ind w:left="440" w:hanging="440"/>
      </w:pPr>
      <w:bookmarkStart w:id="61" w:name="_ENREF_61"/>
      <w:r w:rsidRPr="00986E04">
        <w:t>61.</w:t>
      </w:r>
      <w:r w:rsidRPr="00986E04">
        <w:tab/>
        <w:t xml:space="preserve">Fujiwara T, Barr RG, Brant R, Barr M. Infant Distress at Five Weeks of Age and Caregiver Frustration. </w:t>
      </w:r>
      <w:r w:rsidR="00A80AD4" w:rsidRPr="000635F4">
        <w:t>J Pediatr</w:t>
      </w:r>
      <w:r w:rsidR="00A80AD4" w:rsidRPr="004102EC">
        <w:rPr>
          <w:i/>
        </w:rPr>
        <w:t xml:space="preserve"> </w:t>
      </w:r>
      <w:r w:rsidR="00A80AD4">
        <w:t>2011</w:t>
      </w:r>
      <w:r w:rsidR="00150734">
        <w:t>;159</w:t>
      </w:r>
      <w:r w:rsidRPr="00986E04">
        <w:t>:425-430.e422.</w:t>
      </w:r>
      <w:bookmarkEnd w:id="61"/>
    </w:p>
    <w:p w14:paraId="7E63177A" w14:textId="05B53C66" w:rsidR="00986E04" w:rsidRPr="00986E04" w:rsidRDefault="00986E04" w:rsidP="00986E04">
      <w:pPr>
        <w:pStyle w:val="EndNoteBibliography"/>
        <w:spacing w:after="360"/>
        <w:ind w:left="440" w:hanging="440"/>
      </w:pPr>
      <w:bookmarkStart w:id="62" w:name="_ENREF_62"/>
      <w:r w:rsidRPr="00986E04">
        <w:t>62.</w:t>
      </w:r>
      <w:r w:rsidRPr="00986E04">
        <w:tab/>
        <w:t xml:space="preserve">Wake M, Morton-Allen E, Poulakis Z, Hiscock H, Gallagher S, Oberklaid F. Prevalence, stability, and outcomes of cry-fuss and sleep problems in the first 2 years of life: prospective community-based study. </w:t>
      </w:r>
      <w:r w:rsidR="00773ACC">
        <w:t>Pediatrics</w:t>
      </w:r>
      <w:r w:rsidRPr="00986E04">
        <w:rPr>
          <w:i/>
        </w:rPr>
        <w:t xml:space="preserve"> </w:t>
      </w:r>
      <w:r w:rsidR="00150734">
        <w:t>2006;117</w:t>
      </w:r>
      <w:r w:rsidRPr="00986E04">
        <w:t>:836-842.</w:t>
      </w:r>
      <w:bookmarkEnd w:id="62"/>
    </w:p>
    <w:p w14:paraId="6244E120" w14:textId="2893C358" w:rsidR="00986E04" w:rsidRPr="00986E04" w:rsidRDefault="00986E04" w:rsidP="00986E04">
      <w:pPr>
        <w:pStyle w:val="EndNoteBibliography"/>
        <w:spacing w:after="360"/>
        <w:ind w:left="440" w:hanging="440"/>
      </w:pPr>
      <w:bookmarkStart w:id="63" w:name="_ENREF_63"/>
      <w:r w:rsidRPr="00986E04">
        <w:t>63.</w:t>
      </w:r>
      <w:r w:rsidRPr="00986E04">
        <w:tab/>
        <w:t xml:space="preserve">Barr RG, Trent RB, Cross J. Age-related incidence curve of hospitalized Shaken Baby Syndrome cases: convergent evidence for crying as a trigger to shaking. </w:t>
      </w:r>
      <w:r w:rsidR="00A766D8">
        <w:t>Child Abuse Negl</w:t>
      </w:r>
      <w:r w:rsidRPr="00986E04">
        <w:rPr>
          <w:i/>
        </w:rPr>
        <w:t xml:space="preserve"> </w:t>
      </w:r>
      <w:r w:rsidR="00150734">
        <w:t>2006;30</w:t>
      </w:r>
      <w:r w:rsidRPr="00986E04">
        <w:t>:7-16.</w:t>
      </w:r>
      <w:bookmarkEnd w:id="63"/>
    </w:p>
    <w:p w14:paraId="733F5DFB" w14:textId="1DC8C4ED" w:rsidR="00986E04" w:rsidRPr="00986E04" w:rsidRDefault="00986E04" w:rsidP="00986E04">
      <w:pPr>
        <w:pStyle w:val="EndNoteBibliography"/>
        <w:spacing w:after="360"/>
        <w:ind w:left="440" w:hanging="440"/>
      </w:pPr>
      <w:bookmarkStart w:id="64" w:name="_ENREF_64"/>
      <w:r w:rsidRPr="00986E04">
        <w:lastRenderedPageBreak/>
        <w:t>64.</w:t>
      </w:r>
      <w:r w:rsidRPr="00986E04">
        <w:tab/>
        <w:t xml:space="preserve">de Weerth C, Buitelaar JK. Childbirth complications affect young infants' behavior. </w:t>
      </w:r>
      <w:bookmarkEnd w:id="64"/>
      <w:r w:rsidR="0007629A" w:rsidRPr="003D03BA">
        <w:t>Eur Child Adolesc Psychiatry</w:t>
      </w:r>
      <w:r w:rsidR="0007629A">
        <w:rPr>
          <w:i/>
        </w:rPr>
        <w:t xml:space="preserve"> </w:t>
      </w:r>
      <w:r w:rsidR="0007629A">
        <w:t>2007;16</w:t>
      </w:r>
      <w:r w:rsidR="0007629A" w:rsidRPr="004102EC">
        <w:t>:379-388</w:t>
      </w:r>
    </w:p>
    <w:p w14:paraId="60559859" w14:textId="4374D119" w:rsidR="00986E04" w:rsidRPr="00986E04" w:rsidRDefault="00986E04" w:rsidP="00986E04">
      <w:pPr>
        <w:pStyle w:val="EndNoteBibliography"/>
        <w:spacing w:after="360"/>
        <w:ind w:left="440" w:hanging="440"/>
      </w:pPr>
      <w:bookmarkStart w:id="65" w:name="_ENREF_65"/>
      <w:r w:rsidRPr="00986E04">
        <w:t>65.</w:t>
      </w:r>
      <w:r w:rsidRPr="00986E04">
        <w:tab/>
        <w:t xml:space="preserve">Kramer MS, Barr RG, Dagenais S, et al. Pacifier use, early weaning, and cry/fuss behavior: A randomized control trial. </w:t>
      </w:r>
      <w:bookmarkEnd w:id="65"/>
      <w:r w:rsidR="009B4C86" w:rsidRPr="003D03BA">
        <w:t>JAMA</w:t>
      </w:r>
      <w:r w:rsidR="009B4C86" w:rsidRPr="004102EC">
        <w:rPr>
          <w:i/>
        </w:rPr>
        <w:t xml:space="preserve"> </w:t>
      </w:r>
      <w:r w:rsidR="009B4C86">
        <w:t>2001;286</w:t>
      </w:r>
      <w:r w:rsidR="009B4C86" w:rsidRPr="004102EC">
        <w:t>:322-326.</w:t>
      </w:r>
    </w:p>
    <w:p w14:paraId="244532C7" w14:textId="07964771" w:rsidR="00986E04" w:rsidRPr="00986E04" w:rsidRDefault="00986E04" w:rsidP="00986E04">
      <w:pPr>
        <w:pStyle w:val="EndNoteBibliography"/>
        <w:spacing w:after="360"/>
        <w:ind w:left="440" w:hanging="440"/>
      </w:pPr>
      <w:bookmarkStart w:id="66" w:name="_ENREF_66"/>
      <w:r w:rsidRPr="00986E04">
        <w:t>66.</w:t>
      </w:r>
      <w:r w:rsidRPr="00986E04">
        <w:tab/>
        <w:t xml:space="preserve">Miller AR, Barr RG, Eaton WO. Crying and motor behavior of six-week-old infants and postpartum maternal mood. </w:t>
      </w:r>
      <w:r w:rsidR="009B4C86" w:rsidRPr="003D03BA">
        <w:t>Pediatrics</w:t>
      </w:r>
      <w:r w:rsidR="009B4C86" w:rsidRPr="004102EC">
        <w:rPr>
          <w:i/>
        </w:rPr>
        <w:t xml:space="preserve"> </w:t>
      </w:r>
      <w:r w:rsidR="009B4C86">
        <w:t>1993;92:551-558</w:t>
      </w:r>
      <w:r w:rsidRPr="00986E04">
        <w:t>.</w:t>
      </w:r>
      <w:bookmarkEnd w:id="66"/>
    </w:p>
    <w:p w14:paraId="2911794C" w14:textId="77777777" w:rsidR="00986E04" w:rsidRPr="00986E04" w:rsidRDefault="00986E04" w:rsidP="00986E04">
      <w:pPr>
        <w:pStyle w:val="EndNoteBibliography"/>
        <w:spacing w:after="360"/>
        <w:ind w:left="440" w:hanging="440"/>
      </w:pPr>
      <w:bookmarkStart w:id="67" w:name="_ENREF_67"/>
      <w:r w:rsidRPr="00986E04">
        <w:t>67.</w:t>
      </w:r>
      <w:r w:rsidRPr="00986E04">
        <w:tab/>
        <w:t xml:space="preserve">Rutter M. </w:t>
      </w:r>
      <w:r w:rsidRPr="009B4C86">
        <w:t xml:space="preserve">Genes and behavior: nature-nurture interplay explained. </w:t>
      </w:r>
      <w:r w:rsidRPr="00986E04">
        <w:t>Oxford: Blackwell; 2006.</w:t>
      </w:r>
      <w:bookmarkEnd w:id="67"/>
    </w:p>
    <w:p w14:paraId="421346DE" w14:textId="3083D293" w:rsidR="00986E04" w:rsidRPr="00986E04" w:rsidRDefault="00986E04" w:rsidP="00986E04">
      <w:pPr>
        <w:pStyle w:val="EndNoteBibliography"/>
        <w:spacing w:after="360"/>
        <w:ind w:left="440" w:hanging="440"/>
      </w:pPr>
      <w:bookmarkStart w:id="68" w:name="_ENREF_68"/>
      <w:r w:rsidRPr="00986E04">
        <w:t>68.</w:t>
      </w:r>
      <w:r w:rsidRPr="00986E04">
        <w:tab/>
        <w:t xml:space="preserve">Forsyth BW, McCarthy PL, Leventhal JM. Problems of early infancy, formula changes, and mothers' beliefs about their infants. </w:t>
      </w:r>
      <w:bookmarkEnd w:id="68"/>
      <w:r w:rsidR="009B4C86" w:rsidRPr="003D03BA">
        <w:t>J Pediatr</w:t>
      </w:r>
      <w:r w:rsidR="009B4C86" w:rsidRPr="004102EC">
        <w:rPr>
          <w:i/>
        </w:rPr>
        <w:t xml:space="preserve"> </w:t>
      </w:r>
      <w:r w:rsidR="009B4C86">
        <w:t>1985;106</w:t>
      </w:r>
      <w:r w:rsidR="009B4C86" w:rsidRPr="004102EC">
        <w:t>:1012-1017</w:t>
      </w:r>
      <w:r w:rsidR="009B4C86">
        <w:t>.</w:t>
      </w:r>
    </w:p>
    <w:p w14:paraId="2AC25676" w14:textId="3DFD80EF" w:rsidR="00986E04" w:rsidRPr="00986E04" w:rsidRDefault="00986E04" w:rsidP="00986E04">
      <w:pPr>
        <w:pStyle w:val="EndNoteBibliography"/>
        <w:spacing w:after="360"/>
        <w:ind w:left="440" w:hanging="440"/>
      </w:pPr>
      <w:bookmarkStart w:id="69" w:name="_ENREF_69"/>
      <w:r w:rsidRPr="00986E04">
        <w:t>69.</w:t>
      </w:r>
      <w:r w:rsidRPr="00986E04">
        <w:tab/>
        <w:t xml:space="preserve">Berseth CL, Johnston WH, Stolz SI, Harris CL, Mitmesser SH. Clinical response to 2 commonly used switch formulas occurs within 1 day. </w:t>
      </w:r>
      <w:r w:rsidR="00026514" w:rsidRPr="003D03BA">
        <w:t>Clin Pediatr</w:t>
      </w:r>
      <w:r w:rsidR="00026514">
        <w:rPr>
          <w:i/>
        </w:rPr>
        <w:t xml:space="preserve"> </w:t>
      </w:r>
      <w:r w:rsidR="00150734">
        <w:t>2009;48</w:t>
      </w:r>
      <w:r w:rsidR="00026514" w:rsidRPr="004102EC">
        <w:t>:58-65</w:t>
      </w:r>
      <w:r w:rsidRPr="00986E04">
        <w:t>.</w:t>
      </w:r>
      <w:bookmarkEnd w:id="69"/>
    </w:p>
    <w:p w14:paraId="23A544D1" w14:textId="265E38BA" w:rsidR="00986E04" w:rsidRPr="00986E04" w:rsidRDefault="00986E04" w:rsidP="00986E04">
      <w:pPr>
        <w:pStyle w:val="EndNoteBibliography"/>
        <w:spacing w:after="360"/>
        <w:ind w:left="440" w:hanging="440"/>
      </w:pPr>
      <w:bookmarkStart w:id="70" w:name="_ENREF_70"/>
      <w:r w:rsidRPr="00986E04">
        <w:t>70.</w:t>
      </w:r>
      <w:r w:rsidRPr="00986E04">
        <w:tab/>
        <w:t>Schmid G, Schreier A, M</w:t>
      </w:r>
      <w:r w:rsidR="00150734">
        <w:t>eyer R, Wolke D. Predictors of c</w:t>
      </w:r>
      <w:r w:rsidRPr="00986E04">
        <w:t>ry</w:t>
      </w:r>
      <w:r w:rsidR="00150734">
        <w:t>ing, feeding, and sleeping problems: A prospective s</w:t>
      </w:r>
      <w:r w:rsidRPr="00986E04">
        <w:t xml:space="preserve">tudy. </w:t>
      </w:r>
      <w:r w:rsidR="00894413" w:rsidRPr="003D03BA">
        <w:t>Child Care Health Dev</w:t>
      </w:r>
      <w:r w:rsidR="00894413" w:rsidRPr="004102EC">
        <w:rPr>
          <w:i/>
        </w:rPr>
        <w:t xml:space="preserve"> </w:t>
      </w:r>
      <w:r w:rsidR="00894413">
        <w:t>2011;37:493-502</w:t>
      </w:r>
      <w:r w:rsidRPr="00986E04">
        <w:t>.</w:t>
      </w:r>
      <w:bookmarkEnd w:id="70"/>
    </w:p>
    <w:p w14:paraId="1CE12566" w14:textId="77777777" w:rsidR="00A81A5E" w:rsidRDefault="00986E04" w:rsidP="00986E04">
      <w:pPr>
        <w:pStyle w:val="EndNoteBibliography"/>
        <w:spacing w:after="360"/>
        <w:ind w:left="440" w:hanging="440"/>
      </w:pPr>
      <w:bookmarkStart w:id="71" w:name="_ENREF_71"/>
      <w:r w:rsidRPr="00986E04">
        <w:t>71.</w:t>
      </w:r>
      <w:r w:rsidRPr="00986E04">
        <w:tab/>
        <w:t xml:space="preserve">Thunström M. Severe sleep problems among infants in a normal population in Sweden: prevalence, severity, and correlates. </w:t>
      </w:r>
      <w:bookmarkStart w:id="72" w:name="_ENREF_72"/>
      <w:bookmarkEnd w:id="71"/>
      <w:r w:rsidR="00A81A5E" w:rsidRPr="003D03BA">
        <w:t>Acta Paediatr</w:t>
      </w:r>
      <w:r w:rsidR="00A81A5E" w:rsidRPr="004102EC">
        <w:rPr>
          <w:i/>
        </w:rPr>
        <w:t xml:space="preserve"> </w:t>
      </w:r>
      <w:r w:rsidR="00A81A5E" w:rsidRPr="004102EC">
        <w:t>1999;88:1356-1363.</w:t>
      </w:r>
    </w:p>
    <w:p w14:paraId="1FC509D5" w14:textId="1FD2BDA7" w:rsidR="00986E04" w:rsidRPr="00986E04" w:rsidRDefault="00986E04" w:rsidP="00986E04">
      <w:pPr>
        <w:pStyle w:val="EndNoteBibliography"/>
        <w:spacing w:after="360"/>
        <w:ind w:left="440" w:hanging="440"/>
      </w:pPr>
      <w:r w:rsidRPr="00986E04">
        <w:t>72.</w:t>
      </w:r>
      <w:r w:rsidRPr="00986E04">
        <w:tab/>
        <w:t xml:space="preserve">Bensel J. </w:t>
      </w:r>
      <w:r w:rsidRPr="00A81A5E">
        <w:t>Was sagt mir mein Baby, wenn es schreit?</w:t>
      </w:r>
      <w:r w:rsidRPr="00986E04">
        <w:rPr>
          <w:i/>
        </w:rPr>
        <w:t xml:space="preserve"> </w:t>
      </w:r>
      <w:r w:rsidRPr="00986E04">
        <w:t>Ratingen, Germany: Oberstebring Verlag; 2003.</w:t>
      </w:r>
      <w:bookmarkEnd w:id="72"/>
    </w:p>
    <w:p w14:paraId="1B46902D" w14:textId="0641F12A" w:rsidR="00986E04" w:rsidRPr="00986E04" w:rsidRDefault="00986E04" w:rsidP="00986E04">
      <w:pPr>
        <w:pStyle w:val="EndNoteBibliography"/>
        <w:spacing w:after="360"/>
        <w:ind w:left="440" w:hanging="440"/>
      </w:pPr>
      <w:bookmarkStart w:id="73" w:name="_ENREF_73"/>
      <w:r w:rsidRPr="00986E04">
        <w:t>73.</w:t>
      </w:r>
      <w:r w:rsidRPr="00986E04">
        <w:tab/>
        <w:t xml:space="preserve">Wolke D, Gray P, Meyer R. Excessive infant crying: a controlled study of mothers helping mothers. </w:t>
      </w:r>
      <w:r w:rsidR="00F1309F">
        <w:t>Pediatrics</w:t>
      </w:r>
      <w:r w:rsidRPr="00986E04">
        <w:rPr>
          <w:i/>
        </w:rPr>
        <w:t xml:space="preserve"> </w:t>
      </w:r>
      <w:r w:rsidRPr="00986E04">
        <w:t>1994;94:322-332.</w:t>
      </w:r>
      <w:bookmarkEnd w:id="73"/>
    </w:p>
    <w:p w14:paraId="2242C04A" w14:textId="5E464102" w:rsidR="00986E04" w:rsidRPr="00986E04" w:rsidRDefault="00986E04" w:rsidP="00986E04">
      <w:pPr>
        <w:pStyle w:val="EndNoteBibliography"/>
        <w:ind w:left="440" w:hanging="440"/>
      </w:pPr>
      <w:bookmarkStart w:id="74" w:name="_ENREF_74"/>
      <w:r w:rsidRPr="00986E04">
        <w:t>74.</w:t>
      </w:r>
      <w:r w:rsidRPr="00986E04">
        <w:tab/>
        <w:t xml:space="preserve">Hemmi MH, Wolke D, Schneider S. Associations between problems with crying, sleeping and/or feeding in infancy and long-term behavioural outcomes in childhood: a meta-analysis. </w:t>
      </w:r>
      <w:r w:rsidR="00F1309F" w:rsidRPr="003D03BA">
        <w:t>Arch Dis Child</w:t>
      </w:r>
      <w:r w:rsidR="00F1309F" w:rsidRPr="004102EC">
        <w:rPr>
          <w:i/>
        </w:rPr>
        <w:t xml:space="preserve"> </w:t>
      </w:r>
      <w:r w:rsidR="00F1309F">
        <w:t>2011;96</w:t>
      </w:r>
      <w:r w:rsidR="00F1309F" w:rsidRPr="004102EC">
        <w:t>:622-629</w:t>
      </w:r>
      <w:r w:rsidRPr="00986E04">
        <w:t>.</w:t>
      </w:r>
      <w:bookmarkEnd w:id="74"/>
    </w:p>
    <w:p w14:paraId="0DE08800" w14:textId="1A957728" w:rsidR="003D2FE2" w:rsidRPr="00C67C87" w:rsidRDefault="00171F4E" w:rsidP="00C67C87">
      <w:pPr>
        <w:pStyle w:val="Header"/>
        <w:rPr>
          <w:rFonts w:ascii="Times New Roman" w:hAnsi="Times New Roman" w:cs="Times New Roman"/>
          <w:sz w:val="24"/>
          <w:szCs w:val="24"/>
        </w:rPr>
      </w:pPr>
      <w:r w:rsidRPr="00BE31D2">
        <w:rPr>
          <w:rFonts w:ascii="Times New Roman" w:hAnsi="Times New Roman" w:cs="Times New Roman"/>
          <w:sz w:val="24"/>
          <w:szCs w:val="24"/>
        </w:rPr>
        <w:lastRenderedPageBreak/>
        <w:fldChar w:fldCharType="end"/>
      </w:r>
      <w:bookmarkStart w:id="75" w:name="OLE_LINK1"/>
    </w:p>
    <w:p w14:paraId="570513AA" w14:textId="6CDB90AE" w:rsidR="00AC0CF2" w:rsidRDefault="002E7592" w:rsidP="00AC0CF2">
      <w:pPr>
        <w:pStyle w:val="Heade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w:t>
      </w:r>
      <w:r w:rsidR="00AC0CF2">
        <w:rPr>
          <w:rFonts w:ascii="Times New Roman" w:hAnsi="Times New Roman" w:cs="Times New Roman"/>
          <w:b/>
          <w:bCs/>
          <w:sz w:val="24"/>
          <w:szCs w:val="24"/>
        </w:rPr>
        <w:t>igure Legends</w:t>
      </w:r>
    </w:p>
    <w:p w14:paraId="2065CB63" w14:textId="77777777" w:rsidR="00830242" w:rsidRPr="009977C1" w:rsidRDefault="00830242" w:rsidP="00830242">
      <w:pPr>
        <w:rPr>
          <w:bCs/>
          <w:sz w:val="20"/>
          <w:szCs w:val="20"/>
        </w:rPr>
      </w:pPr>
    </w:p>
    <w:p w14:paraId="232153BB" w14:textId="5AA1EFA6" w:rsidR="00CE604C" w:rsidRDefault="00CE604C" w:rsidP="00CE604C">
      <w:pPr>
        <w:pStyle w:val="Header"/>
        <w:spacing w:line="480" w:lineRule="auto"/>
        <w:rPr>
          <w:rFonts w:ascii="Times New Roman" w:hAnsi="Times New Roman" w:cs="Times New Roman"/>
          <w:bCs/>
          <w:sz w:val="24"/>
          <w:szCs w:val="24"/>
        </w:rPr>
      </w:pPr>
      <w:proofErr w:type="gramStart"/>
      <w:r w:rsidRPr="002165D9">
        <w:rPr>
          <w:rFonts w:ascii="Times New Roman" w:hAnsi="Times New Roman" w:cs="Times New Roman"/>
          <w:b/>
          <w:bCs/>
          <w:sz w:val="24"/>
          <w:szCs w:val="24"/>
        </w:rPr>
        <w:t xml:space="preserve">Figure </w:t>
      </w:r>
      <w:r w:rsidR="00A51449">
        <w:rPr>
          <w:rFonts w:ascii="Times New Roman" w:hAnsi="Times New Roman" w:cs="Times New Roman"/>
          <w:b/>
          <w:bCs/>
          <w:sz w:val="24"/>
          <w:szCs w:val="24"/>
        </w:rPr>
        <w:t>1</w:t>
      </w:r>
      <w:r>
        <w:rPr>
          <w:rFonts w:ascii="Times New Roman" w:hAnsi="Times New Roman" w:cs="Times New Roman"/>
          <w:b/>
          <w:bCs/>
          <w:sz w:val="24"/>
          <w:szCs w:val="24"/>
        </w:rPr>
        <w:t xml:space="preserve"> (online only)</w:t>
      </w:r>
      <w:r w:rsidRPr="002165D9">
        <w:rPr>
          <w:rFonts w:ascii="Times New Roman" w:hAnsi="Times New Roman" w:cs="Times New Roman"/>
          <w:b/>
          <w:bCs/>
          <w:sz w:val="24"/>
          <w:szCs w:val="24"/>
        </w:rPr>
        <w:t>.</w:t>
      </w:r>
      <w:proofErr w:type="gramEnd"/>
      <w:r w:rsidRPr="002165D9">
        <w:rPr>
          <w:rFonts w:ascii="Times New Roman" w:hAnsi="Times New Roman" w:cs="Times New Roman"/>
          <w:b/>
          <w:bCs/>
          <w:sz w:val="24"/>
          <w:szCs w:val="24"/>
        </w:rPr>
        <w:t xml:space="preserve"> </w:t>
      </w:r>
      <w:r w:rsidRPr="002165D9">
        <w:rPr>
          <w:rFonts w:ascii="Times New Roman" w:hAnsi="Times New Roman" w:cs="Times New Roman"/>
          <w:bCs/>
          <w:sz w:val="24"/>
          <w:szCs w:val="24"/>
        </w:rPr>
        <w:t>Search strategy for the systematic review</w:t>
      </w:r>
    </w:p>
    <w:p w14:paraId="2A5382C4" w14:textId="02E13E5D" w:rsidR="00A51449" w:rsidRPr="00CE604C" w:rsidRDefault="00A51449" w:rsidP="00A51449">
      <w:pPr>
        <w:spacing w:line="480" w:lineRule="auto"/>
      </w:pPr>
      <w:r w:rsidRPr="00BE31D2">
        <w:rPr>
          <w:b/>
        </w:rPr>
        <w:t xml:space="preserve">Figure </w:t>
      </w:r>
      <w:r>
        <w:rPr>
          <w:b/>
        </w:rPr>
        <w:t>2</w:t>
      </w:r>
      <w:r w:rsidRPr="00BE31D2">
        <w:rPr>
          <w:b/>
        </w:rPr>
        <w:t xml:space="preserve">. </w:t>
      </w:r>
      <w:r w:rsidRPr="006E74F3">
        <w:rPr>
          <w:b/>
        </w:rPr>
        <w:t>A)</w:t>
      </w:r>
      <w:r>
        <w:rPr>
          <w:b/>
        </w:rPr>
        <w:t xml:space="preserve"> </w:t>
      </w:r>
      <w:r w:rsidRPr="00BE31D2">
        <w:t xml:space="preserve">Weighted </w:t>
      </w:r>
      <w:r>
        <w:t>m</w:t>
      </w:r>
      <w:r w:rsidRPr="00BE31D2">
        <w:t>ean fuss/cry dura</w:t>
      </w:r>
      <w:r>
        <w:t xml:space="preserve">tion (in </w:t>
      </w:r>
      <w:proofErr w:type="spellStart"/>
      <w:r>
        <w:t>mins</w:t>
      </w:r>
      <w:proofErr w:type="spellEnd"/>
      <w:r>
        <w:t>) across countries [</w:t>
      </w:r>
      <w:r w:rsidRPr="00BE31D2">
        <w:t xml:space="preserve">1-2 </w:t>
      </w:r>
      <w:proofErr w:type="spellStart"/>
      <w:r w:rsidRPr="00BE31D2">
        <w:t>wks</w:t>
      </w:r>
      <w:proofErr w:type="spellEnd"/>
      <w:r w:rsidRPr="00BE31D2">
        <w:t xml:space="preserve"> vs. 10-12 </w:t>
      </w:r>
      <w:proofErr w:type="spellStart"/>
      <w:r w:rsidRPr="00BE31D2">
        <w:t>wks</w:t>
      </w:r>
      <w:proofErr w:type="spellEnd"/>
      <w:r w:rsidRPr="00BE31D2">
        <w:t xml:space="preserve"> (p&lt;0.001); 3-4 </w:t>
      </w:r>
      <w:proofErr w:type="spellStart"/>
      <w:r w:rsidRPr="00BE31D2">
        <w:t>wks</w:t>
      </w:r>
      <w:proofErr w:type="spellEnd"/>
      <w:r w:rsidRPr="00BE31D2">
        <w:t xml:space="preserve"> vs.10-12 </w:t>
      </w:r>
      <w:proofErr w:type="spellStart"/>
      <w:r w:rsidRPr="00BE31D2">
        <w:t>wks</w:t>
      </w:r>
      <w:proofErr w:type="spellEnd"/>
      <w:r w:rsidRPr="00BE31D2">
        <w:t xml:space="preserve"> (p&lt;0.01); 5-6 </w:t>
      </w:r>
      <w:proofErr w:type="spellStart"/>
      <w:r w:rsidRPr="00BE31D2">
        <w:t>wks</w:t>
      </w:r>
      <w:proofErr w:type="spellEnd"/>
      <w:r w:rsidRPr="00BE31D2">
        <w:t xml:space="preserve"> vs.</w:t>
      </w:r>
      <w:r>
        <w:t xml:space="preserve">10-12 </w:t>
      </w:r>
      <w:proofErr w:type="spellStart"/>
      <w:r>
        <w:t>wks</w:t>
      </w:r>
      <w:proofErr w:type="spellEnd"/>
      <w:r>
        <w:t xml:space="preserve"> (p&lt;0.001)] and </w:t>
      </w:r>
      <w:r w:rsidRPr="006E74F3">
        <w:rPr>
          <w:b/>
        </w:rPr>
        <w:t>B)</w:t>
      </w:r>
      <w:r>
        <w:t xml:space="preserve"> </w:t>
      </w:r>
      <w:r>
        <w:rPr>
          <w:bCs/>
        </w:rPr>
        <w:t>overall colic percen</w:t>
      </w:r>
      <w:r w:rsidRPr="00BE31D2">
        <w:rPr>
          <w:bCs/>
        </w:rPr>
        <w:t>tages (95% Confidence Interval) for all studies combined in each period</w:t>
      </w:r>
      <w:r>
        <w:rPr>
          <w:bCs/>
        </w:rPr>
        <w:t xml:space="preserve"> </w:t>
      </w:r>
      <w:r>
        <w:rPr>
          <w:b/>
          <w:bCs/>
        </w:rPr>
        <w:t>[</w:t>
      </w:r>
      <w:r w:rsidRPr="00BE31D2">
        <w:t xml:space="preserve">1-2 </w:t>
      </w:r>
      <w:proofErr w:type="spellStart"/>
      <w:r w:rsidRPr="00BE31D2">
        <w:t>wks</w:t>
      </w:r>
      <w:proofErr w:type="spellEnd"/>
      <w:r w:rsidRPr="00BE31D2">
        <w:t xml:space="preserve">- vs.10-12 </w:t>
      </w:r>
      <w:proofErr w:type="spellStart"/>
      <w:r w:rsidRPr="00BE31D2">
        <w:t>wks</w:t>
      </w:r>
      <w:proofErr w:type="spellEnd"/>
      <w:r w:rsidRPr="00BE31D2">
        <w:t xml:space="preserve"> (p&lt;0.01); 3-4 </w:t>
      </w:r>
      <w:proofErr w:type="spellStart"/>
      <w:r w:rsidRPr="00BE31D2">
        <w:t>wks</w:t>
      </w:r>
      <w:proofErr w:type="spellEnd"/>
      <w:r w:rsidRPr="00BE31D2">
        <w:t xml:space="preserve"> vs.10-12 </w:t>
      </w:r>
      <w:proofErr w:type="spellStart"/>
      <w:r w:rsidRPr="00BE31D2">
        <w:t>wks</w:t>
      </w:r>
      <w:proofErr w:type="spellEnd"/>
      <w:r w:rsidRPr="00BE31D2">
        <w:t xml:space="preserve"> (p&lt;0.001); 5-6 </w:t>
      </w:r>
      <w:proofErr w:type="spellStart"/>
      <w:r w:rsidRPr="00BE31D2">
        <w:t>wks</w:t>
      </w:r>
      <w:proofErr w:type="spellEnd"/>
      <w:r w:rsidRPr="00BE31D2">
        <w:t xml:space="preserve"> vs.10-12 </w:t>
      </w:r>
      <w:proofErr w:type="spellStart"/>
      <w:r w:rsidRPr="00BE31D2">
        <w:t>wks</w:t>
      </w:r>
      <w:proofErr w:type="spellEnd"/>
      <w:r w:rsidRPr="00BE31D2">
        <w:t xml:space="preserve"> (p&lt;0.001); 8-9 </w:t>
      </w:r>
      <w:proofErr w:type="spellStart"/>
      <w:r w:rsidRPr="00BE31D2">
        <w:t>wks</w:t>
      </w:r>
      <w:proofErr w:type="spellEnd"/>
      <w:r w:rsidRPr="00BE31D2">
        <w:t xml:space="preserve"> vs.10-12 weeks (p&lt;0.0</w:t>
      </w:r>
      <w:r>
        <w:t xml:space="preserve">5); 5-6 </w:t>
      </w:r>
      <w:proofErr w:type="spellStart"/>
      <w:r>
        <w:t>wks</w:t>
      </w:r>
      <w:proofErr w:type="spellEnd"/>
      <w:r>
        <w:t xml:space="preserve"> vs.8-9 </w:t>
      </w:r>
      <w:proofErr w:type="spellStart"/>
      <w:r>
        <w:t>wks</w:t>
      </w:r>
      <w:proofErr w:type="spellEnd"/>
      <w:r>
        <w:t xml:space="preserve"> (p&lt;0.05)]</w:t>
      </w:r>
      <w:r w:rsidRPr="00BE31D2">
        <w:t>.</w:t>
      </w:r>
    </w:p>
    <w:p w14:paraId="29B27211" w14:textId="722EA6A3" w:rsidR="00CE604C" w:rsidRDefault="00CE604C" w:rsidP="00CE604C">
      <w:pPr>
        <w:spacing w:line="480" w:lineRule="auto"/>
      </w:pPr>
      <w:proofErr w:type="gramStart"/>
      <w:r>
        <w:rPr>
          <w:b/>
        </w:rPr>
        <w:t>Figure</w:t>
      </w:r>
      <w:r w:rsidRPr="00BE31D2">
        <w:rPr>
          <w:b/>
        </w:rPr>
        <w:t xml:space="preserve"> </w:t>
      </w:r>
      <w:r>
        <w:rPr>
          <w:b/>
        </w:rPr>
        <w:t>3 (a-e</w:t>
      </w:r>
      <w:r w:rsidR="00C97DCF">
        <w:rPr>
          <w:b/>
        </w:rPr>
        <w:t>; online only</w:t>
      </w:r>
      <w:r>
        <w:rPr>
          <w:b/>
        </w:rPr>
        <w:t>)</w:t>
      </w:r>
      <w:r w:rsidRPr="00BE31D2">
        <w:t>.</w:t>
      </w:r>
      <w:proofErr w:type="gramEnd"/>
      <w:r>
        <w:t xml:space="preserve"> </w:t>
      </w:r>
      <w:r w:rsidRPr="00E707CE">
        <w:t xml:space="preserve">Random effect meta-analysis comparing crying amounts across countries at </w:t>
      </w:r>
      <w:r>
        <w:t>1-2 weeks, 3-4 weeks, 5-6 weeks, 8-9 weeks and 10-12 weeks.</w:t>
      </w:r>
    </w:p>
    <w:p w14:paraId="3DCEAE73" w14:textId="0D1B3F77" w:rsidR="00CE604C" w:rsidRDefault="00CE604C" w:rsidP="00066E99">
      <w:pPr>
        <w:spacing w:line="480" w:lineRule="auto"/>
        <w:ind w:firstLine="720"/>
      </w:pPr>
      <w:r>
        <w:rPr>
          <w:b/>
        </w:rPr>
        <w:t>Figure 3</w:t>
      </w:r>
      <w:r w:rsidRPr="00A30942">
        <w:rPr>
          <w:b/>
        </w:rPr>
        <w:t>a</w:t>
      </w:r>
      <w:r>
        <w:t xml:space="preserve">. </w:t>
      </w:r>
      <w:r w:rsidRPr="00E707CE">
        <w:t xml:space="preserve">Random effect meta-analysis comparing crying amounts across countries at </w:t>
      </w:r>
      <w:r>
        <w:t>1-2 weeks</w:t>
      </w:r>
    </w:p>
    <w:p w14:paraId="3D074091" w14:textId="642146D0" w:rsidR="00CE604C" w:rsidRDefault="00CE604C" w:rsidP="00066E99">
      <w:pPr>
        <w:spacing w:line="480" w:lineRule="auto"/>
        <w:ind w:firstLine="720"/>
      </w:pPr>
      <w:r>
        <w:rPr>
          <w:b/>
        </w:rPr>
        <w:t>Figure 3</w:t>
      </w:r>
      <w:r w:rsidRPr="002E7592">
        <w:rPr>
          <w:b/>
        </w:rPr>
        <w:t>b.</w:t>
      </w:r>
      <w:r w:rsidRPr="00E707CE">
        <w:t xml:space="preserve"> Random effect meta-analysis comparing crying amounts across countries at </w:t>
      </w:r>
      <w:r>
        <w:t>3-4 weeks</w:t>
      </w:r>
    </w:p>
    <w:p w14:paraId="5A44C11B" w14:textId="354C4BCC" w:rsidR="00CE604C" w:rsidRDefault="00CE604C" w:rsidP="00066E99">
      <w:pPr>
        <w:spacing w:line="480" w:lineRule="auto"/>
        <w:ind w:firstLine="720"/>
      </w:pPr>
      <w:r>
        <w:rPr>
          <w:b/>
        </w:rPr>
        <w:t>Figure 3</w:t>
      </w:r>
      <w:r w:rsidRPr="002E7592">
        <w:rPr>
          <w:b/>
        </w:rPr>
        <w:t>c.</w:t>
      </w:r>
      <w:r>
        <w:t xml:space="preserve"> </w:t>
      </w:r>
      <w:r w:rsidRPr="00E707CE">
        <w:t xml:space="preserve">Random effect meta-analysis comparing crying amounts across countries at </w:t>
      </w:r>
      <w:r>
        <w:t>5-6 weeks</w:t>
      </w:r>
    </w:p>
    <w:p w14:paraId="1AB11F1F" w14:textId="30CA9107" w:rsidR="00CE604C" w:rsidRDefault="00CE604C" w:rsidP="00066E99">
      <w:pPr>
        <w:spacing w:line="480" w:lineRule="auto"/>
        <w:ind w:firstLine="720"/>
      </w:pPr>
      <w:r>
        <w:rPr>
          <w:b/>
        </w:rPr>
        <w:t>Figure 3d</w:t>
      </w:r>
      <w:r w:rsidRPr="002E7592">
        <w:rPr>
          <w:b/>
        </w:rPr>
        <w:t>.</w:t>
      </w:r>
      <w:r>
        <w:rPr>
          <w:b/>
        </w:rPr>
        <w:t xml:space="preserve"> </w:t>
      </w:r>
      <w:r w:rsidRPr="00E707CE">
        <w:t xml:space="preserve">Random effect meta-analysis comparing crying amounts across countries at </w:t>
      </w:r>
      <w:r>
        <w:t>8-9 weeks</w:t>
      </w:r>
    </w:p>
    <w:p w14:paraId="0F4F4880" w14:textId="2E67CA19" w:rsidR="006E74F3" w:rsidRPr="00CE604C" w:rsidRDefault="00CE604C" w:rsidP="00066E99">
      <w:pPr>
        <w:spacing w:line="480" w:lineRule="auto"/>
        <w:ind w:firstLine="720"/>
      </w:pPr>
      <w:r>
        <w:rPr>
          <w:b/>
        </w:rPr>
        <w:t>Figure 3e</w:t>
      </w:r>
      <w:r w:rsidRPr="002E7592">
        <w:rPr>
          <w:b/>
        </w:rPr>
        <w:t>.</w:t>
      </w:r>
      <w:r>
        <w:t xml:space="preserve"> </w:t>
      </w:r>
      <w:r w:rsidRPr="00E707CE">
        <w:t xml:space="preserve">Random effect meta-analysis comparing crying amounts across countries at </w:t>
      </w:r>
      <w:r>
        <w:t>10-12 weeks</w:t>
      </w:r>
    </w:p>
    <w:p w14:paraId="61AD8381" w14:textId="0127A701" w:rsidR="00625384" w:rsidRDefault="00625384" w:rsidP="00CE604C">
      <w:pPr>
        <w:pStyle w:val="Header"/>
        <w:spacing w:line="480" w:lineRule="auto"/>
        <w:rPr>
          <w:rFonts w:ascii="Times New Roman" w:hAnsi="Times New Roman" w:cs="Times New Roman"/>
          <w:color w:val="212121"/>
          <w:sz w:val="24"/>
          <w:szCs w:val="24"/>
          <w:shd w:val="clear" w:color="auto" w:fill="FFFFFF"/>
        </w:rPr>
      </w:pPr>
      <w:r w:rsidRPr="006654A8">
        <w:rPr>
          <w:rFonts w:ascii="Times New Roman" w:hAnsi="Times New Roman" w:cs="Times New Roman"/>
          <w:b/>
          <w:bCs/>
          <w:sz w:val="24"/>
          <w:szCs w:val="24"/>
        </w:rPr>
        <w:t xml:space="preserve">Figure </w:t>
      </w:r>
      <w:r w:rsidR="00CE604C">
        <w:rPr>
          <w:rFonts w:ascii="Times New Roman" w:hAnsi="Times New Roman" w:cs="Times New Roman"/>
          <w:b/>
          <w:bCs/>
          <w:sz w:val="24"/>
          <w:szCs w:val="24"/>
        </w:rPr>
        <w:t>4</w:t>
      </w:r>
      <w:r w:rsidRPr="006654A8">
        <w:rPr>
          <w:rFonts w:ascii="Times New Roman" w:hAnsi="Times New Roman" w:cs="Times New Roman"/>
          <w:b/>
          <w:bCs/>
          <w:sz w:val="24"/>
          <w:szCs w:val="24"/>
        </w:rPr>
        <w:t xml:space="preserve">. </w:t>
      </w:r>
      <w:r w:rsidR="006654A8" w:rsidRPr="006654A8">
        <w:rPr>
          <w:rFonts w:ascii="Times New Roman" w:hAnsi="Times New Roman" w:cs="Times New Roman"/>
          <w:color w:val="212121"/>
          <w:sz w:val="24"/>
          <w:szCs w:val="24"/>
          <w:shd w:val="clear" w:color="auto" w:fill="FFFFFF"/>
        </w:rPr>
        <w:t>Percentile chart of above average fuss/cry at the age 1-2, 3-4, 5-6, 8-9 and 10-12 weeks of age in infants</w:t>
      </w:r>
    </w:p>
    <w:p w14:paraId="27FB374F" w14:textId="77777777" w:rsidR="00BE3442" w:rsidRPr="006654A8" w:rsidRDefault="00BE3442" w:rsidP="006654A8">
      <w:pPr>
        <w:pStyle w:val="Header"/>
        <w:spacing w:line="360" w:lineRule="auto"/>
        <w:rPr>
          <w:rFonts w:ascii="Times New Roman" w:hAnsi="Times New Roman" w:cs="Times New Roman"/>
          <w:b/>
          <w:sz w:val="24"/>
          <w:szCs w:val="24"/>
        </w:rPr>
      </w:pPr>
    </w:p>
    <w:p w14:paraId="679F5173" w14:textId="77777777" w:rsidR="00625384" w:rsidRDefault="00625384" w:rsidP="00A30942">
      <w:pPr>
        <w:rPr>
          <w:b/>
        </w:rPr>
      </w:pPr>
    </w:p>
    <w:bookmarkEnd w:id="75"/>
    <w:p w14:paraId="0D096F86" w14:textId="77777777" w:rsidR="004A7EA2" w:rsidRDefault="004A7EA2" w:rsidP="002E7592"/>
    <w:p w14:paraId="1925CDCC" w14:textId="0345CD4C" w:rsidR="004A7EA2" w:rsidRPr="00E339B2" w:rsidRDefault="004A7EA2" w:rsidP="002E7592"/>
    <w:sectPr w:rsidR="004A7EA2" w:rsidRPr="00E339B2" w:rsidSect="00BF26BF">
      <w:footerReference w:type="even" r:id="rId10"/>
      <w:footerReference w:type="default" r:id="rId11"/>
      <w:pgSz w:w="11906" w:h="16838"/>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360A2B" w14:textId="77777777" w:rsidR="00557AE1" w:rsidRDefault="00557AE1" w:rsidP="00171F4E">
      <w:r>
        <w:separator/>
      </w:r>
    </w:p>
  </w:endnote>
  <w:endnote w:type="continuationSeparator" w:id="0">
    <w:p w14:paraId="00657343" w14:textId="77777777" w:rsidR="00557AE1" w:rsidRDefault="00557AE1" w:rsidP="00171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BulldogStd">
    <w:altName w:val="Cambria"/>
    <w:panose1 w:val="00000000000000000000"/>
    <w:charset w:val="00"/>
    <w:family w:val="auto"/>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03462A" w14:textId="77777777" w:rsidR="00DA4D51" w:rsidRDefault="00DA4D51" w:rsidP="00171F4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FA77F50" w14:textId="77777777" w:rsidR="00DA4D51" w:rsidRDefault="00DA4D5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0A4D85" w14:textId="77777777" w:rsidR="00DA4D51" w:rsidRDefault="00DA4D51" w:rsidP="00171F4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E4505">
      <w:rPr>
        <w:rStyle w:val="PageNumber"/>
        <w:noProof/>
      </w:rPr>
      <w:t>3</w:t>
    </w:r>
    <w:r>
      <w:rPr>
        <w:rStyle w:val="PageNumber"/>
      </w:rPr>
      <w:fldChar w:fldCharType="end"/>
    </w:r>
  </w:p>
  <w:p w14:paraId="724CAD4C" w14:textId="77777777" w:rsidR="00DA4D51" w:rsidRDefault="00DA4D51">
    <w:pPr>
      <w:pStyle w:val="Footer"/>
    </w:pPr>
  </w:p>
  <w:p w14:paraId="32A35BF7" w14:textId="77777777" w:rsidR="00DA4D51" w:rsidRDefault="00DA4D51">
    <w:pPr>
      <w:pStyle w:val="Footer"/>
    </w:pPr>
  </w:p>
  <w:p w14:paraId="400BD9C3" w14:textId="77777777" w:rsidR="00DA4D51" w:rsidRDefault="00DA4D5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6177BE" w14:textId="77777777" w:rsidR="00557AE1" w:rsidRDefault="00557AE1" w:rsidP="00171F4E">
      <w:r>
        <w:separator/>
      </w:r>
    </w:p>
  </w:footnote>
  <w:footnote w:type="continuationSeparator" w:id="0">
    <w:p w14:paraId="3E9593BF" w14:textId="77777777" w:rsidR="00557AE1" w:rsidRDefault="00557AE1" w:rsidP="00171F4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F748B1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E451C3D"/>
    <w:multiLevelType w:val="hybridMultilevel"/>
    <w:tmpl w:val="0E401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Verdan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Verdan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Verdana"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C75C11"/>
    <w:multiLevelType w:val="hybridMultilevel"/>
    <w:tmpl w:val="380EF5A6"/>
    <w:lvl w:ilvl="0" w:tplc="08090001">
      <w:start w:val="38"/>
      <w:numFmt w:val="bullet"/>
      <w:lvlText w:val=""/>
      <w:lvlJc w:val="left"/>
      <w:pPr>
        <w:tabs>
          <w:tab w:val="num" w:pos="720"/>
        </w:tabs>
        <w:ind w:left="720" w:hanging="360"/>
      </w:pPr>
      <w:rPr>
        <w:rFonts w:ascii="Symbol" w:eastAsia="Times New Roman" w:hAnsi="Symbol" w:cs="Times New Roman" w:hint="default"/>
      </w:rPr>
    </w:lvl>
    <w:lvl w:ilvl="1" w:tplc="08090003" w:tentative="1">
      <w:start w:val="1"/>
      <w:numFmt w:val="bullet"/>
      <w:lvlText w:val="o"/>
      <w:lvlJc w:val="left"/>
      <w:pPr>
        <w:tabs>
          <w:tab w:val="num" w:pos="1440"/>
        </w:tabs>
        <w:ind w:left="1440" w:hanging="360"/>
      </w:pPr>
      <w:rPr>
        <w:rFonts w:ascii="Courier New" w:hAnsi="Courier New" w:cs="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Wingdings"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Wingdings"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39484F65"/>
    <w:multiLevelType w:val="hybridMultilevel"/>
    <w:tmpl w:val="35C66F00"/>
    <w:lvl w:ilvl="0" w:tplc="DAA8E5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D209EC"/>
    <w:multiLevelType w:val="hybridMultilevel"/>
    <w:tmpl w:val="B5365E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6AE1FA7"/>
    <w:multiLevelType w:val="hybridMultilevel"/>
    <w:tmpl w:val="F364C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Verdan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Verdan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Verdana"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9070DE"/>
    <w:multiLevelType w:val="hybridMultilevel"/>
    <w:tmpl w:val="83969FE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6"/>
  </w:num>
  <w:num w:numId="5">
    <w:abstractNumId w:val="1"/>
  </w:num>
  <w:num w:numId="6">
    <w:abstractNumId w:val="5"/>
  </w:num>
  <w:num w:numId="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eter">
    <w15:presenceInfo w15:providerId="None" w15:userId="Die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447&lt;/HangingIndent&gt;&lt;LineSpacing&gt;1&lt;/LineSpacing&gt;&lt;SpaceAfter&gt;2&lt;/SpaceAfter&gt;&lt;HyperlinksEnabled&gt;1&lt;/HyperlinksEnabled&gt;&lt;HyperlinksVisible&gt;0&lt;/HyperlinksVisible&gt;&lt;EnableBibliographyCategories&gt;0&lt;/EnableBibliographyCategories&gt;&lt;/ENLayout&gt;"/>
    <w:docVar w:name="EN.Libraries" w:val="&lt;Libraries&gt;&lt;item db-id=&quot;vtvr5spp69p9zbeaftopttsp52rfrsss9ftz&quot;&gt;My EndNote Library- all articles&lt;record-ids&gt;&lt;item&gt;76&lt;/item&gt;&lt;item&gt;77&lt;/item&gt;&lt;item&gt;126&lt;/item&gt;&lt;item&gt;141&lt;/item&gt;&lt;item&gt;216&lt;/item&gt;&lt;item&gt;884&lt;/item&gt;&lt;item&gt;1036&lt;/item&gt;&lt;item&gt;1075&lt;/item&gt;&lt;item&gt;1076&lt;/item&gt;&lt;item&gt;1233&lt;/item&gt;&lt;item&gt;1234&lt;/item&gt;&lt;item&gt;1243&lt;/item&gt;&lt;item&gt;1247&lt;/item&gt;&lt;item&gt;1251&lt;/item&gt;&lt;/record-ids&gt;&lt;/item&gt;&lt;/Libraries&gt;"/>
  </w:docVars>
  <w:rsids>
    <w:rsidRoot w:val="00151BA8"/>
    <w:rsid w:val="00001AD1"/>
    <w:rsid w:val="00007E1A"/>
    <w:rsid w:val="00013EB2"/>
    <w:rsid w:val="000163F6"/>
    <w:rsid w:val="00016F49"/>
    <w:rsid w:val="00020BBC"/>
    <w:rsid w:val="00023E0C"/>
    <w:rsid w:val="00024926"/>
    <w:rsid w:val="0002579D"/>
    <w:rsid w:val="00025A31"/>
    <w:rsid w:val="00026514"/>
    <w:rsid w:val="00026D88"/>
    <w:rsid w:val="00030CA9"/>
    <w:rsid w:val="000317F8"/>
    <w:rsid w:val="00031F8E"/>
    <w:rsid w:val="00033954"/>
    <w:rsid w:val="0003478D"/>
    <w:rsid w:val="00035A05"/>
    <w:rsid w:val="00044ABB"/>
    <w:rsid w:val="000454FB"/>
    <w:rsid w:val="00045502"/>
    <w:rsid w:val="00057807"/>
    <w:rsid w:val="00063035"/>
    <w:rsid w:val="000635F4"/>
    <w:rsid w:val="0006573C"/>
    <w:rsid w:val="00066E99"/>
    <w:rsid w:val="00066F5C"/>
    <w:rsid w:val="00073C93"/>
    <w:rsid w:val="0007629A"/>
    <w:rsid w:val="00080786"/>
    <w:rsid w:val="00081344"/>
    <w:rsid w:val="000813AD"/>
    <w:rsid w:val="000832A5"/>
    <w:rsid w:val="0008421A"/>
    <w:rsid w:val="0008454D"/>
    <w:rsid w:val="00093C4F"/>
    <w:rsid w:val="000956B5"/>
    <w:rsid w:val="000A62D1"/>
    <w:rsid w:val="000A63B6"/>
    <w:rsid w:val="000B1B7F"/>
    <w:rsid w:val="000B6DEA"/>
    <w:rsid w:val="000C214F"/>
    <w:rsid w:val="000C42D0"/>
    <w:rsid w:val="000C4C3E"/>
    <w:rsid w:val="000C6518"/>
    <w:rsid w:val="000D3375"/>
    <w:rsid w:val="000D66EF"/>
    <w:rsid w:val="000E00A8"/>
    <w:rsid w:val="000E34AF"/>
    <w:rsid w:val="000E4F40"/>
    <w:rsid w:val="000F4F29"/>
    <w:rsid w:val="000F4FBD"/>
    <w:rsid w:val="000F596A"/>
    <w:rsid w:val="000F6914"/>
    <w:rsid w:val="000F7BCF"/>
    <w:rsid w:val="00101FF4"/>
    <w:rsid w:val="00103CF3"/>
    <w:rsid w:val="00110679"/>
    <w:rsid w:val="00113FDE"/>
    <w:rsid w:val="00116565"/>
    <w:rsid w:val="0012049A"/>
    <w:rsid w:val="0013159B"/>
    <w:rsid w:val="00132629"/>
    <w:rsid w:val="0013621A"/>
    <w:rsid w:val="00145582"/>
    <w:rsid w:val="001464B4"/>
    <w:rsid w:val="001465AE"/>
    <w:rsid w:val="001503FE"/>
    <w:rsid w:val="00150734"/>
    <w:rsid w:val="00151BA8"/>
    <w:rsid w:val="00152029"/>
    <w:rsid w:val="00153317"/>
    <w:rsid w:val="001538AD"/>
    <w:rsid w:val="001572C5"/>
    <w:rsid w:val="00157523"/>
    <w:rsid w:val="001651FD"/>
    <w:rsid w:val="001719EE"/>
    <w:rsid w:val="00171F4E"/>
    <w:rsid w:val="00173177"/>
    <w:rsid w:val="001800B9"/>
    <w:rsid w:val="00184704"/>
    <w:rsid w:val="00186234"/>
    <w:rsid w:val="0018677E"/>
    <w:rsid w:val="00191F6B"/>
    <w:rsid w:val="00195853"/>
    <w:rsid w:val="001A1745"/>
    <w:rsid w:val="001A2801"/>
    <w:rsid w:val="001A3B5E"/>
    <w:rsid w:val="001B0ADA"/>
    <w:rsid w:val="001B12C5"/>
    <w:rsid w:val="001B725A"/>
    <w:rsid w:val="001B7CD6"/>
    <w:rsid w:val="001B7DA2"/>
    <w:rsid w:val="001C0973"/>
    <w:rsid w:val="001C3F1C"/>
    <w:rsid w:val="001C5A7B"/>
    <w:rsid w:val="001C6F33"/>
    <w:rsid w:val="001C7B66"/>
    <w:rsid w:val="001D23AE"/>
    <w:rsid w:val="001D3684"/>
    <w:rsid w:val="001D5532"/>
    <w:rsid w:val="001E15FA"/>
    <w:rsid w:val="001E275B"/>
    <w:rsid w:val="001E33C7"/>
    <w:rsid w:val="001E4FCB"/>
    <w:rsid w:val="001F3935"/>
    <w:rsid w:val="001F399C"/>
    <w:rsid w:val="001F69C3"/>
    <w:rsid w:val="00203EC8"/>
    <w:rsid w:val="00205C7D"/>
    <w:rsid w:val="00205D8E"/>
    <w:rsid w:val="00206ECC"/>
    <w:rsid w:val="00207467"/>
    <w:rsid w:val="00211863"/>
    <w:rsid w:val="002165D9"/>
    <w:rsid w:val="002170FB"/>
    <w:rsid w:val="0022330D"/>
    <w:rsid w:val="0022354F"/>
    <w:rsid w:val="00223BBF"/>
    <w:rsid w:val="00226277"/>
    <w:rsid w:val="00234091"/>
    <w:rsid w:val="002401F0"/>
    <w:rsid w:val="002422C1"/>
    <w:rsid w:val="00242E09"/>
    <w:rsid w:val="00243B67"/>
    <w:rsid w:val="00245A5D"/>
    <w:rsid w:val="00246AA8"/>
    <w:rsid w:val="002504B2"/>
    <w:rsid w:val="00250EC5"/>
    <w:rsid w:val="00255303"/>
    <w:rsid w:val="002557C5"/>
    <w:rsid w:val="0025641D"/>
    <w:rsid w:val="002567F5"/>
    <w:rsid w:val="00260138"/>
    <w:rsid w:val="00260D4D"/>
    <w:rsid w:val="00266445"/>
    <w:rsid w:val="002676C4"/>
    <w:rsid w:val="00270166"/>
    <w:rsid w:val="00273066"/>
    <w:rsid w:val="002739F3"/>
    <w:rsid w:val="00287070"/>
    <w:rsid w:val="00287127"/>
    <w:rsid w:val="002901E8"/>
    <w:rsid w:val="00290604"/>
    <w:rsid w:val="00292023"/>
    <w:rsid w:val="002924D5"/>
    <w:rsid w:val="002948C9"/>
    <w:rsid w:val="00295CA1"/>
    <w:rsid w:val="002A00A5"/>
    <w:rsid w:val="002A4FC6"/>
    <w:rsid w:val="002A6CF7"/>
    <w:rsid w:val="002A75B6"/>
    <w:rsid w:val="002B152C"/>
    <w:rsid w:val="002B17B5"/>
    <w:rsid w:val="002B2BB1"/>
    <w:rsid w:val="002B3EE9"/>
    <w:rsid w:val="002B43B9"/>
    <w:rsid w:val="002C05E4"/>
    <w:rsid w:val="002C0D20"/>
    <w:rsid w:val="002C3290"/>
    <w:rsid w:val="002C3819"/>
    <w:rsid w:val="002C4128"/>
    <w:rsid w:val="002C7058"/>
    <w:rsid w:val="002D0D9C"/>
    <w:rsid w:val="002D2EBD"/>
    <w:rsid w:val="002D33EE"/>
    <w:rsid w:val="002E0F77"/>
    <w:rsid w:val="002E1117"/>
    <w:rsid w:val="002E285D"/>
    <w:rsid w:val="002E2DF0"/>
    <w:rsid w:val="002E7592"/>
    <w:rsid w:val="002F6898"/>
    <w:rsid w:val="003010F0"/>
    <w:rsid w:val="003012E9"/>
    <w:rsid w:val="003051A2"/>
    <w:rsid w:val="003128D8"/>
    <w:rsid w:val="00312D2C"/>
    <w:rsid w:val="00316D61"/>
    <w:rsid w:val="003215C3"/>
    <w:rsid w:val="003224FC"/>
    <w:rsid w:val="0032360E"/>
    <w:rsid w:val="00324ADB"/>
    <w:rsid w:val="00326BD7"/>
    <w:rsid w:val="003317AD"/>
    <w:rsid w:val="00332E99"/>
    <w:rsid w:val="00343D0B"/>
    <w:rsid w:val="00344E55"/>
    <w:rsid w:val="003463DF"/>
    <w:rsid w:val="00351052"/>
    <w:rsid w:val="00353FA2"/>
    <w:rsid w:val="00360F96"/>
    <w:rsid w:val="00363685"/>
    <w:rsid w:val="00365557"/>
    <w:rsid w:val="00367483"/>
    <w:rsid w:val="003701C4"/>
    <w:rsid w:val="00370535"/>
    <w:rsid w:val="00370B46"/>
    <w:rsid w:val="00387F67"/>
    <w:rsid w:val="00391E04"/>
    <w:rsid w:val="00394594"/>
    <w:rsid w:val="0039506A"/>
    <w:rsid w:val="003A5602"/>
    <w:rsid w:val="003A6F81"/>
    <w:rsid w:val="003B074E"/>
    <w:rsid w:val="003B33DC"/>
    <w:rsid w:val="003B34DC"/>
    <w:rsid w:val="003B6E60"/>
    <w:rsid w:val="003C102A"/>
    <w:rsid w:val="003C133A"/>
    <w:rsid w:val="003C42BD"/>
    <w:rsid w:val="003C5C71"/>
    <w:rsid w:val="003C640B"/>
    <w:rsid w:val="003C64DB"/>
    <w:rsid w:val="003D03BA"/>
    <w:rsid w:val="003D2FE2"/>
    <w:rsid w:val="003D327A"/>
    <w:rsid w:val="003D41B5"/>
    <w:rsid w:val="003D4949"/>
    <w:rsid w:val="003E06F1"/>
    <w:rsid w:val="003E250C"/>
    <w:rsid w:val="003E28A3"/>
    <w:rsid w:val="003E4CDF"/>
    <w:rsid w:val="003F2F40"/>
    <w:rsid w:val="003F5AE4"/>
    <w:rsid w:val="004039B5"/>
    <w:rsid w:val="00403BD3"/>
    <w:rsid w:val="004102EC"/>
    <w:rsid w:val="0041158F"/>
    <w:rsid w:val="00412074"/>
    <w:rsid w:val="0041724D"/>
    <w:rsid w:val="004208E4"/>
    <w:rsid w:val="00422801"/>
    <w:rsid w:val="00423447"/>
    <w:rsid w:val="00423FFC"/>
    <w:rsid w:val="00430799"/>
    <w:rsid w:val="004341C4"/>
    <w:rsid w:val="00442F22"/>
    <w:rsid w:val="004463DC"/>
    <w:rsid w:val="004479D3"/>
    <w:rsid w:val="004507D1"/>
    <w:rsid w:val="00453E65"/>
    <w:rsid w:val="004551DA"/>
    <w:rsid w:val="00455A5D"/>
    <w:rsid w:val="00465553"/>
    <w:rsid w:val="00466197"/>
    <w:rsid w:val="00476047"/>
    <w:rsid w:val="004803AD"/>
    <w:rsid w:val="00486E94"/>
    <w:rsid w:val="004901DB"/>
    <w:rsid w:val="00491DFF"/>
    <w:rsid w:val="004A5547"/>
    <w:rsid w:val="004A7EA2"/>
    <w:rsid w:val="004A7F3B"/>
    <w:rsid w:val="004B21D5"/>
    <w:rsid w:val="004B3C6F"/>
    <w:rsid w:val="004B3F00"/>
    <w:rsid w:val="004B4787"/>
    <w:rsid w:val="004B669B"/>
    <w:rsid w:val="004B69CC"/>
    <w:rsid w:val="004C09E8"/>
    <w:rsid w:val="004C64AE"/>
    <w:rsid w:val="004C7972"/>
    <w:rsid w:val="004D4CA5"/>
    <w:rsid w:val="004D5CC6"/>
    <w:rsid w:val="004E0292"/>
    <w:rsid w:val="004E2CBB"/>
    <w:rsid w:val="004F10A5"/>
    <w:rsid w:val="00500586"/>
    <w:rsid w:val="00504671"/>
    <w:rsid w:val="00506A5E"/>
    <w:rsid w:val="00512DAE"/>
    <w:rsid w:val="00516163"/>
    <w:rsid w:val="00516206"/>
    <w:rsid w:val="0052522F"/>
    <w:rsid w:val="0052584F"/>
    <w:rsid w:val="0053164D"/>
    <w:rsid w:val="00532133"/>
    <w:rsid w:val="00532519"/>
    <w:rsid w:val="00532757"/>
    <w:rsid w:val="00534276"/>
    <w:rsid w:val="00535C68"/>
    <w:rsid w:val="0053611A"/>
    <w:rsid w:val="00542886"/>
    <w:rsid w:val="00544FAD"/>
    <w:rsid w:val="00550C19"/>
    <w:rsid w:val="00550FB6"/>
    <w:rsid w:val="005512C6"/>
    <w:rsid w:val="00552549"/>
    <w:rsid w:val="005573C5"/>
    <w:rsid w:val="00557AE1"/>
    <w:rsid w:val="00561BF2"/>
    <w:rsid w:val="00567A2E"/>
    <w:rsid w:val="00570C69"/>
    <w:rsid w:val="0057341D"/>
    <w:rsid w:val="00575AE5"/>
    <w:rsid w:val="00575BF4"/>
    <w:rsid w:val="00576E86"/>
    <w:rsid w:val="0057731F"/>
    <w:rsid w:val="00593F5D"/>
    <w:rsid w:val="00595D03"/>
    <w:rsid w:val="00597B44"/>
    <w:rsid w:val="005A2DDD"/>
    <w:rsid w:val="005A3834"/>
    <w:rsid w:val="005A3F87"/>
    <w:rsid w:val="005A4667"/>
    <w:rsid w:val="005A73B0"/>
    <w:rsid w:val="005A74F9"/>
    <w:rsid w:val="005A7798"/>
    <w:rsid w:val="005B0275"/>
    <w:rsid w:val="005B1391"/>
    <w:rsid w:val="005B583E"/>
    <w:rsid w:val="005B663A"/>
    <w:rsid w:val="005C24E8"/>
    <w:rsid w:val="005C4E67"/>
    <w:rsid w:val="005D1149"/>
    <w:rsid w:val="005D1960"/>
    <w:rsid w:val="005D42E3"/>
    <w:rsid w:val="005D4E99"/>
    <w:rsid w:val="005D63FA"/>
    <w:rsid w:val="005E004D"/>
    <w:rsid w:val="005E2E19"/>
    <w:rsid w:val="005F0DD8"/>
    <w:rsid w:val="005F3E85"/>
    <w:rsid w:val="006069A4"/>
    <w:rsid w:val="0061107E"/>
    <w:rsid w:val="00614FB4"/>
    <w:rsid w:val="0062273A"/>
    <w:rsid w:val="00624000"/>
    <w:rsid w:val="00625384"/>
    <w:rsid w:val="00634900"/>
    <w:rsid w:val="00634B83"/>
    <w:rsid w:val="006350BD"/>
    <w:rsid w:val="006378C9"/>
    <w:rsid w:val="0064144C"/>
    <w:rsid w:val="006422E4"/>
    <w:rsid w:val="00642C64"/>
    <w:rsid w:val="00643A02"/>
    <w:rsid w:val="006461E5"/>
    <w:rsid w:val="006603D7"/>
    <w:rsid w:val="00660E73"/>
    <w:rsid w:val="00661B45"/>
    <w:rsid w:val="00663B62"/>
    <w:rsid w:val="006654A8"/>
    <w:rsid w:val="00671BB4"/>
    <w:rsid w:val="0067253C"/>
    <w:rsid w:val="0067491D"/>
    <w:rsid w:val="00680D05"/>
    <w:rsid w:val="006849AA"/>
    <w:rsid w:val="006850AB"/>
    <w:rsid w:val="00687F11"/>
    <w:rsid w:val="00694F83"/>
    <w:rsid w:val="00695396"/>
    <w:rsid w:val="00695C75"/>
    <w:rsid w:val="006A3F75"/>
    <w:rsid w:val="006B4E5F"/>
    <w:rsid w:val="006C0CA1"/>
    <w:rsid w:val="006C325A"/>
    <w:rsid w:val="006C3B80"/>
    <w:rsid w:val="006C43E0"/>
    <w:rsid w:val="006C44F6"/>
    <w:rsid w:val="006C47FB"/>
    <w:rsid w:val="006C55B2"/>
    <w:rsid w:val="006C6FCA"/>
    <w:rsid w:val="006D02A0"/>
    <w:rsid w:val="006D0F2E"/>
    <w:rsid w:val="006D3D32"/>
    <w:rsid w:val="006D40B1"/>
    <w:rsid w:val="006D4B3E"/>
    <w:rsid w:val="006D62B9"/>
    <w:rsid w:val="006D6CEA"/>
    <w:rsid w:val="006D7F20"/>
    <w:rsid w:val="006E74F3"/>
    <w:rsid w:val="006F1832"/>
    <w:rsid w:val="006F3505"/>
    <w:rsid w:val="006F6591"/>
    <w:rsid w:val="006F6B66"/>
    <w:rsid w:val="006F7E93"/>
    <w:rsid w:val="00705FBB"/>
    <w:rsid w:val="00713171"/>
    <w:rsid w:val="00713842"/>
    <w:rsid w:val="007169D8"/>
    <w:rsid w:val="00722A6C"/>
    <w:rsid w:val="00724554"/>
    <w:rsid w:val="00733FDC"/>
    <w:rsid w:val="00735DD2"/>
    <w:rsid w:val="007371B5"/>
    <w:rsid w:val="00746095"/>
    <w:rsid w:val="007470C8"/>
    <w:rsid w:val="00750F30"/>
    <w:rsid w:val="00755286"/>
    <w:rsid w:val="00760F89"/>
    <w:rsid w:val="007660D6"/>
    <w:rsid w:val="00767E25"/>
    <w:rsid w:val="0077013F"/>
    <w:rsid w:val="00773ACC"/>
    <w:rsid w:val="00773E71"/>
    <w:rsid w:val="007740EA"/>
    <w:rsid w:val="00775B47"/>
    <w:rsid w:val="00775C5E"/>
    <w:rsid w:val="00781D67"/>
    <w:rsid w:val="00782A5E"/>
    <w:rsid w:val="007856AD"/>
    <w:rsid w:val="00785E21"/>
    <w:rsid w:val="00787D28"/>
    <w:rsid w:val="00790B17"/>
    <w:rsid w:val="007A1C3D"/>
    <w:rsid w:val="007B0ADA"/>
    <w:rsid w:val="007B224E"/>
    <w:rsid w:val="007B46DC"/>
    <w:rsid w:val="007B4EF9"/>
    <w:rsid w:val="007B5C51"/>
    <w:rsid w:val="007C0B67"/>
    <w:rsid w:val="007C1FA0"/>
    <w:rsid w:val="007C3DD1"/>
    <w:rsid w:val="007E114F"/>
    <w:rsid w:val="007F0761"/>
    <w:rsid w:val="007F1AE5"/>
    <w:rsid w:val="007F53F1"/>
    <w:rsid w:val="008001F2"/>
    <w:rsid w:val="008007CA"/>
    <w:rsid w:val="00801FF8"/>
    <w:rsid w:val="00802C62"/>
    <w:rsid w:val="0080371F"/>
    <w:rsid w:val="008053E0"/>
    <w:rsid w:val="00810F9D"/>
    <w:rsid w:val="0081233F"/>
    <w:rsid w:val="008147E0"/>
    <w:rsid w:val="0081678D"/>
    <w:rsid w:val="00816D66"/>
    <w:rsid w:val="00817EFA"/>
    <w:rsid w:val="00821658"/>
    <w:rsid w:val="0082257E"/>
    <w:rsid w:val="00824166"/>
    <w:rsid w:val="00830242"/>
    <w:rsid w:val="008308E4"/>
    <w:rsid w:val="00832E55"/>
    <w:rsid w:val="00834936"/>
    <w:rsid w:val="008350AF"/>
    <w:rsid w:val="00840614"/>
    <w:rsid w:val="008476DA"/>
    <w:rsid w:val="00850AFF"/>
    <w:rsid w:val="00850E29"/>
    <w:rsid w:val="0085270D"/>
    <w:rsid w:val="008540A3"/>
    <w:rsid w:val="008605CC"/>
    <w:rsid w:val="008616AC"/>
    <w:rsid w:val="00861E18"/>
    <w:rsid w:val="008646F7"/>
    <w:rsid w:val="00864BC8"/>
    <w:rsid w:val="00866A90"/>
    <w:rsid w:val="00867D95"/>
    <w:rsid w:val="008826EB"/>
    <w:rsid w:val="00892746"/>
    <w:rsid w:val="00894413"/>
    <w:rsid w:val="008B3C76"/>
    <w:rsid w:val="008B52CC"/>
    <w:rsid w:val="008D1735"/>
    <w:rsid w:val="008D226D"/>
    <w:rsid w:val="008D3ADF"/>
    <w:rsid w:val="008D7E06"/>
    <w:rsid w:val="008E12F1"/>
    <w:rsid w:val="008F358C"/>
    <w:rsid w:val="008F7805"/>
    <w:rsid w:val="008F7AA0"/>
    <w:rsid w:val="00901A08"/>
    <w:rsid w:val="009022A5"/>
    <w:rsid w:val="009072D5"/>
    <w:rsid w:val="009121F1"/>
    <w:rsid w:val="00926202"/>
    <w:rsid w:val="00933314"/>
    <w:rsid w:val="00943794"/>
    <w:rsid w:val="00950B5B"/>
    <w:rsid w:val="00951031"/>
    <w:rsid w:val="00953A5D"/>
    <w:rsid w:val="00963CFE"/>
    <w:rsid w:val="009675EF"/>
    <w:rsid w:val="0097637F"/>
    <w:rsid w:val="0098152C"/>
    <w:rsid w:val="00981C5A"/>
    <w:rsid w:val="0098599D"/>
    <w:rsid w:val="00986E04"/>
    <w:rsid w:val="0098788E"/>
    <w:rsid w:val="009901B0"/>
    <w:rsid w:val="00991CF1"/>
    <w:rsid w:val="00994C17"/>
    <w:rsid w:val="009953A3"/>
    <w:rsid w:val="009958FF"/>
    <w:rsid w:val="009964B0"/>
    <w:rsid w:val="009972D1"/>
    <w:rsid w:val="0099762F"/>
    <w:rsid w:val="009A0EF8"/>
    <w:rsid w:val="009A56F4"/>
    <w:rsid w:val="009A5779"/>
    <w:rsid w:val="009A599B"/>
    <w:rsid w:val="009B111B"/>
    <w:rsid w:val="009B4C86"/>
    <w:rsid w:val="009B5FB6"/>
    <w:rsid w:val="009C3DA5"/>
    <w:rsid w:val="009C413D"/>
    <w:rsid w:val="009D2452"/>
    <w:rsid w:val="009D6196"/>
    <w:rsid w:val="009D6E3D"/>
    <w:rsid w:val="009E104B"/>
    <w:rsid w:val="009E14AC"/>
    <w:rsid w:val="009E3B90"/>
    <w:rsid w:val="009E4505"/>
    <w:rsid w:val="009F1ABA"/>
    <w:rsid w:val="009F2D66"/>
    <w:rsid w:val="00A03325"/>
    <w:rsid w:val="00A12367"/>
    <w:rsid w:val="00A130D5"/>
    <w:rsid w:val="00A15A44"/>
    <w:rsid w:val="00A16BC3"/>
    <w:rsid w:val="00A21B4B"/>
    <w:rsid w:val="00A30942"/>
    <w:rsid w:val="00A45F85"/>
    <w:rsid w:val="00A47DBE"/>
    <w:rsid w:val="00A508E3"/>
    <w:rsid w:val="00A5123D"/>
    <w:rsid w:val="00A51449"/>
    <w:rsid w:val="00A53C93"/>
    <w:rsid w:val="00A57026"/>
    <w:rsid w:val="00A575FD"/>
    <w:rsid w:val="00A60500"/>
    <w:rsid w:val="00A60D54"/>
    <w:rsid w:val="00A61239"/>
    <w:rsid w:val="00A6315A"/>
    <w:rsid w:val="00A63ADC"/>
    <w:rsid w:val="00A63B18"/>
    <w:rsid w:val="00A63D45"/>
    <w:rsid w:val="00A64080"/>
    <w:rsid w:val="00A657CE"/>
    <w:rsid w:val="00A67C6F"/>
    <w:rsid w:val="00A71C5A"/>
    <w:rsid w:val="00A75BAF"/>
    <w:rsid w:val="00A766D8"/>
    <w:rsid w:val="00A80865"/>
    <w:rsid w:val="00A80AD4"/>
    <w:rsid w:val="00A81A5E"/>
    <w:rsid w:val="00A834D0"/>
    <w:rsid w:val="00A9109E"/>
    <w:rsid w:val="00A93B6D"/>
    <w:rsid w:val="00A942C7"/>
    <w:rsid w:val="00A95CDB"/>
    <w:rsid w:val="00A95E05"/>
    <w:rsid w:val="00A97EB7"/>
    <w:rsid w:val="00AA02FC"/>
    <w:rsid w:val="00AA2459"/>
    <w:rsid w:val="00AA3F78"/>
    <w:rsid w:val="00AA78B6"/>
    <w:rsid w:val="00AB62B3"/>
    <w:rsid w:val="00AB78F8"/>
    <w:rsid w:val="00AC0169"/>
    <w:rsid w:val="00AC0C04"/>
    <w:rsid w:val="00AC0CF2"/>
    <w:rsid w:val="00AC1F18"/>
    <w:rsid w:val="00AC3AFA"/>
    <w:rsid w:val="00AC457C"/>
    <w:rsid w:val="00AC5868"/>
    <w:rsid w:val="00AD0A6F"/>
    <w:rsid w:val="00AD0D87"/>
    <w:rsid w:val="00AD4B63"/>
    <w:rsid w:val="00AD6BE5"/>
    <w:rsid w:val="00AD74F9"/>
    <w:rsid w:val="00AE4AC6"/>
    <w:rsid w:val="00AF157B"/>
    <w:rsid w:val="00AF279E"/>
    <w:rsid w:val="00AF2A1F"/>
    <w:rsid w:val="00AF3A4D"/>
    <w:rsid w:val="00AF3E42"/>
    <w:rsid w:val="00AF61FF"/>
    <w:rsid w:val="00AF6CE0"/>
    <w:rsid w:val="00B0051D"/>
    <w:rsid w:val="00B00838"/>
    <w:rsid w:val="00B00DD2"/>
    <w:rsid w:val="00B028E7"/>
    <w:rsid w:val="00B04A8E"/>
    <w:rsid w:val="00B0680F"/>
    <w:rsid w:val="00B11893"/>
    <w:rsid w:val="00B12179"/>
    <w:rsid w:val="00B16A44"/>
    <w:rsid w:val="00B16F6C"/>
    <w:rsid w:val="00B210A7"/>
    <w:rsid w:val="00B229C7"/>
    <w:rsid w:val="00B32F1F"/>
    <w:rsid w:val="00B331A3"/>
    <w:rsid w:val="00B5295D"/>
    <w:rsid w:val="00B5345A"/>
    <w:rsid w:val="00B54097"/>
    <w:rsid w:val="00B56712"/>
    <w:rsid w:val="00B56A87"/>
    <w:rsid w:val="00B579BB"/>
    <w:rsid w:val="00B641DB"/>
    <w:rsid w:val="00B65B5E"/>
    <w:rsid w:val="00B71E8B"/>
    <w:rsid w:val="00B731DB"/>
    <w:rsid w:val="00B74B8A"/>
    <w:rsid w:val="00B80FC1"/>
    <w:rsid w:val="00B85417"/>
    <w:rsid w:val="00B874EB"/>
    <w:rsid w:val="00B92101"/>
    <w:rsid w:val="00B92EDA"/>
    <w:rsid w:val="00B944B3"/>
    <w:rsid w:val="00BA0AE1"/>
    <w:rsid w:val="00BA3F8B"/>
    <w:rsid w:val="00BA41B4"/>
    <w:rsid w:val="00BA4788"/>
    <w:rsid w:val="00BB30EA"/>
    <w:rsid w:val="00BB5628"/>
    <w:rsid w:val="00BE1687"/>
    <w:rsid w:val="00BE2CAE"/>
    <w:rsid w:val="00BE31D2"/>
    <w:rsid w:val="00BE3442"/>
    <w:rsid w:val="00BE40FD"/>
    <w:rsid w:val="00BE5989"/>
    <w:rsid w:val="00BE6D31"/>
    <w:rsid w:val="00BE76BE"/>
    <w:rsid w:val="00BF0536"/>
    <w:rsid w:val="00BF26BF"/>
    <w:rsid w:val="00BF720B"/>
    <w:rsid w:val="00C0096C"/>
    <w:rsid w:val="00C01ACE"/>
    <w:rsid w:val="00C035BE"/>
    <w:rsid w:val="00C046EB"/>
    <w:rsid w:val="00C056DD"/>
    <w:rsid w:val="00C10565"/>
    <w:rsid w:val="00C11EC1"/>
    <w:rsid w:val="00C14248"/>
    <w:rsid w:val="00C213A7"/>
    <w:rsid w:val="00C22727"/>
    <w:rsid w:val="00C26F30"/>
    <w:rsid w:val="00C3440C"/>
    <w:rsid w:val="00C34D1F"/>
    <w:rsid w:val="00C42746"/>
    <w:rsid w:val="00C43D38"/>
    <w:rsid w:val="00C43EF2"/>
    <w:rsid w:val="00C44C4A"/>
    <w:rsid w:val="00C50E9C"/>
    <w:rsid w:val="00C56AFF"/>
    <w:rsid w:val="00C618C7"/>
    <w:rsid w:val="00C61EE9"/>
    <w:rsid w:val="00C656D1"/>
    <w:rsid w:val="00C65809"/>
    <w:rsid w:val="00C67C2E"/>
    <w:rsid w:val="00C67C87"/>
    <w:rsid w:val="00C71C8B"/>
    <w:rsid w:val="00C7228D"/>
    <w:rsid w:val="00C73040"/>
    <w:rsid w:val="00C75B0E"/>
    <w:rsid w:val="00C8520F"/>
    <w:rsid w:val="00C918BE"/>
    <w:rsid w:val="00C93FDF"/>
    <w:rsid w:val="00C95BDA"/>
    <w:rsid w:val="00C97DCF"/>
    <w:rsid w:val="00CA049E"/>
    <w:rsid w:val="00CA1F8D"/>
    <w:rsid w:val="00CA2E8E"/>
    <w:rsid w:val="00CB0F4C"/>
    <w:rsid w:val="00CB2420"/>
    <w:rsid w:val="00CB4995"/>
    <w:rsid w:val="00CB76AA"/>
    <w:rsid w:val="00CC1B94"/>
    <w:rsid w:val="00CC3516"/>
    <w:rsid w:val="00CD08B4"/>
    <w:rsid w:val="00CD5E54"/>
    <w:rsid w:val="00CE23B2"/>
    <w:rsid w:val="00CE604C"/>
    <w:rsid w:val="00CF2D81"/>
    <w:rsid w:val="00CF3142"/>
    <w:rsid w:val="00CF36A6"/>
    <w:rsid w:val="00CF79C3"/>
    <w:rsid w:val="00D0037D"/>
    <w:rsid w:val="00D02B23"/>
    <w:rsid w:val="00D05E2E"/>
    <w:rsid w:val="00D11F38"/>
    <w:rsid w:val="00D12B5E"/>
    <w:rsid w:val="00D12E43"/>
    <w:rsid w:val="00D20D4C"/>
    <w:rsid w:val="00D30CF4"/>
    <w:rsid w:val="00D34318"/>
    <w:rsid w:val="00D377FD"/>
    <w:rsid w:val="00D408F0"/>
    <w:rsid w:val="00D40C2F"/>
    <w:rsid w:val="00D41456"/>
    <w:rsid w:val="00D42150"/>
    <w:rsid w:val="00D42182"/>
    <w:rsid w:val="00D4586A"/>
    <w:rsid w:val="00D45B1D"/>
    <w:rsid w:val="00D465BB"/>
    <w:rsid w:val="00D46A5B"/>
    <w:rsid w:val="00D46E26"/>
    <w:rsid w:val="00D51DC3"/>
    <w:rsid w:val="00D567D0"/>
    <w:rsid w:val="00D63362"/>
    <w:rsid w:val="00D659E3"/>
    <w:rsid w:val="00D664AC"/>
    <w:rsid w:val="00D66AE2"/>
    <w:rsid w:val="00D67CAB"/>
    <w:rsid w:val="00D70D25"/>
    <w:rsid w:val="00D71424"/>
    <w:rsid w:val="00D721AE"/>
    <w:rsid w:val="00D743E4"/>
    <w:rsid w:val="00D819BD"/>
    <w:rsid w:val="00D84DA0"/>
    <w:rsid w:val="00D8696A"/>
    <w:rsid w:val="00D920CA"/>
    <w:rsid w:val="00D92A3C"/>
    <w:rsid w:val="00D941F0"/>
    <w:rsid w:val="00D94389"/>
    <w:rsid w:val="00D95CA1"/>
    <w:rsid w:val="00D96B10"/>
    <w:rsid w:val="00D971E4"/>
    <w:rsid w:val="00DA2122"/>
    <w:rsid w:val="00DA46C7"/>
    <w:rsid w:val="00DA4D51"/>
    <w:rsid w:val="00DA610A"/>
    <w:rsid w:val="00DA7A31"/>
    <w:rsid w:val="00DB0B8E"/>
    <w:rsid w:val="00DB308F"/>
    <w:rsid w:val="00DB3306"/>
    <w:rsid w:val="00DC0D77"/>
    <w:rsid w:val="00DC2CB2"/>
    <w:rsid w:val="00DC776B"/>
    <w:rsid w:val="00DD1C69"/>
    <w:rsid w:val="00DD28FC"/>
    <w:rsid w:val="00DD36A7"/>
    <w:rsid w:val="00DD6766"/>
    <w:rsid w:val="00DD7BDE"/>
    <w:rsid w:val="00DE7428"/>
    <w:rsid w:val="00DE7F4F"/>
    <w:rsid w:val="00DF70EC"/>
    <w:rsid w:val="00E02E58"/>
    <w:rsid w:val="00E033A1"/>
    <w:rsid w:val="00E0484E"/>
    <w:rsid w:val="00E048CF"/>
    <w:rsid w:val="00E10F56"/>
    <w:rsid w:val="00E13467"/>
    <w:rsid w:val="00E15000"/>
    <w:rsid w:val="00E17334"/>
    <w:rsid w:val="00E222D9"/>
    <w:rsid w:val="00E22946"/>
    <w:rsid w:val="00E2378F"/>
    <w:rsid w:val="00E25601"/>
    <w:rsid w:val="00E25805"/>
    <w:rsid w:val="00E26E22"/>
    <w:rsid w:val="00E27551"/>
    <w:rsid w:val="00E339B2"/>
    <w:rsid w:val="00E348F8"/>
    <w:rsid w:val="00E36488"/>
    <w:rsid w:val="00E36FC3"/>
    <w:rsid w:val="00E40A60"/>
    <w:rsid w:val="00E4771A"/>
    <w:rsid w:val="00E50A95"/>
    <w:rsid w:val="00E54D85"/>
    <w:rsid w:val="00E61E7A"/>
    <w:rsid w:val="00E661C8"/>
    <w:rsid w:val="00E67F1D"/>
    <w:rsid w:val="00E707CE"/>
    <w:rsid w:val="00E806FA"/>
    <w:rsid w:val="00E85105"/>
    <w:rsid w:val="00E87849"/>
    <w:rsid w:val="00E93917"/>
    <w:rsid w:val="00E94EFE"/>
    <w:rsid w:val="00EA027B"/>
    <w:rsid w:val="00EA1A2C"/>
    <w:rsid w:val="00EA3A90"/>
    <w:rsid w:val="00EA59BC"/>
    <w:rsid w:val="00EA664B"/>
    <w:rsid w:val="00EA6965"/>
    <w:rsid w:val="00EA797B"/>
    <w:rsid w:val="00EA7AA1"/>
    <w:rsid w:val="00EB26CE"/>
    <w:rsid w:val="00EB2FEE"/>
    <w:rsid w:val="00EB4FB6"/>
    <w:rsid w:val="00EB510D"/>
    <w:rsid w:val="00EB6F8A"/>
    <w:rsid w:val="00EB7D72"/>
    <w:rsid w:val="00EC0B45"/>
    <w:rsid w:val="00EC1412"/>
    <w:rsid w:val="00EC1B02"/>
    <w:rsid w:val="00EC2D26"/>
    <w:rsid w:val="00EC2D6D"/>
    <w:rsid w:val="00EC4817"/>
    <w:rsid w:val="00EC7455"/>
    <w:rsid w:val="00ED1C65"/>
    <w:rsid w:val="00ED79E0"/>
    <w:rsid w:val="00EE25C0"/>
    <w:rsid w:val="00EE2D19"/>
    <w:rsid w:val="00EE61BC"/>
    <w:rsid w:val="00EE7C09"/>
    <w:rsid w:val="00EF129D"/>
    <w:rsid w:val="00EF3942"/>
    <w:rsid w:val="00EF429A"/>
    <w:rsid w:val="00EF5852"/>
    <w:rsid w:val="00F0145B"/>
    <w:rsid w:val="00F03BB0"/>
    <w:rsid w:val="00F0487F"/>
    <w:rsid w:val="00F05379"/>
    <w:rsid w:val="00F06823"/>
    <w:rsid w:val="00F07DCE"/>
    <w:rsid w:val="00F12DD1"/>
    <w:rsid w:val="00F12E39"/>
    <w:rsid w:val="00F1309F"/>
    <w:rsid w:val="00F156B9"/>
    <w:rsid w:val="00F219B6"/>
    <w:rsid w:val="00F226BB"/>
    <w:rsid w:val="00F226F2"/>
    <w:rsid w:val="00F267C9"/>
    <w:rsid w:val="00F27B46"/>
    <w:rsid w:val="00F32056"/>
    <w:rsid w:val="00F3715F"/>
    <w:rsid w:val="00F37463"/>
    <w:rsid w:val="00F37FFB"/>
    <w:rsid w:val="00F4175E"/>
    <w:rsid w:val="00F4224A"/>
    <w:rsid w:val="00F43BB2"/>
    <w:rsid w:val="00F44476"/>
    <w:rsid w:val="00F457DC"/>
    <w:rsid w:val="00F4617B"/>
    <w:rsid w:val="00F47319"/>
    <w:rsid w:val="00F510CC"/>
    <w:rsid w:val="00F52822"/>
    <w:rsid w:val="00F53848"/>
    <w:rsid w:val="00F54333"/>
    <w:rsid w:val="00F54A1B"/>
    <w:rsid w:val="00F64BBF"/>
    <w:rsid w:val="00F650AA"/>
    <w:rsid w:val="00F70025"/>
    <w:rsid w:val="00F75EF3"/>
    <w:rsid w:val="00F80F56"/>
    <w:rsid w:val="00F81E6F"/>
    <w:rsid w:val="00F82BAA"/>
    <w:rsid w:val="00F82D99"/>
    <w:rsid w:val="00F95CC4"/>
    <w:rsid w:val="00FA2D71"/>
    <w:rsid w:val="00FA5D88"/>
    <w:rsid w:val="00FB1E06"/>
    <w:rsid w:val="00FB38F0"/>
    <w:rsid w:val="00FB5413"/>
    <w:rsid w:val="00FD19CE"/>
    <w:rsid w:val="00FE1D93"/>
    <w:rsid w:val="00FE5F58"/>
    <w:rsid w:val="00FF66F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32307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Body Text 3" w:uiPriority="0"/>
    <w:lsdException w:name="Hyperlink" w:uiPriority="0"/>
    <w:lsdException w:name="Strong" w:semiHidden="0" w:uiPriority="0"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0" w:unhideWhenUsed="0"/>
    <w:lsdException w:name="Table Theme" w:uiPriority="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1BA8"/>
    <w:rPr>
      <w:sz w:val="24"/>
      <w:szCs w:val="24"/>
      <w:lang w:eastAsia="en-US"/>
    </w:rPr>
  </w:style>
  <w:style w:type="paragraph" w:styleId="Heading1">
    <w:name w:val="heading 1"/>
    <w:basedOn w:val="Normal"/>
    <w:next w:val="Normal"/>
    <w:link w:val="Heading1Char"/>
    <w:qFormat/>
    <w:rsid w:val="00151BA8"/>
    <w:pPr>
      <w:keepNext/>
      <w:outlineLvl w:val="0"/>
    </w:pPr>
    <w:rPr>
      <w:rFonts w:ascii="Arial" w:hAnsi="Arial"/>
      <w:b/>
      <w:bCs/>
      <w:sz w:val="22"/>
      <w:szCs w:val="22"/>
    </w:rPr>
  </w:style>
  <w:style w:type="paragraph" w:styleId="Heading2">
    <w:name w:val="heading 2"/>
    <w:basedOn w:val="Normal"/>
    <w:next w:val="Normal"/>
    <w:link w:val="Heading2Char"/>
    <w:qFormat/>
    <w:rsid w:val="00E94BD0"/>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qFormat/>
    <w:rsid w:val="00151BA8"/>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51BA8"/>
    <w:pPr>
      <w:keepNext/>
      <w:spacing w:before="240" w:after="60"/>
      <w:outlineLvl w:val="3"/>
    </w:pPr>
    <w:rPr>
      <w:b/>
      <w:bCs/>
      <w:sz w:val="28"/>
      <w:szCs w:val="28"/>
    </w:rPr>
  </w:style>
  <w:style w:type="paragraph" w:styleId="Heading5">
    <w:name w:val="heading 5"/>
    <w:basedOn w:val="Normal"/>
    <w:next w:val="Normal"/>
    <w:link w:val="Heading5Char"/>
    <w:qFormat/>
    <w:rsid w:val="00151BA8"/>
    <w:pPr>
      <w:spacing w:before="240" w:after="60"/>
      <w:outlineLvl w:val="4"/>
    </w:pPr>
    <w:rPr>
      <w:b/>
      <w:bCs/>
      <w:i/>
      <w:iCs/>
      <w:sz w:val="26"/>
      <w:szCs w:val="26"/>
    </w:rPr>
  </w:style>
  <w:style w:type="paragraph" w:styleId="Heading6">
    <w:name w:val="heading 6"/>
    <w:basedOn w:val="Normal"/>
    <w:next w:val="Normal"/>
    <w:link w:val="Heading6Char"/>
    <w:qFormat/>
    <w:rsid w:val="00151BA8"/>
    <w:pPr>
      <w:spacing w:before="240" w:after="60"/>
      <w:outlineLvl w:val="5"/>
    </w:pPr>
    <w:rPr>
      <w:b/>
      <w:bCs/>
      <w:sz w:val="22"/>
      <w:szCs w:val="22"/>
    </w:rPr>
  </w:style>
  <w:style w:type="paragraph" w:styleId="Heading7">
    <w:name w:val="heading 7"/>
    <w:basedOn w:val="Normal"/>
    <w:next w:val="Normal"/>
    <w:link w:val="Heading7Char"/>
    <w:qFormat/>
    <w:rsid w:val="00151BA8"/>
    <w:pPr>
      <w:spacing w:before="240" w:after="60"/>
      <w:outlineLvl w:val="6"/>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151BA8"/>
    <w:rPr>
      <w:rFonts w:ascii="Tahoma" w:hAnsi="Tahoma" w:cs="Tahoma"/>
      <w:sz w:val="16"/>
      <w:szCs w:val="16"/>
    </w:rPr>
  </w:style>
  <w:style w:type="paragraph" w:styleId="BodyText">
    <w:name w:val="Body Text"/>
    <w:basedOn w:val="Normal"/>
    <w:link w:val="BodyTextChar"/>
    <w:rsid w:val="00151BA8"/>
    <w:pPr>
      <w:spacing w:after="120"/>
    </w:pPr>
  </w:style>
  <w:style w:type="paragraph" w:styleId="BodyText2">
    <w:name w:val="Body Text 2"/>
    <w:basedOn w:val="Normal"/>
    <w:link w:val="BodyText2Char"/>
    <w:rsid w:val="00151BA8"/>
    <w:pPr>
      <w:spacing w:line="480" w:lineRule="auto"/>
    </w:pPr>
    <w:rPr>
      <w:rFonts w:ascii="Arial" w:hAnsi="Arial"/>
      <w:color w:val="000000"/>
      <w:sz w:val="22"/>
      <w:szCs w:val="28"/>
    </w:rPr>
  </w:style>
  <w:style w:type="paragraph" w:styleId="BodyText3">
    <w:name w:val="Body Text 3"/>
    <w:basedOn w:val="Normal"/>
    <w:link w:val="BodyText3Char"/>
    <w:rsid w:val="00151BA8"/>
    <w:pPr>
      <w:spacing w:after="120"/>
    </w:pPr>
    <w:rPr>
      <w:sz w:val="16"/>
      <w:szCs w:val="16"/>
    </w:rPr>
  </w:style>
  <w:style w:type="character" w:styleId="CommentReference">
    <w:name w:val="annotation reference"/>
    <w:semiHidden/>
    <w:rsid w:val="00151BA8"/>
    <w:rPr>
      <w:sz w:val="16"/>
      <w:szCs w:val="16"/>
    </w:rPr>
  </w:style>
  <w:style w:type="paragraph" w:styleId="CommentText">
    <w:name w:val="annotation text"/>
    <w:basedOn w:val="Normal"/>
    <w:link w:val="CommentTextChar"/>
    <w:semiHidden/>
    <w:rsid w:val="00151BA8"/>
    <w:rPr>
      <w:sz w:val="20"/>
      <w:szCs w:val="20"/>
    </w:rPr>
  </w:style>
  <w:style w:type="paragraph" w:styleId="CommentSubject">
    <w:name w:val="annotation subject"/>
    <w:basedOn w:val="CommentText"/>
    <w:next w:val="CommentText"/>
    <w:link w:val="CommentSubjectChar"/>
    <w:semiHidden/>
    <w:rsid w:val="00151BA8"/>
    <w:rPr>
      <w:b/>
      <w:bCs/>
    </w:rPr>
  </w:style>
  <w:style w:type="paragraph" w:styleId="Footer">
    <w:name w:val="footer"/>
    <w:basedOn w:val="Normal"/>
    <w:link w:val="FooterChar"/>
    <w:rsid w:val="00151BA8"/>
    <w:pPr>
      <w:tabs>
        <w:tab w:val="center" w:pos="4153"/>
        <w:tab w:val="right" w:pos="8306"/>
      </w:tabs>
    </w:pPr>
    <w:rPr>
      <w:rFonts w:ascii="Arial" w:hAnsi="Arial"/>
      <w:sz w:val="22"/>
      <w:szCs w:val="22"/>
    </w:rPr>
  </w:style>
  <w:style w:type="paragraph" w:styleId="Header">
    <w:name w:val="header"/>
    <w:basedOn w:val="Normal"/>
    <w:link w:val="HeaderChar"/>
    <w:rsid w:val="00151BA8"/>
    <w:pPr>
      <w:tabs>
        <w:tab w:val="center" w:pos="4536"/>
        <w:tab w:val="right" w:pos="9072"/>
      </w:tabs>
    </w:pPr>
    <w:rPr>
      <w:rFonts w:ascii="Arial" w:hAnsi="Arial" w:cs="Arial"/>
      <w:sz w:val="22"/>
      <w:szCs w:val="22"/>
    </w:rPr>
  </w:style>
  <w:style w:type="character" w:styleId="Hyperlink">
    <w:name w:val="Hyperlink"/>
    <w:rsid w:val="00151BA8"/>
    <w:rPr>
      <w:color w:val="0000FF"/>
      <w:u w:val="single"/>
    </w:rPr>
  </w:style>
  <w:style w:type="paragraph" w:styleId="NormalWeb">
    <w:name w:val="Normal (Web)"/>
    <w:basedOn w:val="Normal"/>
    <w:rsid w:val="00151BA8"/>
    <w:pPr>
      <w:spacing w:before="100" w:beforeAutospacing="1" w:after="100" w:afterAutospacing="1"/>
    </w:pPr>
    <w:rPr>
      <w:color w:val="000000"/>
      <w:lang w:eastAsia="en-GB"/>
    </w:rPr>
  </w:style>
  <w:style w:type="character" w:styleId="PageNumber">
    <w:name w:val="page number"/>
    <w:basedOn w:val="DefaultParagraphFont"/>
    <w:rsid w:val="00151BA8"/>
  </w:style>
  <w:style w:type="character" w:styleId="Strong">
    <w:name w:val="Strong"/>
    <w:qFormat/>
    <w:rsid w:val="00151BA8"/>
    <w:rPr>
      <w:b/>
      <w:bCs/>
    </w:rPr>
  </w:style>
  <w:style w:type="table" w:styleId="TableTheme">
    <w:name w:val="Table Theme"/>
    <w:basedOn w:val="TableNormal"/>
    <w:rsid w:val="00151BA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rsid w:val="00B12E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ghtList-Accent31">
    <w:name w:val="Light List - Accent 31"/>
    <w:hidden/>
    <w:uiPriority w:val="99"/>
    <w:semiHidden/>
    <w:rsid w:val="00785046"/>
    <w:rPr>
      <w:sz w:val="24"/>
      <w:szCs w:val="24"/>
      <w:lang w:eastAsia="en-US"/>
    </w:rPr>
  </w:style>
  <w:style w:type="paragraph" w:styleId="FootnoteText">
    <w:name w:val="footnote text"/>
    <w:basedOn w:val="Normal"/>
    <w:link w:val="FootnoteTextChar"/>
    <w:uiPriority w:val="99"/>
    <w:semiHidden/>
    <w:unhideWhenUsed/>
    <w:rsid w:val="00B346E7"/>
    <w:rPr>
      <w:sz w:val="20"/>
      <w:szCs w:val="20"/>
    </w:rPr>
  </w:style>
  <w:style w:type="character" w:customStyle="1" w:styleId="FootnoteTextChar">
    <w:name w:val="Footnote Text Char"/>
    <w:link w:val="FootnoteText"/>
    <w:uiPriority w:val="99"/>
    <w:semiHidden/>
    <w:rsid w:val="00B346E7"/>
    <w:rPr>
      <w:lang w:eastAsia="en-US"/>
    </w:rPr>
  </w:style>
  <w:style w:type="character" w:styleId="FootnoteReference">
    <w:name w:val="footnote reference"/>
    <w:uiPriority w:val="99"/>
    <w:semiHidden/>
    <w:unhideWhenUsed/>
    <w:rsid w:val="00B346E7"/>
    <w:rPr>
      <w:vertAlign w:val="superscript"/>
    </w:rPr>
  </w:style>
  <w:style w:type="paragraph" w:customStyle="1" w:styleId="inlinenumber1">
    <w:name w:val="inlinenumber1"/>
    <w:basedOn w:val="Normal"/>
    <w:rsid w:val="00DF5287"/>
    <w:pPr>
      <w:spacing w:after="240" w:line="216" w:lineRule="atLeast"/>
      <w:jc w:val="center"/>
    </w:pPr>
    <w:rPr>
      <w:rFonts w:ascii="Verdana" w:hAnsi="Verdana"/>
      <w:sz w:val="14"/>
      <w:szCs w:val="14"/>
      <w:lang w:eastAsia="en-GB"/>
    </w:rPr>
  </w:style>
  <w:style w:type="paragraph" w:customStyle="1" w:styleId="MediumList2-Accent21">
    <w:name w:val="Medium List 2 - Accent 21"/>
    <w:hidden/>
    <w:uiPriority w:val="99"/>
    <w:semiHidden/>
    <w:rsid w:val="00CA5284"/>
    <w:rPr>
      <w:sz w:val="24"/>
      <w:szCs w:val="24"/>
      <w:lang w:eastAsia="en-US"/>
    </w:rPr>
  </w:style>
  <w:style w:type="paragraph" w:customStyle="1" w:styleId="Default">
    <w:name w:val="Default"/>
    <w:rsid w:val="00A732ED"/>
    <w:pPr>
      <w:autoSpaceDE w:val="0"/>
      <w:autoSpaceDN w:val="0"/>
      <w:adjustRightInd w:val="0"/>
    </w:pPr>
    <w:rPr>
      <w:color w:val="000000"/>
      <w:sz w:val="24"/>
      <w:szCs w:val="24"/>
    </w:rPr>
  </w:style>
  <w:style w:type="character" w:customStyle="1" w:styleId="Heading2Char">
    <w:name w:val="Heading 2 Char"/>
    <w:link w:val="Heading2"/>
    <w:rsid w:val="00E94BD0"/>
    <w:rPr>
      <w:rFonts w:ascii="Cambria" w:eastAsia="Times New Roman" w:hAnsi="Cambria" w:cs="Times New Roman"/>
      <w:b/>
      <w:bCs/>
      <w:i/>
      <w:iCs/>
      <w:sz w:val="28"/>
      <w:szCs w:val="28"/>
      <w:lang w:eastAsia="en-US"/>
    </w:rPr>
  </w:style>
  <w:style w:type="paragraph" w:customStyle="1" w:styleId="EndNoteBibliographyTitle">
    <w:name w:val="EndNote Bibliography Title"/>
    <w:basedOn w:val="Normal"/>
    <w:link w:val="EndNoteBibliographyTitleChar"/>
    <w:rsid w:val="0077013F"/>
    <w:pPr>
      <w:jc w:val="center"/>
    </w:pPr>
    <w:rPr>
      <w:noProof/>
      <w:lang w:val="en-US"/>
    </w:rPr>
  </w:style>
  <w:style w:type="character" w:customStyle="1" w:styleId="EndNoteBibliographyTitleChar">
    <w:name w:val="EndNote Bibliography Title Char"/>
    <w:basedOn w:val="DefaultParagraphFont"/>
    <w:link w:val="EndNoteBibliographyTitle"/>
    <w:rsid w:val="0077013F"/>
    <w:rPr>
      <w:noProof/>
      <w:sz w:val="24"/>
      <w:szCs w:val="24"/>
      <w:lang w:val="en-US" w:eastAsia="en-US"/>
    </w:rPr>
  </w:style>
  <w:style w:type="paragraph" w:customStyle="1" w:styleId="EndNoteBibliography">
    <w:name w:val="EndNote Bibliography"/>
    <w:basedOn w:val="Normal"/>
    <w:link w:val="EndNoteBibliographyChar"/>
    <w:rsid w:val="0077013F"/>
    <w:pPr>
      <w:spacing w:line="360" w:lineRule="auto"/>
    </w:pPr>
    <w:rPr>
      <w:noProof/>
      <w:lang w:val="en-US"/>
    </w:rPr>
  </w:style>
  <w:style w:type="character" w:customStyle="1" w:styleId="EndNoteBibliographyChar">
    <w:name w:val="EndNote Bibliography Char"/>
    <w:basedOn w:val="DefaultParagraphFont"/>
    <w:link w:val="EndNoteBibliography"/>
    <w:rsid w:val="0077013F"/>
    <w:rPr>
      <w:noProof/>
      <w:sz w:val="24"/>
      <w:szCs w:val="24"/>
      <w:lang w:val="en-US" w:eastAsia="en-US"/>
    </w:rPr>
  </w:style>
  <w:style w:type="character" w:customStyle="1" w:styleId="Heading1Char">
    <w:name w:val="Heading 1 Char"/>
    <w:basedOn w:val="DefaultParagraphFont"/>
    <w:link w:val="Heading1"/>
    <w:rsid w:val="00713171"/>
    <w:rPr>
      <w:rFonts w:ascii="Arial" w:hAnsi="Arial"/>
      <w:b/>
      <w:bCs/>
      <w:sz w:val="22"/>
      <w:szCs w:val="22"/>
      <w:lang w:eastAsia="en-US"/>
    </w:rPr>
  </w:style>
  <w:style w:type="character" w:customStyle="1" w:styleId="Heading3Char">
    <w:name w:val="Heading 3 Char"/>
    <w:basedOn w:val="DefaultParagraphFont"/>
    <w:link w:val="Heading3"/>
    <w:rsid w:val="00713171"/>
    <w:rPr>
      <w:rFonts w:ascii="Arial" w:hAnsi="Arial" w:cs="Arial"/>
      <w:b/>
      <w:bCs/>
      <w:sz w:val="26"/>
      <w:szCs w:val="26"/>
      <w:lang w:eastAsia="en-US"/>
    </w:rPr>
  </w:style>
  <w:style w:type="character" w:customStyle="1" w:styleId="Heading4Char">
    <w:name w:val="Heading 4 Char"/>
    <w:basedOn w:val="DefaultParagraphFont"/>
    <w:link w:val="Heading4"/>
    <w:rsid w:val="00713171"/>
    <w:rPr>
      <w:b/>
      <w:bCs/>
      <w:sz w:val="28"/>
      <w:szCs w:val="28"/>
      <w:lang w:eastAsia="en-US"/>
    </w:rPr>
  </w:style>
  <w:style w:type="character" w:customStyle="1" w:styleId="Heading5Char">
    <w:name w:val="Heading 5 Char"/>
    <w:basedOn w:val="DefaultParagraphFont"/>
    <w:link w:val="Heading5"/>
    <w:rsid w:val="00713171"/>
    <w:rPr>
      <w:b/>
      <w:bCs/>
      <w:i/>
      <w:iCs/>
      <w:sz w:val="26"/>
      <w:szCs w:val="26"/>
      <w:lang w:eastAsia="en-US"/>
    </w:rPr>
  </w:style>
  <w:style w:type="character" w:customStyle="1" w:styleId="Heading6Char">
    <w:name w:val="Heading 6 Char"/>
    <w:basedOn w:val="DefaultParagraphFont"/>
    <w:link w:val="Heading6"/>
    <w:rsid w:val="00713171"/>
    <w:rPr>
      <w:b/>
      <w:bCs/>
      <w:sz w:val="22"/>
      <w:szCs w:val="22"/>
      <w:lang w:eastAsia="en-US"/>
    </w:rPr>
  </w:style>
  <w:style w:type="character" w:customStyle="1" w:styleId="Heading7Char">
    <w:name w:val="Heading 7 Char"/>
    <w:basedOn w:val="DefaultParagraphFont"/>
    <w:link w:val="Heading7"/>
    <w:rsid w:val="00713171"/>
    <w:rPr>
      <w:sz w:val="24"/>
      <w:szCs w:val="24"/>
      <w:lang w:eastAsia="en-US"/>
    </w:rPr>
  </w:style>
  <w:style w:type="character" w:customStyle="1" w:styleId="BalloonTextChar">
    <w:name w:val="Balloon Text Char"/>
    <w:basedOn w:val="DefaultParagraphFont"/>
    <w:link w:val="BalloonText"/>
    <w:rsid w:val="00713171"/>
    <w:rPr>
      <w:rFonts w:ascii="Tahoma" w:hAnsi="Tahoma" w:cs="Tahoma"/>
      <w:sz w:val="16"/>
      <w:szCs w:val="16"/>
      <w:lang w:eastAsia="en-US"/>
    </w:rPr>
  </w:style>
  <w:style w:type="character" w:customStyle="1" w:styleId="BodyTextChar">
    <w:name w:val="Body Text Char"/>
    <w:basedOn w:val="DefaultParagraphFont"/>
    <w:link w:val="BodyText"/>
    <w:rsid w:val="00713171"/>
    <w:rPr>
      <w:sz w:val="24"/>
      <w:szCs w:val="24"/>
      <w:lang w:eastAsia="en-US"/>
    </w:rPr>
  </w:style>
  <w:style w:type="character" w:customStyle="1" w:styleId="BodyText2Char">
    <w:name w:val="Body Text 2 Char"/>
    <w:basedOn w:val="DefaultParagraphFont"/>
    <w:link w:val="BodyText2"/>
    <w:rsid w:val="00713171"/>
    <w:rPr>
      <w:rFonts w:ascii="Arial" w:hAnsi="Arial"/>
      <w:color w:val="000000"/>
      <w:sz w:val="22"/>
      <w:szCs w:val="28"/>
      <w:lang w:eastAsia="en-US"/>
    </w:rPr>
  </w:style>
  <w:style w:type="character" w:customStyle="1" w:styleId="BodyText3Char">
    <w:name w:val="Body Text 3 Char"/>
    <w:basedOn w:val="DefaultParagraphFont"/>
    <w:link w:val="BodyText3"/>
    <w:rsid w:val="00713171"/>
    <w:rPr>
      <w:sz w:val="16"/>
      <w:szCs w:val="16"/>
      <w:lang w:eastAsia="en-US"/>
    </w:rPr>
  </w:style>
  <w:style w:type="character" w:customStyle="1" w:styleId="CommentTextChar">
    <w:name w:val="Comment Text Char"/>
    <w:basedOn w:val="DefaultParagraphFont"/>
    <w:link w:val="CommentText"/>
    <w:semiHidden/>
    <w:rsid w:val="00713171"/>
    <w:rPr>
      <w:lang w:eastAsia="en-US"/>
    </w:rPr>
  </w:style>
  <w:style w:type="character" w:customStyle="1" w:styleId="CommentSubjectChar">
    <w:name w:val="Comment Subject Char"/>
    <w:basedOn w:val="CommentTextChar"/>
    <w:link w:val="CommentSubject"/>
    <w:semiHidden/>
    <w:rsid w:val="00713171"/>
    <w:rPr>
      <w:b/>
      <w:bCs/>
      <w:lang w:eastAsia="en-US"/>
    </w:rPr>
  </w:style>
  <w:style w:type="character" w:customStyle="1" w:styleId="FooterChar">
    <w:name w:val="Footer Char"/>
    <w:basedOn w:val="DefaultParagraphFont"/>
    <w:link w:val="Footer"/>
    <w:rsid w:val="00713171"/>
    <w:rPr>
      <w:rFonts w:ascii="Arial" w:hAnsi="Arial"/>
      <w:sz w:val="22"/>
      <w:szCs w:val="22"/>
      <w:lang w:eastAsia="en-US"/>
    </w:rPr>
  </w:style>
  <w:style w:type="character" w:customStyle="1" w:styleId="HeaderChar">
    <w:name w:val="Header Char"/>
    <w:basedOn w:val="DefaultParagraphFont"/>
    <w:link w:val="Header"/>
    <w:rsid w:val="00713171"/>
    <w:rPr>
      <w:rFonts w:ascii="Arial" w:hAnsi="Arial" w:cs="Arial"/>
      <w:sz w:val="22"/>
      <w:szCs w:val="22"/>
      <w:lang w:eastAsia="en-US"/>
    </w:rPr>
  </w:style>
  <w:style w:type="character" w:styleId="LineNumber">
    <w:name w:val="line number"/>
    <w:basedOn w:val="DefaultParagraphFont"/>
    <w:uiPriority w:val="99"/>
    <w:semiHidden/>
    <w:unhideWhenUsed/>
    <w:rsid w:val="004102E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Body Text 3" w:uiPriority="0"/>
    <w:lsdException w:name="Hyperlink" w:uiPriority="0"/>
    <w:lsdException w:name="Strong" w:semiHidden="0" w:uiPriority="0"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0" w:unhideWhenUsed="0"/>
    <w:lsdException w:name="Table Theme" w:uiPriority="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1BA8"/>
    <w:rPr>
      <w:sz w:val="24"/>
      <w:szCs w:val="24"/>
      <w:lang w:eastAsia="en-US"/>
    </w:rPr>
  </w:style>
  <w:style w:type="paragraph" w:styleId="Heading1">
    <w:name w:val="heading 1"/>
    <w:basedOn w:val="Normal"/>
    <w:next w:val="Normal"/>
    <w:link w:val="Heading1Char"/>
    <w:qFormat/>
    <w:rsid w:val="00151BA8"/>
    <w:pPr>
      <w:keepNext/>
      <w:outlineLvl w:val="0"/>
    </w:pPr>
    <w:rPr>
      <w:rFonts w:ascii="Arial" w:hAnsi="Arial"/>
      <w:b/>
      <w:bCs/>
      <w:sz w:val="22"/>
      <w:szCs w:val="22"/>
    </w:rPr>
  </w:style>
  <w:style w:type="paragraph" w:styleId="Heading2">
    <w:name w:val="heading 2"/>
    <w:basedOn w:val="Normal"/>
    <w:next w:val="Normal"/>
    <w:link w:val="Heading2Char"/>
    <w:qFormat/>
    <w:rsid w:val="00E94BD0"/>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qFormat/>
    <w:rsid w:val="00151BA8"/>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51BA8"/>
    <w:pPr>
      <w:keepNext/>
      <w:spacing w:before="240" w:after="60"/>
      <w:outlineLvl w:val="3"/>
    </w:pPr>
    <w:rPr>
      <w:b/>
      <w:bCs/>
      <w:sz w:val="28"/>
      <w:szCs w:val="28"/>
    </w:rPr>
  </w:style>
  <w:style w:type="paragraph" w:styleId="Heading5">
    <w:name w:val="heading 5"/>
    <w:basedOn w:val="Normal"/>
    <w:next w:val="Normal"/>
    <w:link w:val="Heading5Char"/>
    <w:qFormat/>
    <w:rsid w:val="00151BA8"/>
    <w:pPr>
      <w:spacing w:before="240" w:after="60"/>
      <w:outlineLvl w:val="4"/>
    </w:pPr>
    <w:rPr>
      <w:b/>
      <w:bCs/>
      <w:i/>
      <w:iCs/>
      <w:sz w:val="26"/>
      <w:szCs w:val="26"/>
    </w:rPr>
  </w:style>
  <w:style w:type="paragraph" w:styleId="Heading6">
    <w:name w:val="heading 6"/>
    <w:basedOn w:val="Normal"/>
    <w:next w:val="Normal"/>
    <w:link w:val="Heading6Char"/>
    <w:qFormat/>
    <w:rsid w:val="00151BA8"/>
    <w:pPr>
      <w:spacing w:before="240" w:after="60"/>
      <w:outlineLvl w:val="5"/>
    </w:pPr>
    <w:rPr>
      <w:b/>
      <w:bCs/>
      <w:sz w:val="22"/>
      <w:szCs w:val="22"/>
    </w:rPr>
  </w:style>
  <w:style w:type="paragraph" w:styleId="Heading7">
    <w:name w:val="heading 7"/>
    <w:basedOn w:val="Normal"/>
    <w:next w:val="Normal"/>
    <w:link w:val="Heading7Char"/>
    <w:qFormat/>
    <w:rsid w:val="00151BA8"/>
    <w:pPr>
      <w:spacing w:before="240" w:after="60"/>
      <w:outlineLvl w:val="6"/>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151BA8"/>
    <w:rPr>
      <w:rFonts w:ascii="Tahoma" w:hAnsi="Tahoma" w:cs="Tahoma"/>
      <w:sz w:val="16"/>
      <w:szCs w:val="16"/>
    </w:rPr>
  </w:style>
  <w:style w:type="paragraph" w:styleId="BodyText">
    <w:name w:val="Body Text"/>
    <w:basedOn w:val="Normal"/>
    <w:link w:val="BodyTextChar"/>
    <w:rsid w:val="00151BA8"/>
    <w:pPr>
      <w:spacing w:after="120"/>
    </w:pPr>
  </w:style>
  <w:style w:type="paragraph" w:styleId="BodyText2">
    <w:name w:val="Body Text 2"/>
    <w:basedOn w:val="Normal"/>
    <w:link w:val="BodyText2Char"/>
    <w:rsid w:val="00151BA8"/>
    <w:pPr>
      <w:spacing w:line="480" w:lineRule="auto"/>
    </w:pPr>
    <w:rPr>
      <w:rFonts w:ascii="Arial" w:hAnsi="Arial"/>
      <w:color w:val="000000"/>
      <w:sz w:val="22"/>
      <w:szCs w:val="28"/>
    </w:rPr>
  </w:style>
  <w:style w:type="paragraph" w:styleId="BodyText3">
    <w:name w:val="Body Text 3"/>
    <w:basedOn w:val="Normal"/>
    <w:link w:val="BodyText3Char"/>
    <w:rsid w:val="00151BA8"/>
    <w:pPr>
      <w:spacing w:after="120"/>
    </w:pPr>
    <w:rPr>
      <w:sz w:val="16"/>
      <w:szCs w:val="16"/>
    </w:rPr>
  </w:style>
  <w:style w:type="character" w:styleId="CommentReference">
    <w:name w:val="annotation reference"/>
    <w:semiHidden/>
    <w:rsid w:val="00151BA8"/>
    <w:rPr>
      <w:sz w:val="16"/>
      <w:szCs w:val="16"/>
    </w:rPr>
  </w:style>
  <w:style w:type="paragraph" w:styleId="CommentText">
    <w:name w:val="annotation text"/>
    <w:basedOn w:val="Normal"/>
    <w:link w:val="CommentTextChar"/>
    <w:semiHidden/>
    <w:rsid w:val="00151BA8"/>
    <w:rPr>
      <w:sz w:val="20"/>
      <w:szCs w:val="20"/>
    </w:rPr>
  </w:style>
  <w:style w:type="paragraph" w:styleId="CommentSubject">
    <w:name w:val="annotation subject"/>
    <w:basedOn w:val="CommentText"/>
    <w:next w:val="CommentText"/>
    <w:link w:val="CommentSubjectChar"/>
    <w:semiHidden/>
    <w:rsid w:val="00151BA8"/>
    <w:rPr>
      <w:b/>
      <w:bCs/>
    </w:rPr>
  </w:style>
  <w:style w:type="paragraph" w:styleId="Footer">
    <w:name w:val="footer"/>
    <w:basedOn w:val="Normal"/>
    <w:link w:val="FooterChar"/>
    <w:rsid w:val="00151BA8"/>
    <w:pPr>
      <w:tabs>
        <w:tab w:val="center" w:pos="4153"/>
        <w:tab w:val="right" w:pos="8306"/>
      </w:tabs>
    </w:pPr>
    <w:rPr>
      <w:rFonts w:ascii="Arial" w:hAnsi="Arial"/>
      <w:sz w:val="22"/>
      <w:szCs w:val="22"/>
    </w:rPr>
  </w:style>
  <w:style w:type="paragraph" w:styleId="Header">
    <w:name w:val="header"/>
    <w:basedOn w:val="Normal"/>
    <w:link w:val="HeaderChar"/>
    <w:rsid w:val="00151BA8"/>
    <w:pPr>
      <w:tabs>
        <w:tab w:val="center" w:pos="4536"/>
        <w:tab w:val="right" w:pos="9072"/>
      </w:tabs>
    </w:pPr>
    <w:rPr>
      <w:rFonts w:ascii="Arial" w:hAnsi="Arial" w:cs="Arial"/>
      <w:sz w:val="22"/>
      <w:szCs w:val="22"/>
    </w:rPr>
  </w:style>
  <w:style w:type="character" w:styleId="Hyperlink">
    <w:name w:val="Hyperlink"/>
    <w:rsid w:val="00151BA8"/>
    <w:rPr>
      <w:color w:val="0000FF"/>
      <w:u w:val="single"/>
    </w:rPr>
  </w:style>
  <w:style w:type="paragraph" w:styleId="NormalWeb">
    <w:name w:val="Normal (Web)"/>
    <w:basedOn w:val="Normal"/>
    <w:rsid w:val="00151BA8"/>
    <w:pPr>
      <w:spacing w:before="100" w:beforeAutospacing="1" w:after="100" w:afterAutospacing="1"/>
    </w:pPr>
    <w:rPr>
      <w:color w:val="000000"/>
      <w:lang w:eastAsia="en-GB"/>
    </w:rPr>
  </w:style>
  <w:style w:type="character" w:styleId="PageNumber">
    <w:name w:val="page number"/>
    <w:basedOn w:val="DefaultParagraphFont"/>
    <w:rsid w:val="00151BA8"/>
  </w:style>
  <w:style w:type="character" w:styleId="Strong">
    <w:name w:val="Strong"/>
    <w:qFormat/>
    <w:rsid w:val="00151BA8"/>
    <w:rPr>
      <w:b/>
      <w:bCs/>
    </w:rPr>
  </w:style>
  <w:style w:type="table" w:styleId="TableTheme">
    <w:name w:val="Table Theme"/>
    <w:basedOn w:val="TableNormal"/>
    <w:rsid w:val="00151BA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rsid w:val="00B12E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ghtList-Accent31">
    <w:name w:val="Light List - Accent 31"/>
    <w:hidden/>
    <w:uiPriority w:val="99"/>
    <w:semiHidden/>
    <w:rsid w:val="00785046"/>
    <w:rPr>
      <w:sz w:val="24"/>
      <w:szCs w:val="24"/>
      <w:lang w:eastAsia="en-US"/>
    </w:rPr>
  </w:style>
  <w:style w:type="paragraph" w:styleId="FootnoteText">
    <w:name w:val="footnote text"/>
    <w:basedOn w:val="Normal"/>
    <w:link w:val="FootnoteTextChar"/>
    <w:uiPriority w:val="99"/>
    <w:semiHidden/>
    <w:unhideWhenUsed/>
    <w:rsid w:val="00B346E7"/>
    <w:rPr>
      <w:sz w:val="20"/>
      <w:szCs w:val="20"/>
    </w:rPr>
  </w:style>
  <w:style w:type="character" w:customStyle="1" w:styleId="FootnoteTextChar">
    <w:name w:val="Footnote Text Char"/>
    <w:link w:val="FootnoteText"/>
    <w:uiPriority w:val="99"/>
    <w:semiHidden/>
    <w:rsid w:val="00B346E7"/>
    <w:rPr>
      <w:lang w:eastAsia="en-US"/>
    </w:rPr>
  </w:style>
  <w:style w:type="character" w:styleId="FootnoteReference">
    <w:name w:val="footnote reference"/>
    <w:uiPriority w:val="99"/>
    <w:semiHidden/>
    <w:unhideWhenUsed/>
    <w:rsid w:val="00B346E7"/>
    <w:rPr>
      <w:vertAlign w:val="superscript"/>
    </w:rPr>
  </w:style>
  <w:style w:type="paragraph" w:customStyle="1" w:styleId="inlinenumber1">
    <w:name w:val="inlinenumber1"/>
    <w:basedOn w:val="Normal"/>
    <w:rsid w:val="00DF5287"/>
    <w:pPr>
      <w:spacing w:after="240" w:line="216" w:lineRule="atLeast"/>
      <w:jc w:val="center"/>
    </w:pPr>
    <w:rPr>
      <w:rFonts w:ascii="Verdana" w:hAnsi="Verdana"/>
      <w:sz w:val="14"/>
      <w:szCs w:val="14"/>
      <w:lang w:eastAsia="en-GB"/>
    </w:rPr>
  </w:style>
  <w:style w:type="paragraph" w:customStyle="1" w:styleId="MediumList2-Accent21">
    <w:name w:val="Medium List 2 - Accent 21"/>
    <w:hidden/>
    <w:uiPriority w:val="99"/>
    <w:semiHidden/>
    <w:rsid w:val="00CA5284"/>
    <w:rPr>
      <w:sz w:val="24"/>
      <w:szCs w:val="24"/>
      <w:lang w:eastAsia="en-US"/>
    </w:rPr>
  </w:style>
  <w:style w:type="paragraph" w:customStyle="1" w:styleId="Default">
    <w:name w:val="Default"/>
    <w:rsid w:val="00A732ED"/>
    <w:pPr>
      <w:autoSpaceDE w:val="0"/>
      <w:autoSpaceDN w:val="0"/>
      <w:adjustRightInd w:val="0"/>
    </w:pPr>
    <w:rPr>
      <w:color w:val="000000"/>
      <w:sz w:val="24"/>
      <w:szCs w:val="24"/>
    </w:rPr>
  </w:style>
  <w:style w:type="character" w:customStyle="1" w:styleId="Heading2Char">
    <w:name w:val="Heading 2 Char"/>
    <w:link w:val="Heading2"/>
    <w:rsid w:val="00E94BD0"/>
    <w:rPr>
      <w:rFonts w:ascii="Cambria" w:eastAsia="Times New Roman" w:hAnsi="Cambria" w:cs="Times New Roman"/>
      <w:b/>
      <w:bCs/>
      <w:i/>
      <w:iCs/>
      <w:sz w:val="28"/>
      <w:szCs w:val="28"/>
      <w:lang w:eastAsia="en-US"/>
    </w:rPr>
  </w:style>
  <w:style w:type="paragraph" w:customStyle="1" w:styleId="EndNoteBibliographyTitle">
    <w:name w:val="EndNote Bibliography Title"/>
    <w:basedOn w:val="Normal"/>
    <w:link w:val="EndNoteBibliographyTitleChar"/>
    <w:rsid w:val="0077013F"/>
    <w:pPr>
      <w:jc w:val="center"/>
    </w:pPr>
    <w:rPr>
      <w:noProof/>
      <w:lang w:val="en-US"/>
    </w:rPr>
  </w:style>
  <w:style w:type="character" w:customStyle="1" w:styleId="EndNoteBibliographyTitleChar">
    <w:name w:val="EndNote Bibliography Title Char"/>
    <w:basedOn w:val="DefaultParagraphFont"/>
    <w:link w:val="EndNoteBibliographyTitle"/>
    <w:rsid w:val="0077013F"/>
    <w:rPr>
      <w:noProof/>
      <w:sz w:val="24"/>
      <w:szCs w:val="24"/>
      <w:lang w:val="en-US" w:eastAsia="en-US"/>
    </w:rPr>
  </w:style>
  <w:style w:type="paragraph" w:customStyle="1" w:styleId="EndNoteBibliography">
    <w:name w:val="EndNote Bibliography"/>
    <w:basedOn w:val="Normal"/>
    <w:link w:val="EndNoteBibliographyChar"/>
    <w:rsid w:val="0077013F"/>
    <w:pPr>
      <w:spacing w:line="360" w:lineRule="auto"/>
    </w:pPr>
    <w:rPr>
      <w:noProof/>
      <w:lang w:val="en-US"/>
    </w:rPr>
  </w:style>
  <w:style w:type="character" w:customStyle="1" w:styleId="EndNoteBibliographyChar">
    <w:name w:val="EndNote Bibliography Char"/>
    <w:basedOn w:val="DefaultParagraphFont"/>
    <w:link w:val="EndNoteBibliography"/>
    <w:rsid w:val="0077013F"/>
    <w:rPr>
      <w:noProof/>
      <w:sz w:val="24"/>
      <w:szCs w:val="24"/>
      <w:lang w:val="en-US" w:eastAsia="en-US"/>
    </w:rPr>
  </w:style>
  <w:style w:type="character" w:customStyle="1" w:styleId="Heading1Char">
    <w:name w:val="Heading 1 Char"/>
    <w:basedOn w:val="DefaultParagraphFont"/>
    <w:link w:val="Heading1"/>
    <w:rsid w:val="00713171"/>
    <w:rPr>
      <w:rFonts w:ascii="Arial" w:hAnsi="Arial"/>
      <w:b/>
      <w:bCs/>
      <w:sz w:val="22"/>
      <w:szCs w:val="22"/>
      <w:lang w:eastAsia="en-US"/>
    </w:rPr>
  </w:style>
  <w:style w:type="character" w:customStyle="1" w:styleId="Heading3Char">
    <w:name w:val="Heading 3 Char"/>
    <w:basedOn w:val="DefaultParagraphFont"/>
    <w:link w:val="Heading3"/>
    <w:rsid w:val="00713171"/>
    <w:rPr>
      <w:rFonts w:ascii="Arial" w:hAnsi="Arial" w:cs="Arial"/>
      <w:b/>
      <w:bCs/>
      <w:sz w:val="26"/>
      <w:szCs w:val="26"/>
      <w:lang w:eastAsia="en-US"/>
    </w:rPr>
  </w:style>
  <w:style w:type="character" w:customStyle="1" w:styleId="Heading4Char">
    <w:name w:val="Heading 4 Char"/>
    <w:basedOn w:val="DefaultParagraphFont"/>
    <w:link w:val="Heading4"/>
    <w:rsid w:val="00713171"/>
    <w:rPr>
      <w:b/>
      <w:bCs/>
      <w:sz w:val="28"/>
      <w:szCs w:val="28"/>
      <w:lang w:eastAsia="en-US"/>
    </w:rPr>
  </w:style>
  <w:style w:type="character" w:customStyle="1" w:styleId="Heading5Char">
    <w:name w:val="Heading 5 Char"/>
    <w:basedOn w:val="DefaultParagraphFont"/>
    <w:link w:val="Heading5"/>
    <w:rsid w:val="00713171"/>
    <w:rPr>
      <w:b/>
      <w:bCs/>
      <w:i/>
      <w:iCs/>
      <w:sz w:val="26"/>
      <w:szCs w:val="26"/>
      <w:lang w:eastAsia="en-US"/>
    </w:rPr>
  </w:style>
  <w:style w:type="character" w:customStyle="1" w:styleId="Heading6Char">
    <w:name w:val="Heading 6 Char"/>
    <w:basedOn w:val="DefaultParagraphFont"/>
    <w:link w:val="Heading6"/>
    <w:rsid w:val="00713171"/>
    <w:rPr>
      <w:b/>
      <w:bCs/>
      <w:sz w:val="22"/>
      <w:szCs w:val="22"/>
      <w:lang w:eastAsia="en-US"/>
    </w:rPr>
  </w:style>
  <w:style w:type="character" w:customStyle="1" w:styleId="Heading7Char">
    <w:name w:val="Heading 7 Char"/>
    <w:basedOn w:val="DefaultParagraphFont"/>
    <w:link w:val="Heading7"/>
    <w:rsid w:val="00713171"/>
    <w:rPr>
      <w:sz w:val="24"/>
      <w:szCs w:val="24"/>
      <w:lang w:eastAsia="en-US"/>
    </w:rPr>
  </w:style>
  <w:style w:type="character" w:customStyle="1" w:styleId="BalloonTextChar">
    <w:name w:val="Balloon Text Char"/>
    <w:basedOn w:val="DefaultParagraphFont"/>
    <w:link w:val="BalloonText"/>
    <w:rsid w:val="00713171"/>
    <w:rPr>
      <w:rFonts w:ascii="Tahoma" w:hAnsi="Tahoma" w:cs="Tahoma"/>
      <w:sz w:val="16"/>
      <w:szCs w:val="16"/>
      <w:lang w:eastAsia="en-US"/>
    </w:rPr>
  </w:style>
  <w:style w:type="character" w:customStyle="1" w:styleId="BodyTextChar">
    <w:name w:val="Body Text Char"/>
    <w:basedOn w:val="DefaultParagraphFont"/>
    <w:link w:val="BodyText"/>
    <w:rsid w:val="00713171"/>
    <w:rPr>
      <w:sz w:val="24"/>
      <w:szCs w:val="24"/>
      <w:lang w:eastAsia="en-US"/>
    </w:rPr>
  </w:style>
  <w:style w:type="character" w:customStyle="1" w:styleId="BodyText2Char">
    <w:name w:val="Body Text 2 Char"/>
    <w:basedOn w:val="DefaultParagraphFont"/>
    <w:link w:val="BodyText2"/>
    <w:rsid w:val="00713171"/>
    <w:rPr>
      <w:rFonts w:ascii="Arial" w:hAnsi="Arial"/>
      <w:color w:val="000000"/>
      <w:sz w:val="22"/>
      <w:szCs w:val="28"/>
      <w:lang w:eastAsia="en-US"/>
    </w:rPr>
  </w:style>
  <w:style w:type="character" w:customStyle="1" w:styleId="BodyText3Char">
    <w:name w:val="Body Text 3 Char"/>
    <w:basedOn w:val="DefaultParagraphFont"/>
    <w:link w:val="BodyText3"/>
    <w:rsid w:val="00713171"/>
    <w:rPr>
      <w:sz w:val="16"/>
      <w:szCs w:val="16"/>
      <w:lang w:eastAsia="en-US"/>
    </w:rPr>
  </w:style>
  <w:style w:type="character" w:customStyle="1" w:styleId="CommentTextChar">
    <w:name w:val="Comment Text Char"/>
    <w:basedOn w:val="DefaultParagraphFont"/>
    <w:link w:val="CommentText"/>
    <w:semiHidden/>
    <w:rsid w:val="00713171"/>
    <w:rPr>
      <w:lang w:eastAsia="en-US"/>
    </w:rPr>
  </w:style>
  <w:style w:type="character" w:customStyle="1" w:styleId="CommentSubjectChar">
    <w:name w:val="Comment Subject Char"/>
    <w:basedOn w:val="CommentTextChar"/>
    <w:link w:val="CommentSubject"/>
    <w:semiHidden/>
    <w:rsid w:val="00713171"/>
    <w:rPr>
      <w:b/>
      <w:bCs/>
      <w:lang w:eastAsia="en-US"/>
    </w:rPr>
  </w:style>
  <w:style w:type="character" w:customStyle="1" w:styleId="FooterChar">
    <w:name w:val="Footer Char"/>
    <w:basedOn w:val="DefaultParagraphFont"/>
    <w:link w:val="Footer"/>
    <w:rsid w:val="00713171"/>
    <w:rPr>
      <w:rFonts w:ascii="Arial" w:hAnsi="Arial"/>
      <w:sz w:val="22"/>
      <w:szCs w:val="22"/>
      <w:lang w:eastAsia="en-US"/>
    </w:rPr>
  </w:style>
  <w:style w:type="character" w:customStyle="1" w:styleId="HeaderChar">
    <w:name w:val="Header Char"/>
    <w:basedOn w:val="DefaultParagraphFont"/>
    <w:link w:val="Header"/>
    <w:rsid w:val="00713171"/>
    <w:rPr>
      <w:rFonts w:ascii="Arial" w:hAnsi="Arial" w:cs="Arial"/>
      <w:sz w:val="22"/>
      <w:szCs w:val="22"/>
      <w:lang w:eastAsia="en-US"/>
    </w:rPr>
  </w:style>
  <w:style w:type="character" w:styleId="LineNumber">
    <w:name w:val="line number"/>
    <w:basedOn w:val="DefaultParagraphFont"/>
    <w:uiPriority w:val="99"/>
    <w:semiHidden/>
    <w:unhideWhenUsed/>
    <w:rsid w:val="004102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299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D.Wolke@warwick.ac.uk"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0E43CB-16F8-F541-B76C-BC156F3FE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4</Pages>
  <Words>11939</Words>
  <Characters>68053</Characters>
  <Application>Microsoft Macintosh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METHODS</vt:lpstr>
    </vt:vector>
  </TitlesOfParts>
  <Company>University of Warwick</Company>
  <LinksUpToDate>false</LinksUpToDate>
  <CharactersWithSpaces>79833</CharactersWithSpaces>
  <SharedDoc>false</SharedDoc>
  <HLinks>
    <vt:vector size="12" baseType="variant">
      <vt:variant>
        <vt:i4>5963885</vt:i4>
      </vt:variant>
      <vt:variant>
        <vt:i4>0</vt:i4>
      </vt:variant>
      <vt:variant>
        <vt:i4>0</vt:i4>
      </vt:variant>
      <vt:variant>
        <vt:i4>5</vt:i4>
      </vt:variant>
      <vt:variant>
        <vt:lpwstr>mailto:D.Wolke@warwick.ac.uk</vt:lpwstr>
      </vt:variant>
      <vt:variant>
        <vt:lpwstr/>
      </vt:variant>
      <vt:variant>
        <vt:i4>458779</vt:i4>
      </vt:variant>
      <vt:variant>
        <vt:i4>0</vt:i4>
      </vt:variant>
      <vt:variant>
        <vt:i4>0</vt:i4>
      </vt:variant>
      <vt:variant>
        <vt:i4>5</vt:i4>
      </vt:variant>
      <vt:variant>
        <vt:lpwstr>http://www.biomedcentral.com/render/render.asp?equation=1471-244X-8-81-i1</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HODS</dc:title>
  <dc:creator>Ayten Bilgin</dc:creator>
  <cp:lastModifiedBy>Ayten Bilgin</cp:lastModifiedBy>
  <cp:revision>4</cp:revision>
  <cp:lastPrinted>2010-12-14T12:55:00Z</cp:lastPrinted>
  <dcterms:created xsi:type="dcterms:W3CDTF">2017-01-05T09:46:00Z</dcterms:created>
  <dcterms:modified xsi:type="dcterms:W3CDTF">2017-01-05T10:05:00Z</dcterms:modified>
</cp:coreProperties>
</file>